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4F3AAC" w14:textId="550D28B2" w:rsidR="001A1812" w:rsidRPr="00765E9A" w:rsidRDefault="001A1812" w:rsidP="001121D8">
      <w:pPr>
        <w:tabs>
          <w:tab w:val="left" w:pos="780"/>
          <w:tab w:val="center" w:pos="4252"/>
        </w:tabs>
        <w:jc w:val="center"/>
        <w:rPr>
          <w:rFonts w:cs="Times New Roman"/>
          <w:sz w:val="36"/>
        </w:rPr>
      </w:pPr>
      <w:r w:rsidRPr="00765E9A">
        <w:rPr>
          <w:rFonts w:cs="Times New Roman"/>
          <w:sz w:val="36"/>
        </w:rPr>
        <w:t>Universidade de Trás-os-Montes e Alto Douro</w:t>
      </w:r>
    </w:p>
    <w:p w14:paraId="5C01595E" w14:textId="77777777" w:rsidR="001A1812" w:rsidRPr="00765E9A" w:rsidRDefault="001A1812" w:rsidP="007E097B">
      <w:pPr>
        <w:jc w:val="center"/>
        <w:rPr>
          <w:rFonts w:eastAsia="Calibri" w:cs="Times New Roman"/>
          <w:sz w:val="36"/>
        </w:rPr>
      </w:pPr>
    </w:p>
    <w:p w14:paraId="6A717247" w14:textId="6C325940" w:rsidR="000D69A4" w:rsidRPr="00765E9A" w:rsidRDefault="000D69A4" w:rsidP="007E097B">
      <w:pPr>
        <w:jc w:val="center"/>
        <w:rPr>
          <w:rFonts w:eastAsia="Calibri" w:cs="Times New Roman"/>
          <w:b/>
          <w:sz w:val="36"/>
        </w:rPr>
      </w:pPr>
    </w:p>
    <w:p w14:paraId="6296E183" w14:textId="77777777" w:rsidR="00B74976" w:rsidRPr="00765E9A" w:rsidRDefault="00B74976" w:rsidP="00A77393">
      <w:pPr>
        <w:jc w:val="center"/>
        <w:rPr>
          <w:rFonts w:eastAsia="Calibri" w:cs="Times New Roman"/>
          <w:b/>
          <w:sz w:val="36"/>
        </w:rPr>
      </w:pPr>
    </w:p>
    <w:p w14:paraId="3DF8E38C" w14:textId="77777777" w:rsidR="00AE1256" w:rsidRPr="00AE1256" w:rsidRDefault="00AE1256" w:rsidP="00AE1256">
      <w:pPr>
        <w:spacing w:after="160"/>
        <w:ind w:firstLine="0"/>
        <w:jc w:val="center"/>
        <w:rPr>
          <w:rFonts w:eastAsia="Calibri" w:cs="Times New Roman"/>
          <w:b/>
          <w:bCs/>
          <w:sz w:val="28"/>
          <w:szCs w:val="28"/>
          <w:lang w:val="pt-BR" w:eastAsia="en-US"/>
        </w:rPr>
      </w:pPr>
      <w:r w:rsidRPr="00AE1256">
        <w:rPr>
          <w:rFonts w:eastAsia="Calibri" w:cs="Times New Roman"/>
          <w:b/>
          <w:bCs/>
          <w:sz w:val="28"/>
          <w:szCs w:val="28"/>
          <w:lang w:val="pt-BR" w:eastAsia="en-US"/>
        </w:rPr>
        <w:t>SISTEMA INTEGRADO DE MONITORIZAÇÃO E GESTÃO DE CONSUMOS DE ÁGUA E ENERGIA EM EDIFÍCIOS INTELIGENTES</w:t>
      </w:r>
    </w:p>
    <w:p w14:paraId="651DE122" w14:textId="77777777" w:rsidR="001A1812" w:rsidRPr="00765E9A" w:rsidRDefault="001A1812" w:rsidP="00276355">
      <w:pPr>
        <w:jc w:val="center"/>
        <w:rPr>
          <w:rFonts w:cs="Times New Roman"/>
          <w:sz w:val="36"/>
          <w:lang w:val="pt-BR"/>
        </w:rPr>
      </w:pPr>
    </w:p>
    <w:p w14:paraId="07265330" w14:textId="77777777" w:rsidR="00AE1256" w:rsidRPr="00765E9A" w:rsidRDefault="00AE1256" w:rsidP="008C1A26">
      <w:pPr>
        <w:jc w:val="center"/>
        <w:rPr>
          <w:rFonts w:cs="Times New Roman"/>
          <w:sz w:val="32"/>
        </w:rPr>
      </w:pPr>
      <w:r w:rsidRPr="00765E9A">
        <w:rPr>
          <w:rFonts w:cs="Times New Roman"/>
          <w:sz w:val="32"/>
        </w:rPr>
        <w:t>Relatório de Projeto de Mestrado em Engenharia Informática e Tecnologias Web</w:t>
      </w:r>
    </w:p>
    <w:p w14:paraId="3AE1FEB5" w14:textId="77777777" w:rsidR="00AE1256" w:rsidRPr="00765E9A" w:rsidRDefault="00AE1256" w:rsidP="008C1A26">
      <w:pPr>
        <w:jc w:val="center"/>
        <w:rPr>
          <w:rFonts w:cs="Times New Roman"/>
          <w:sz w:val="32"/>
        </w:rPr>
      </w:pPr>
    </w:p>
    <w:p w14:paraId="4F833650" w14:textId="64520DA2" w:rsidR="00276355" w:rsidRPr="00765E9A" w:rsidRDefault="005C1F93" w:rsidP="008C1A26">
      <w:pPr>
        <w:jc w:val="center"/>
        <w:rPr>
          <w:rFonts w:cs="Times New Roman"/>
          <w:b/>
          <w:bCs/>
          <w:sz w:val="36"/>
        </w:rPr>
      </w:pPr>
      <w:r w:rsidRPr="00765E9A">
        <w:rPr>
          <w:rFonts w:cs="Times New Roman"/>
          <w:b/>
          <w:bCs/>
          <w:sz w:val="36"/>
        </w:rPr>
        <w:t>- Versão Provisória -</w:t>
      </w:r>
    </w:p>
    <w:p w14:paraId="24C4DFF1" w14:textId="77777777" w:rsidR="00A77393" w:rsidRPr="00765E9A" w:rsidRDefault="00A77393" w:rsidP="005C1F93">
      <w:pPr>
        <w:jc w:val="center"/>
        <w:rPr>
          <w:rFonts w:cs="Times New Roman"/>
          <w:sz w:val="36"/>
        </w:rPr>
      </w:pPr>
    </w:p>
    <w:p w14:paraId="4295DF27" w14:textId="192F179D" w:rsidR="00276355" w:rsidRPr="00765E9A" w:rsidRDefault="00AE1256" w:rsidP="00475F06">
      <w:pPr>
        <w:jc w:val="center"/>
        <w:rPr>
          <w:rFonts w:cs="Times New Roman"/>
          <w:b/>
          <w:bCs/>
          <w:sz w:val="28"/>
        </w:rPr>
      </w:pPr>
      <w:r w:rsidRPr="00765E9A">
        <w:rPr>
          <w:rFonts w:cs="Times New Roman"/>
          <w:b/>
          <w:bCs/>
          <w:sz w:val="28"/>
        </w:rPr>
        <w:t>PAULINO JONAS</w:t>
      </w:r>
    </w:p>
    <w:p w14:paraId="0CC51E27" w14:textId="77777777" w:rsidR="00AE1256" w:rsidRPr="00765E9A" w:rsidRDefault="00AE1256" w:rsidP="00475F06">
      <w:pPr>
        <w:jc w:val="center"/>
        <w:rPr>
          <w:rFonts w:cs="Times New Roman"/>
          <w:b/>
          <w:bCs/>
          <w:sz w:val="28"/>
        </w:rPr>
      </w:pPr>
    </w:p>
    <w:p w14:paraId="2CD5552C" w14:textId="1200904D" w:rsidR="00475F06" w:rsidRPr="00765E9A" w:rsidRDefault="001A1812" w:rsidP="00475F06">
      <w:pPr>
        <w:jc w:val="center"/>
        <w:rPr>
          <w:rFonts w:cs="Times New Roman"/>
          <w:i/>
        </w:rPr>
      </w:pPr>
      <w:r w:rsidRPr="00765E9A">
        <w:rPr>
          <w:rFonts w:cs="Times New Roman"/>
          <w:i/>
        </w:rPr>
        <w:t xml:space="preserve">Sob orientação do Professor Doutor </w:t>
      </w:r>
      <w:r w:rsidR="00A805F6" w:rsidRPr="00765E9A">
        <w:rPr>
          <w:rFonts w:cs="Times New Roman"/>
          <w:i/>
        </w:rPr>
        <w:t xml:space="preserve">Frederico Augusto dos Santos Branco </w:t>
      </w:r>
      <w:r w:rsidR="00DF6470" w:rsidRPr="00765E9A">
        <w:rPr>
          <w:rFonts w:cs="Times New Roman"/>
          <w:i/>
        </w:rPr>
        <w:t>e</w:t>
      </w:r>
      <w:r w:rsidR="00A241A9" w:rsidRPr="00765E9A">
        <w:rPr>
          <w:rFonts w:cs="Times New Roman"/>
          <w:i/>
        </w:rPr>
        <w:t xml:space="preserve"> d</w:t>
      </w:r>
      <w:r w:rsidR="00AE1256" w:rsidRPr="00765E9A">
        <w:rPr>
          <w:rFonts w:cs="Times New Roman"/>
          <w:i/>
        </w:rPr>
        <w:t>a Professora</w:t>
      </w:r>
      <w:r w:rsidR="00DF6470" w:rsidRPr="00765E9A">
        <w:rPr>
          <w:rFonts w:cs="Times New Roman"/>
          <w:i/>
        </w:rPr>
        <w:t xml:space="preserve"> </w:t>
      </w:r>
      <w:r w:rsidR="00AE1256" w:rsidRPr="00765E9A">
        <w:rPr>
          <w:rFonts w:cs="Times New Roman"/>
          <w:i/>
        </w:rPr>
        <w:t>Ana Cristina Briga de Sá</w:t>
      </w:r>
    </w:p>
    <w:p w14:paraId="6EFA140F" w14:textId="77777777" w:rsidR="00DC5427" w:rsidRPr="00765E9A" w:rsidRDefault="00216A0D" w:rsidP="00A77393">
      <w:pPr>
        <w:spacing w:line="240" w:lineRule="auto"/>
        <w:jc w:val="center"/>
        <w:rPr>
          <w:rFonts w:cs="Times New Roman"/>
        </w:rPr>
      </w:pPr>
      <w:r w:rsidRPr="00765E9A">
        <w:rPr>
          <w:rFonts w:cs="Times New Roman"/>
          <w:noProof/>
        </w:rPr>
        <w:drawing>
          <wp:inline distT="0" distB="0" distL="0" distR="0" wp14:anchorId="6D3EDCC9" wp14:editId="785297EF">
            <wp:extent cx="2186041" cy="2566224"/>
            <wp:effectExtent l="0" t="0" r="5080" b="5715"/>
            <wp:docPr id="1" name="Imagem 1" descr="http://utad97.no.sapo.pt/imgs/UTADSIB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utad97.no.sapo.pt/imgs/UTADSIB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ackgroundRemoval t="694" b="99306" l="1630" r="98098">
                                  <a14:backgroundMark x1="74728" y1="34259" x2="74728" y2="34259"/>
                                  <a14:backgroundMark x1="70652" y1="29630" x2="70652" y2="29630"/>
                                  <a14:backgroundMark x1="92391" y1="37731" x2="92391" y2="37731"/>
                                  <a14:backgroundMark x1="92120" y1="93056" x2="92120" y2="93056"/>
                                  <a14:backgroundMark x1="77717" y1="93056" x2="77717" y2="93056"/>
                                  <a14:backgroundMark x1="21467" y1="86806" x2="21467" y2="86806"/>
                                  <a14:backgroundMark x1="17935" y1="89815" x2="17935" y2="89815"/>
                                  <a14:backgroundMark x1="20652" y1="89815" x2="20652" y2="89815"/>
                                  <a14:backgroundMark x1="15217" y1="90046" x2="15217" y2="90046"/>
                                  <a14:backgroundMark x1="20924" y1="93287" x2="20924" y2="93287"/>
                                  <a14:backgroundMark x1="7880" y1="92593" x2="7880" y2="92593"/>
                                  <a14:backgroundMark x1="23641" y1="62500" x2="23641" y2="62500"/>
                                  <a14:backgroundMark x1="76359" y1="62500" x2="76359" y2="62500"/>
                                  <a14:backgroundMark x1="73913" y1="63889" x2="73913" y2="63889"/>
                                  <a14:backgroundMark x1="4620" y1="33333" x2="4620" y2="33333"/>
                                  <a14:backgroundMark x1="7065" y1="34722" x2="7065" y2="34722"/>
                                  <a14:backgroundMark x1="61413" y1="19676" x2="61413" y2="19676"/>
                                  <a14:backgroundMark x1="61685" y1="17593" x2="61685" y2="17593"/>
                                  <a14:backgroundMark x1="94293" y1="35185" x2="94293" y2="35185"/>
                                  <a14:backgroundMark x1="51630" y1="4861" x2="51630" y2="4861"/>
                                  <a14:backgroundMark x1="50000" y1="6481" x2="50000" y2="6481"/>
                                  <a14:backgroundMark x1="53533" y1="46528" x2="53533" y2="46528"/>
                                  <a14:backgroundMark x1="22283" y1="90278" x2="22283" y2="90278"/>
                                  <a14:backgroundMark x1="85326" y1="89815" x2="85326" y2="89815"/>
                                  <a14:backgroundMark x1="77989" y1="12500" x2="77989" y2="12500"/>
                                  <a14:backgroundMark x1="79348" y1="15046" x2="79348" y2="15046"/>
                                  <a14:backgroundMark x1="82609" y1="90046" x2="82609" y2="90046"/>
                                  <a14:backgroundMark x1="92935" y1="38426" x2="92935" y2="38426"/>
                                  <a14:backgroundMark x1="58424" y1="11574" x2="58424" y2="11574"/>
                                  <a14:backgroundMark x1="57337" y1="12731" x2="57337" y2="12731"/>
                                  <a14:backgroundMark x1="6250" y1="92824" x2="6250" y2="92824"/>
                                </a14:backgroundRemoval>
                              </a14:imgEffect>
                            </a14:imgLayer>
                          </a14:imgProps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0021" cy="258263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30AB7A4" w14:textId="77777777" w:rsidR="00273DA4" w:rsidRPr="00765E9A" w:rsidRDefault="00273DA4" w:rsidP="001A1812">
      <w:pPr>
        <w:spacing w:line="240" w:lineRule="auto"/>
        <w:jc w:val="center"/>
        <w:rPr>
          <w:rFonts w:cs="Times New Roman"/>
        </w:rPr>
      </w:pPr>
    </w:p>
    <w:p w14:paraId="47137BA3" w14:textId="302FEC56" w:rsidR="00886102" w:rsidRPr="00765E9A" w:rsidRDefault="001A1812" w:rsidP="001A1812">
      <w:pPr>
        <w:spacing w:line="240" w:lineRule="auto"/>
        <w:jc w:val="center"/>
        <w:rPr>
          <w:rFonts w:cs="Times New Roman"/>
        </w:rPr>
      </w:pPr>
      <w:r w:rsidRPr="00765E9A">
        <w:rPr>
          <w:rFonts w:cs="Times New Roman"/>
        </w:rPr>
        <w:t xml:space="preserve">Vila Real, </w:t>
      </w:r>
      <w:r w:rsidR="00AE1256" w:rsidRPr="00765E9A">
        <w:rPr>
          <w:rFonts w:cs="Times New Roman"/>
        </w:rPr>
        <w:t>Janeiro</w:t>
      </w:r>
      <w:r w:rsidR="00940CDE" w:rsidRPr="00765E9A">
        <w:rPr>
          <w:rFonts w:cs="Times New Roman"/>
        </w:rPr>
        <w:t xml:space="preserve"> de </w:t>
      </w:r>
      <w:r w:rsidR="00AE1256" w:rsidRPr="00765E9A">
        <w:rPr>
          <w:rFonts w:cs="Times New Roman"/>
        </w:rPr>
        <w:t>2023</w:t>
      </w:r>
      <w:r w:rsidR="00886102" w:rsidRPr="00765E9A">
        <w:rPr>
          <w:rFonts w:cs="Times New Roman"/>
        </w:rPr>
        <w:br w:type="page"/>
      </w:r>
    </w:p>
    <w:p w14:paraId="17DD1442" w14:textId="1F867B14" w:rsidR="00886102" w:rsidRPr="00765E9A" w:rsidRDefault="00886102" w:rsidP="00DE2EBB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color w:val="D9D9D9" w:themeColor="background1" w:themeShade="D9"/>
        </w:rPr>
        <w:lastRenderedPageBreak/>
        <w:br w:type="page"/>
      </w:r>
    </w:p>
    <w:p w14:paraId="2A3E0680" w14:textId="77777777" w:rsidR="0000139D" w:rsidRPr="00765E9A" w:rsidRDefault="0000139D" w:rsidP="00AD0AC9">
      <w:pPr>
        <w:jc w:val="center"/>
        <w:rPr>
          <w:rFonts w:cs="Times New Roman"/>
          <w:szCs w:val="23"/>
        </w:rPr>
        <w:sectPr w:rsidR="0000139D" w:rsidRPr="00765E9A" w:rsidSect="00185A11">
          <w:footerReference w:type="default" r:id="rId10"/>
          <w:footerReference w:type="first" r:id="rId11"/>
          <w:pgSz w:w="11906" w:h="16838"/>
          <w:pgMar w:top="1701" w:right="1418" w:bottom="1418" w:left="1418" w:header="709" w:footer="709" w:gutter="0"/>
          <w:pgNumType w:fmt="lowerRoman"/>
          <w:cols w:space="708"/>
          <w:titlePg/>
          <w:docGrid w:linePitch="360"/>
        </w:sectPr>
      </w:pPr>
    </w:p>
    <w:p w14:paraId="6ECA18B8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8FF4809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7C0A4485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645D6280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52D8A06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1D215CA5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023A6A2F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0D32457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4653B6D4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3018927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232925A2" w14:textId="30C40093" w:rsidR="00B82F9A" w:rsidRPr="00765E9A" w:rsidRDefault="00B82F9A" w:rsidP="00B82F9A">
      <w:pPr>
        <w:rPr>
          <w:rFonts w:cs="Times New Roman"/>
          <w:szCs w:val="23"/>
        </w:rPr>
      </w:pPr>
    </w:p>
    <w:p w14:paraId="629A7A5C" w14:textId="377D6F2E" w:rsidR="009E12C2" w:rsidRPr="00765E9A" w:rsidRDefault="009E12C2" w:rsidP="00B82F9A">
      <w:pPr>
        <w:rPr>
          <w:rFonts w:cs="Times New Roman"/>
          <w:szCs w:val="23"/>
        </w:rPr>
      </w:pPr>
    </w:p>
    <w:p w14:paraId="621EFC1E" w14:textId="037C9160" w:rsidR="009E12C2" w:rsidRPr="00765E9A" w:rsidRDefault="009E12C2" w:rsidP="00B82F9A">
      <w:pPr>
        <w:rPr>
          <w:rFonts w:cs="Times New Roman"/>
          <w:szCs w:val="23"/>
        </w:rPr>
      </w:pPr>
    </w:p>
    <w:p w14:paraId="5CE1BAA8" w14:textId="77777777" w:rsidR="009E12C2" w:rsidRPr="00765E9A" w:rsidRDefault="009E12C2" w:rsidP="00B82F9A">
      <w:pPr>
        <w:rPr>
          <w:rFonts w:cs="Times New Roman"/>
          <w:szCs w:val="23"/>
        </w:rPr>
        <w:sectPr w:rsidR="009E12C2" w:rsidRPr="00765E9A" w:rsidSect="00185A11">
          <w:type w:val="continuous"/>
          <w:pgSz w:w="11906" w:h="16838"/>
          <w:pgMar w:top="1417" w:right="1701" w:bottom="1417" w:left="1701" w:header="708" w:footer="708" w:gutter="0"/>
          <w:pgNumType w:fmt="lowerRoman"/>
          <w:cols w:space="2"/>
          <w:docGrid w:linePitch="360"/>
        </w:sectPr>
      </w:pPr>
    </w:p>
    <w:p w14:paraId="64B99C4A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7B50103F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1B213D12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6A173195" w14:textId="77777777" w:rsidR="00AC4D58" w:rsidRPr="00765E9A" w:rsidRDefault="00AC4D58" w:rsidP="00B82F9A">
      <w:pPr>
        <w:rPr>
          <w:rFonts w:cs="Times New Roman"/>
          <w:szCs w:val="23"/>
        </w:rPr>
      </w:pPr>
    </w:p>
    <w:p w14:paraId="1B2E8712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31F6DCF1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3229DCEB" w14:textId="77777777" w:rsidR="001224DF" w:rsidRPr="00765E9A" w:rsidRDefault="001224DF" w:rsidP="00B82F9A">
      <w:pPr>
        <w:rPr>
          <w:rFonts w:cs="Times New Roman"/>
          <w:szCs w:val="23"/>
        </w:rPr>
      </w:pPr>
    </w:p>
    <w:p w14:paraId="6D7E62A6" w14:textId="77777777" w:rsidR="00AC4D58" w:rsidRPr="00765E9A" w:rsidRDefault="00AC4D58" w:rsidP="00B82F9A">
      <w:pPr>
        <w:rPr>
          <w:rFonts w:cs="Times New Roman"/>
          <w:szCs w:val="23"/>
        </w:rPr>
      </w:pPr>
    </w:p>
    <w:p w14:paraId="2539208F" w14:textId="46B98BFB" w:rsidR="00AC4D58" w:rsidRPr="00765E9A" w:rsidRDefault="00AC4D58" w:rsidP="00B82F9A">
      <w:pPr>
        <w:rPr>
          <w:rFonts w:cs="Times New Roman"/>
          <w:szCs w:val="23"/>
        </w:rPr>
      </w:pPr>
    </w:p>
    <w:p w14:paraId="573BF62C" w14:textId="027904DB" w:rsidR="00A805F6" w:rsidRPr="00765E9A" w:rsidRDefault="00A805F6" w:rsidP="00B82F9A">
      <w:pPr>
        <w:rPr>
          <w:rFonts w:cs="Times New Roman"/>
          <w:szCs w:val="23"/>
        </w:rPr>
      </w:pPr>
    </w:p>
    <w:p w14:paraId="77BC089E" w14:textId="77777777" w:rsidR="00B5708F" w:rsidRPr="00765E9A" w:rsidRDefault="00B5708F" w:rsidP="00B82F9A">
      <w:pPr>
        <w:rPr>
          <w:rFonts w:cs="Times New Roman"/>
          <w:szCs w:val="23"/>
        </w:rPr>
      </w:pPr>
    </w:p>
    <w:p w14:paraId="1420A22C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75F78F6D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5D91DBC1" w14:textId="6FADE7D2" w:rsidR="00B82F9A" w:rsidRPr="00765E9A" w:rsidRDefault="0052053A" w:rsidP="001121D8">
      <w:pPr>
        <w:ind w:firstLine="708"/>
        <w:rPr>
          <w:rFonts w:cs="Times New Roman"/>
          <w:szCs w:val="23"/>
        </w:rPr>
      </w:pPr>
      <w:r w:rsidRPr="00765E9A">
        <w:rPr>
          <w:rFonts w:cs="Times New Roman"/>
          <w:szCs w:val="23"/>
        </w:rPr>
        <w:t>Projeto</w:t>
      </w:r>
      <w:r w:rsidR="00886102" w:rsidRPr="00765E9A">
        <w:rPr>
          <w:rFonts w:cs="Times New Roman"/>
          <w:szCs w:val="23"/>
        </w:rPr>
        <w:t xml:space="preserve"> apresentad</w:t>
      </w:r>
      <w:r w:rsidRPr="00765E9A">
        <w:rPr>
          <w:rFonts w:cs="Times New Roman"/>
          <w:szCs w:val="23"/>
        </w:rPr>
        <w:t>o</w:t>
      </w:r>
      <w:r w:rsidR="00886102" w:rsidRPr="00765E9A">
        <w:rPr>
          <w:rFonts w:cs="Times New Roman"/>
          <w:szCs w:val="23"/>
        </w:rPr>
        <w:t xml:space="preserve"> por </w:t>
      </w:r>
      <w:r w:rsidRPr="00765E9A">
        <w:rPr>
          <w:rFonts w:cs="Times New Roman"/>
          <w:szCs w:val="23"/>
        </w:rPr>
        <w:t>Paulino Jonas</w:t>
      </w:r>
      <w:r w:rsidR="00886102" w:rsidRPr="00765E9A">
        <w:rPr>
          <w:rFonts w:cs="Times New Roman"/>
          <w:szCs w:val="23"/>
        </w:rPr>
        <w:t xml:space="preserve"> à Universidade de Trás-os-Montes e Alto Douro para cumprimento dos requisitos necessários à obtenção do grau de </w:t>
      </w:r>
      <w:r w:rsidR="00A03005" w:rsidRPr="00765E9A">
        <w:rPr>
          <w:rFonts w:cs="Times New Roman"/>
          <w:szCs w:val="23"/>
        </w:rPr>
        <w:t>Mestre</w:t>
      </w:r>
      <w:r w:rsidR="00886102" w:rsidRPr="00765E9A">
        <w:rPr>
          <w:rFonts w:cs="Times New Roman"/>
          <w:szCs w:val="23"/>
        </w:rPr>
        <w:t xml:space="preserve"> em Engenharia Informática, sob a orientação do Prof. Doutor </w:t>
      </w:r>
      <w:bookmarkStart w:id="0" w:name="_Hlk7017667"/>
      <w:r w:rsidR="00A805F6" w:rsidRPr="00765E9A">
        <w:rPr>
          <w:rFonts w:cs="Times New Roman"/>
          <w:szCs w:val="23"/>
        </w:rPr>
        <w:t>Frederico Augusto dos Santos Branco</w:t>
      </w:r>
      <w:bookmarkEnd w:id="0"/>
      <w:r w:rsidR="00AD0AC9" w:rsidRPr="00765E9A">
        <w:rPr>
          <w:rFonts w:cs="Times New Roman"/>
          <w:szCs w:val="23"/>
        </w:rPr>
        <w:t>, Professor</w:t>
      </w:r>
      <w:r w:rsidR="009E1F79" w:rsidRPr="00765E9A">
        <w:rPr>
          <w:rFonts w:cs="Times New Roman"/>
          <w:szCs w:val="23"/>
        </w:rPr>
        <w:t xml:space="preserve"> Auxiliar </w:t>
      </w:r>
      <w:r w:rsidR="00AD0AC9" w:rsidRPr="00765E9A">
        <w:rPr>
          <w:rFonts w:cs="Times New Roman"/>
          <w:szCs w:val="23"/>
        </w:rPr>
        <w:t>do Departamento de Engenharias da</w:t>
      </w:r>
      <w:r w:rsidR="00074C78" w:rsidRPr="00765E9A">
        <w:rPr>
          <w:rFonts w:cs="Times New Roman"/>
          <w:szCs w:val="23"/>
        </w:rPr>
        <w:t xml:space="preserve"> Escola de Ciência</w:t>
      </w:r>
      <w:r w:rsidR="009E12C2" w:rsidRPr="00765E9A">
        <w:rPr>
          <w:rFonts w:cs="Times New Roman"/>
          <w:szCs w:val="23"/>
        </w:rPr>
        <w:t>s</w:t>
      </w:r>
      <w:r w:rsidR="00074C78" w:rsidRPr="00765E9A">
        <w:rPr>
          <w:rFonts w:cs="Times New Roman"/>
          <w:szCs w:val="23"/>
        </w:rPr>
        <w:t xml:space="preserve"> e Tecnologia</w:t>
      </w:r>
      <w:r w:rsidR="009E12C2" w:rsidRPr="00765E9A">
        <w:rPr>
          <w:rFonts w:cs="Times New Roman"/>
          <w:szCs w:val="23"/>
        </w:rPr>
        <w:t xml:space="preserve"> da</w:t>
      </w:r>
      <w:r w:rsidR="00AD0AC9" w:rsidRPr="00765E9A">
        <w:rPr>
          <w:rFonts w:cs="Times New Roman"/>
          <w:szCs w:val="23"/>
        </w:rPr>
        <w:t xml:space="preserve"> </w:t>
      </w:r>
      <w:r w:rsidR="0091224C" w:rsidRPr="00765E9A">
        <w:rPr>
          <w:rFonts w:cs="Times New Roman"/>
          <w:szCs w:val="23"/>
        </w:rPr>
        <w:t>Universidade de Trás-os-Montes</w:t>
      </w:r>
      <w:r w:rsidR="00342640" w:rsidRPr="00765E9A">
        <w:rPr>
          <w:rFonts w:cs="Times New Roman"/>
          <w:szCs w:val="23"/>
        </w:rPr>
        <w:t xml:space="preserve"> e Alto Douro</w:t>
      </w:r>
      <w:r w:rsidR="00984C3B" w:rsidRPr="00765E9A">
        <w:rPr>
          <w:rFonts w:cs="Times New Roman"/>
          <w:szCs w:val="23"/>
        </w:rPr>
        <w:t xml:space="preserve"> e </w:t>
      </w:r>
      <w:r w:rsidRPr="00765E9A">
        <w:rPr>
          <w:rFonts w:cs="Times New Roman"/>
          <w:szCs w:val="23"/>
        </w:rPr>
        <w:t>da Professora Ana Cristina Briga de Sá</w:t>
      </w:r>
      <w:r w:rsidR="00B82F9A" w:rsidRPr="00765E9A">
        <w:rPr>
          <w:rFonts w:cs="Times New Roman"/>
          <w:szCs w:val="23"/>
        </w:rPr>
        <w:t>.</w:t>
      </w:r>
    </w:p>
    <w:p w14:paraId="07A0CF62" w14:textId="77777777" w:rsidR="004B4ECD" w:rsidRPr="00765E9A" w:rsidRDefault="004B4ECD" w:rsidP="001224DF">
      <w:pPr>
        <w:rPr>
          <w:rFonts w:cs="Times New Roman"/>
          <w:szCs w:val="23"/>
        </w:rPr>
        <w:sectPr w:rsidR="004B4ECD" w:rsidRPr="00765E9A" w:rsidSect="00185A11">
          <w:type w:val="continuous"/>
          <w:pgSz w:w="11906" w:h="16838"/>
          <w:pgMar w:top="1417" w:right="1274" w:bottom="1417" w:left="709" w:header="708" w:footer="708" w:gutter="0"/>
          <w:cols w:num="2" w:space="2"/>
          <w:docGrid w:linePitch="360"/>
        </w:sectPr>
      </w:pPr>
    </w:p>
    <w:p w14:paraId="2B60BC93" w14:textId="7AD28B2D" w:rsidR="00A805F6" w:rsidRPr="00765E9A" w:rsidRDefault="00A86BBA" w:rsidP="00A805F6">
      <w:pPr>
        <w:rPr>
          <w:rFonts w:cs="Times New Roman"/>
          <w:szCs w:val="23"/>
        </w:rPr>
      </w:pPr>
      <w:r w:rsidRPr="00765E9A">
        <w:rPr>
          <w:rFonts w:cs="Times New Roman"/>
          <w:szCs w:val="23"/>
        </w:rPr>
        <w:br w:type="page"/>
      </w:r>
    </w:p>
    <w:p w14:paraId="734D0A64" w14:textId="236C6B90" w:rsidR="00AB0508" w:rsidRPr="00765E9A" w:rsidRDefault="00AB0508">
      <w:pPr>
        <w:spacing w:after="200" w:line="276" w:lineRule="auto"/>
        <w:ind w:firstLine="0"/>
        <w:jc w:val="left"/>
        <w:rPr>
          <w:rFonts w:cs="Times New Roman"/>
          <w:szCs w:val="23"/>
        </w:rPr>
      </w:pPr>
      <w:r w:rsidRPr="00765E9A">
        <w:rPr>
          <w:rFonts w:cs="Times New Roman"/>
          <w:szCs w:val="23"/>
        </w:rPr>
        <w:lastRenderedPageBreak/>
        <w:br w:type="page"/>
      </w:r>
    </w:p>
    <w:p w14:paraId="1167333B" w14:textId="5778CF34" w:rsidR="00AB0508" w:rsidRPr="00765E9A" w:rsidRDefault="00AB0508">
      <w:pPr>
        <w:spacing w:after="200" w:line="276" w:lineRule="auto"/>
        <w:ind w:firstLine="0"/>
        <w:jc w:val="left"/>
        <w:rPr>
          <w:rFonts w:cs="Times New Roman"/>
          <w:szCs w:val="23"/>
        </w:rPr>
      </w:pPr>
      <w:r w:rsidRPr="00765E9A">
        <w:rPr>
          <w:rFonts w:cs="Times New Roman"/>
          <w:szCs w:val="23"/>
        </w:rPr>
        <w:lastRenderedPageBreak/>
        <w:br w:type="page"/>
      </w:r>
    </w:p>
    <w:p w14:paraId="4F2CD709" w14:textId="77777777" w:rsidR="00EC7AEC" w:rsidRPr="00765E9A" w:rsidRDefault="00EC7AEC" w:rsidP="00EC7AEC">
      <w:pPr>
        <w:jc w:val="center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t>Este trabalho foi escrito ao abrigo do novo Acordo Ortográfico.</w:t>
      </w:r>
    </w:p>
    <w:p w14:paraId="4D85D3AF" w14:textId="53F2987B" w:rsidR="00AB0508" w:rsidRPr="00765E9A" w:rsidRDefault="00AB0508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595DD049" w14:textId="009ED2E9" w:rsidR="00AC3470" w:rsidRPr="00765E9A" w:rsidRDefault="00AC3470" w:rsidP="00AC3470">
      <w:pPr>
        <w:rPr>
          <w:rFonts w:cs="Times New Roman"/>
          <w:szCs w:val="24"/>
        </w:rPr>
      </w:pPr>
    </w:p>
    <w:p w14:paraId="659EAB08" w14:textId="77777777" w:rsidR="00C642F2" w:rsidRPr="00765E9A" w:rsidRDefault="00C642F2" w:rsidP="00930C11">
      <w:pPr>
        <w:jc w:val="center"/>
        <w:rPr>
          <w:rFonts w:cs="Times New Roman"/>
          <w:color w:val="D9D9D9" w:themeColor="background1" w:themeShade="D9"/>
        </w:rPr>
      </w:pPr>
    </w:p>
    <w:p w14:paraId="331442A1" w14:textId="77777777" w:rsidR="00C642F2" w:rsidRPr="00765E9A" w:rsidRDefault="00C642F2" w:rsidP="00C642F2">
      <w:pPr>
        <w:jc w:val="center"/>
        <w:rPr>
          <w:rFonts w:cs="Times New Roman"/>
          <w:color w:val="D9D9D9" w:themeColor="background1" w:themeShade="D9"/>
        </w:rPr>
      </w:pPr>
    </w:p>
    <w:p w14:paraId="3B4D415E" w14:textId="31E9FB98" w:rsidR="00930C11" w:rsidRPr="00765E9A" w:rsidRDefault="00930C11" w:rsidP="00C642F2">
      <w:pPr>
        <w:jc w:val="center"/>
        <w:rPr>
          <w:rFonts w:cs="Times New Roman"/>
          <w:color w:val="D9D9D9" w:themeColor="background1" w:themeShade="D9"/>
        </w:rPr>
      </w:pPr>
    </w:p>
    <w:p w14:paraId="1EEDA6F9" w14:textId="77777777" w:rsidR="00930C11" w:rsidRPr="00765E9A" w:rsidRDefault="00930C11" w:rsidP="00AC3470">
      <w:pPr>
        <w:rPr>
          <w:rFonts w:cs="Times New Roman"/>
          <w:szCs w:val="24"/>
        </w:rPr>
        <w:sectPr w:rsidR="00930C11" w:rsidRPr="00765E9A" w:rsidSect="00185A11">
          <w:type w:val="continuous"/>
          <w:pgSz w:w="11906" w:h="16838"/>
          <w:pgMar w:top="1417" w:right="1701" w:bottom="1417" w:left="1701" w:header="708" w:footer="708" w:gutter="0"/>
          <w:pgNumType w:fmt="lowerRoman"/>
          <w:cols w:space="2"/>
          <w:docGrid w:linePitch="360"/>
        </w:sectPr>
      </w:pPr>
    </w:p>
    <w:p w14:paraId="7847298E" w14:textId="77777777" w:rsidR="00B82F9A" w:rsidRPr="00765E9A" w:rsidRDefault="00B82F9A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Ag</w:t>
      </w:r>
    </w:p>
    <w:p w14:paraId="3CA03BCD" w14:textId="77777777" w:rsidR="00B82F9A" w:rsidRDefault="00B82F9A" w:rsidP="000976CE">
      <w:pPr>
        <w:pStyle w:val="Custom-IndiceR"/>
        <w:ind w:firstLine="708"/>
      </w:pPr>
      <w:bookmarkStart w:id="1" w:name="_Toc500288918"/>
      <w:bookmarkStart w:id="2" w:name="_Toc500289018"/>
      <w:bookmarkStart w:id="3" w:name="_Toc503790672"/>
      <w:bookmarkStart w:id="4" w:name="_Toc7988412"/>
      <w:bookmarkStart w:id="5" w:name="_Toc78628400"/>
      <w:bookmarkStart w:id="6" w:name="_Toc155530753"/>
      <w:r w:rsidRPr="00E405D3">
        <w:t>Agradecimentos</w:t>
      </w:r>
      <w:bookmarkEnd w:id="1"/>
      <w:bookmarkEnd w:id="2"/>
      <w:bookmarkEnd w:id="3"/>
      <w:bookmarkEnd w:id="4"/>
      <w:bookmarkEnd w:id="5"/>
      <w:bookmarkEnd w:id="6"/>
    </w:p>
    <w:p w14:paraId="4F5DE0E2" w14:textId="77777777" w:rsidR="003D2DFF" w:rsidRPr="00765E9A" w:rsidRDefault="003D2DFF" w:rsidP="00A96587">
      <w:pPr>
        <w:pStyle w:val="Custom-IndiceR"/>
      </w:pPr>
    </w:p>
    <w:p w14:paraId="727C05BF" w14:textId="77777777" w:rsidR="007E4184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 xml:space="preserve">Agradeço </w:t>
      </w:r>
      <w:r w:rsidRPr="00E405D3">
        <w:t>primeiramente</w:t>
      </w:r>
      <w:r w:rsidRPr="00765E9A">
        <w:rPr>
          <w:rFonts w:cs="Times New Roman"/>
          <w:szCs w:val="24"/>
        </w:rPr>
        <w:t xml:space="preserve"> a Deus todo-poderoso, criador dos céus e da terra e de tudo o que nele habita, pela vida e saúde para continuar e chegar até ao final do curso.</w:t>
      </w:r>
    </w:p>
    <w:p w14:paraId="1AF564E7" w14:textId="327B5702" w:rsidR="007E4184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os meus pais (Jonas Paulino e Madalena Paulo),</w:t>
      </w:r>
      <w:r w:rsidR="00192554">
        <w:rPr>
          <w:rFonts w:cs="Times New Roman"/>
          <w:szCs w:val="24"/>
        </w:rPr>
        <w:t xml:space="preserve"> a minha esposa Jacira Marisa Lucas Chicola,</w:t>
      </w:r>
      <w:r w:rsidRPr="00765E9A">
        <w:rPr>
          <w:rFonts w:cs="Times New Roman"/>
          <w:szCs w:val="24"/>
        </w:rPr>
        <w:t xml:space="preserve"> que sempre confiaram em mim, oraram e pediram a Deus pela minha saúde, que de forma humilde acompanharam-me durante o percurso. Aos nossos familiares, colegas e amigos, que de forma direta ou indireta contribuíram para a minha formação.</w:t>
      </w:r>
    </w:p>
    <w:p w14:paraId="532CB6C7" w14:textId="77777777" w:rsidR="007E4184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os professores no geral e em particular, Professor Leonel Morgado e Professor Paulo Martins, agradeço pelos conhecimentos transmitidos, pelo carinho, por acreditarem e depositarem total confiança em mim.</w:t>
      </w:r>
    </w:p>
    <w:p w14:paraId="7A946F3F" w14:textId="27507DCB" w:rsidR="00ED28DD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gradecemos ao orientador Professor Frederico Augusto dos Santos Branco e a coorientadora Professora Ana Cristina Briga de Sá, pelo incentivo, apoio acompanhamento e disponibilidade no desenvolvimento deste projeto.</w:t>
      </w:r>
    </w:p>
    <w:p w14:paraId="6D46D3D6" w14:textId="6C34646B" w:rsidR="00E84FF6" w:rsidRPr="00765E9A" w:rsidRDefault="00E84FF6" w:rsidP="001121D8">
      <w:pPr>
        <w:ind w:firstLine="708"/>
        <w:rPr>
          <w:rFonts w:cs="Times New Roman"/>
          <w:b/>
          <w:i/>
          <w:szCs w:val="24"/>
        </w:rPr>
      </w:pPr>
      <w:r w:rsidRPr="00765E9A">
        <w:rPr>
          <w:rFonts w:cs="Times New Roman"/>
          <w:b/>
          <w:i/>
          <w:szCs w:val="24"/>
        </w:rPr>
        <w:br w:type="page"/>
      </w:r>
    </w:p>
    <w:p w14:paraId="4EEE5498" w14:textId="77777777" w:rsidR="00D05DAD" w:rsidRPr="00765E9A" w:rsidRDefault="00D05DAD" w:rsidP="00D05DAD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Jú</w:t>
      </w:r>
    </w:p>
    <w:p w14:paraId="28303625" w14:textId="77777777" w:rsidR="00D05DAD" w:rsidRPr="00765E9A" w:rsidRDefault="00D05DAD" w:rsidP="00D05DAD">
      <w:pPr>
        <w:spacing w:after="200" w:line="276" w:lineRule="auto"/>
        <w:ind w:firstLine="0"/>
        <w:jc w:val="left"/>
        <w:outlineLvl w:val="0"/>
        <w:rPr>
          <w:rFonts w:cs="Times New Roman"/>
          <w:b/>
          <w:sz w:val="32"/>
          <w:szCs w:val="32"/>
        </w:rPr>
      </w:pPr>
      <w:bookmarkStart w:id="7" w:name="_Toc503790632"/>
      <w:bookmarkStart w:id="8" w:name="_Toc503790673"/>
      <w:bookmarkStart w:id="9" w:name="_Toc78628401"/>
      <w:bookmarkStart w:id="10" w:name="_Toc155530754"/>
      <w:r w:rsidRPr="00765E9A">
        <w:rPr>
          <w:rFonts w:cs="Times New Roman"/>
          <w:b/>
          <w:sz w:val="32"/>
          <w:szCs w:val="32"/>
        </w:rPr>
        <w:t>Júri</w:t>
      </w:r>
      <w:bookmarkEnd w:id="7"/>
      <w:bookmarkEnd w:id="8"/>
      <w:bookmarkEnd w:id="9"/>
      <w:bookmarkEnd w:id="10"/>
    </w:p>
    <w:p w14:paraId="5C99E4A2" w14:textId="175ACD9A" w:rsidR="00D05DAD" w:rsidRPr="00765E9A" w:rsidRDefault="00D05DAD" w:rsidP="00A863A2">
      <w:pPr>
        <w:rPr>
          <w:rFonts w:cs="Times New Roman"/>
          <w:b/>
          <w:szCs w:val="24"/>
        </w:rPr>
      </w:pPr>
      <w:r w:rsidRPr="00765E9A">
        <w:rPr>
          <w:rFonts w:cs="Times New Roman"/>
          <w:bCs/>
          <w:szCs w:val="24"/>
        </w:rPr>
        <w:t>Os membros do Júri recomendam à Universidade de Trás-os-Montes e Alto Douro a aceitação da dissertação intitulada</w:t>
      </w:r>
      <w:r w:rsidRPr="00765E9A">
        <w:rPr>
          <w:rFonts w:cs="Times New Roman"/>
          <w:b/>
          <w:szCs w:val="24"/>
        </w:rPr>
        <w:t xml:space="preserve"> “</w:t>
      </w:r>
      <w:r w:rsidR="003D2DFF" w:rsidRPr="00765E9A">
        <w:rPr>
          <w:rFonts w:cs="Times New Roman"/>
          <w:b/>
          <w:szCs w:val="24"/>
        </w:rPr>
        <w:t xml:space="preserve">Sistema Integrado </w:t>
      </w:r>
      <w:r w:rsidR="003D2DFF">
        <w:rPr>
          <w:rFonts w:cs="Times New Roman"/>
          <w:b/>
          <w:szCs w:val="24"/>
        </w:rPr>
        <w:t>d</w:t>
      </w:r>
      <w:r w:rsidR="003D2DFF" w:rsidRPr="00765E9A">
        <w:rPr>
          <w:rFonts w:cs="Times New Roman"/>
          <w:b/>
          <w:szCs w:val="24"/>
        </w:rPr>
        <w:t xml:space="preserve">e Monitorização </w:t>
      </w:r>
      <w:r w:rsidR="003D2DFF">
        <w:rPr>
          <w:rFonts w:cs="Times New Roman"/>
          <w:b/>
          <w:szCs w:val="24"/>
        </w:rPr>
        <w:t>e</w:t>
      </w:r>
      <w:r w:rsidR="003D2DFF" w:rsidRPr="00765E9A">
        <w:rPr>
          <w:rFonts w:cs="Times New Roman"/>
          <w:b/>
          <w:szCs w:val="24"/>
        </w:rPr>
        <w:t xml:space="preserve"> Gestão </w:t>
      </w:r>
      <w:r w:rsidR="003D2DFF">
        <w:rPr>
          <w:rFonts w:cs="Times New Roman"/>
          <w:b/>
          <w:szCs w:val="24"/>
        </w:rPr>
        <w:t>d</w:t>
      </w:r>
      <w:r w:rsidR="003D2DFF" w:rsidRPr="00765E9A">
        <w:rPr>
          <w:rFonts w:cs="Times New Roman"/>
          <w:b/>
          <w:szCs w:val="24"/>
        </w:rPr>
        <w:t xml:space="preserve">e Consumos </w:t>
      </w:r>
      <w:r w:rsidR="003D2DFF">
        <w:rPr>
          <w:rFonts w:cs="Times New Roman"/>
          <w:b/>
          <w:szCs w:val="24"/>
        </w:rPr>
        <w:t>d</w:t>
      </w:r>
      <w:r w:rsidR="003D2DFF" w:rsidRPr="00765E9A">
        <w:rPr>
          <w:rFonts w:cs="Times New Roman"/>
          <w:b/>
          <w:szCs w:val="24"/>
        </w:rPr>
        <w:t xml:space="preserve">e Água </w:t>
      </w:r>
      <w:r w:rsidR="003D2DFF">
        <w:rPr>
          <w:rFonts w:cs="Times New Roman"/>
          <w:b/>
          <w:szCs w:val="24"/>
        </w:rPr>
        <w:t>e</w:t>
      </w:r>
      <w:r w:rsidR="003D2DFF" w:rsidRPr="00765E9A">
        <w:rPr>
          <w:rFonts w:cs="Times New Roman"/>
          <w:b/>
          <w:szCs w:val="24"/>
        </w:rPr>
        <w:t xml:space="preserve"> Energia </w:t>
      </w:r>
      <w:r w:rsidR="003D2DFF">
        <w:rPr>
          <w:rFonts w:cs="Times New Roman"/>
          <w:b/>
          <w:szCs w:val="24"/>
        </w:rPr>
        <w:t>e</w:t>
      </w:r>
      <w:r w:rsidR="003D2DFF" w:rsidRPr="00765E9A">
        <w:rPr>
          <w:rFonts w:cs="Times New Roman"/>
          <w:b/>
          <w:szCs w:val="24"/>
        </w:rPr>
        <w:t>m Edifícios Inteligentes</w:t>
      </w:r>
      <w:r w:rsidRPr="00765E9A">
        <w:rPr>
          <w:rFonts w:cs="Times New Roman"/>
          <w:b/>
          <w:szCs w:val="24"/>
        </w:rPr>
        <w:t xml:space="preserve">” </w:t>
      </w:r>
      <w:r w:rsidRPr="00765E9A">
        <w:rPr>
          <w:rFonts w:cs="Times New Roman"/>
          <w:bCs/>
          <w:szCs w:val="24"/>
        </w:rPr>
        <w:t>realizada por</w:t>
      </w:r>
      <w:r w:rsidRPr="00765E9A">
        <w:rPr>
          <w:rFonts w:cs="Times New Roman"/>
          <w:b/>
          <w:szCs w:val="24"/>
        </w:rPr>
        <w:t xml:space="preserve"> </w:t>
      </w:r>
      <w:r w:rsidR="00765E9A">
        <w:rPr>
          <w:rFonts w:cs="Times New Roman"/>
          <w:b/>
          <w:szCs w:val="24"/>
        </w:rPr>
        <w:t>Paulino Jonas</w:t>
      </w:r>
      <w:r w:rsidRPr="00765E9A">
        <w:rPr>
          <w:rFonts w:cs="Times New Roman"/>
          <w:b/>
          <w:szCs w:val="24"/>
        </w:rPr>
        <w:t xml:space="preserve"> </w:t>
      </w:r>
      <w:r w:rsidRPr="00765E9A">
        <w:rPr>
          <w:rFonts w:cs="Times New Roman"/>
          <w:bCs/>
          <w:szCs w:val="24"/>
        </w:rPr>
        <w:t>para satisfação parcial dos requisitos do grau de</w:t>
      </w:r>
      <w:r w:rsidRPr="00765E9A">
        <w:rPr>
          <w:rFonts w:cs="Times New Roman"/>
          <w:b/>
          <w:szCs w:val="24"/>
        </w:rPr>
        <w:t xml:space="preserve"> Mestre </w:t>
      </w:r>
      <w:r w:rsidRPr="00765E9A">
        <w:rPr>
          <w:rFonts w:cs="Times New Roman"/>
          <w:bCs/>
          <w:szCs w:val="24"/>
        </w:rPr>
        <w:t>em</w:t>
      </w:r>
      <w:r w:rsidRPr="00765E9A">
        <w:rPr>
          <w:rFonts w:cs="Times New Roman"/>
          <w:b/>
          <w:szCs w:val="24"/>
        </w:rPr>
        <w:t xml:space="preserve"> Engenharia Informática.</w:t>
      </w:r>
    </w:p>
    <w:p w14:paraId="16E507BA" w14:textId="77777777" w:rsidR="00D05DAD" w:rsidRPr="00765E9A" w:rsidRDefault="00D05DAD" w:rsidP="00D05DAD">
      <w:pPr>
        <w:ind w:firstLine="0"/>
        <w:rPr>
          <w:rFonts w:cs="Times New Roman"/>
          <w:b/>
          <w:szCs w:val="24"/>
        </w:rPr>
      </w:pPr>
    </w:p>
    <w:p w14:paraId="6B661B1F" w14:textId="05662125" w:rsidR="00D05DAD" w:rsidRPr="00765E9A" w:rsidRDefault="00765E9A" w:rsidP="00D05DAD">
      <w:pPr>
        <w:ind w:firstLine="0"/>
        <w:jc w:val="center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Dezembro</w:t>
      </w:r>
      <w:r w:rsidR="00D05DAD" w:rsidRPr="00765E9A">
        <w:rPr>
          <w:rFonts w:cs="Times New Roman"/>
          <w:b/>
          <w:szCs w:val="24"/>
        </w:rPr>
        <w:t xml:space="preserve"> </w:t>
      </w:r>
      <w:r>
        <w:rPr>
          <w:rFonts w:cs="Times New Roman"/>
          <w:b/>
          <w:szCs w:val="24"/>
        </w:rPr>
        <w:t>2023</w:t>
      </w:r>
    </w:p>
    <w:p w14:paraId="472B6913" w14:textId="77777777" w:rsidR="00D05DAD" w:rsidRPr="00765E9A" w:rsidRDefault="00D05DAD" w:rsidP="00D05DAD">
      <w:pPr>
        <w:ind w:firstLine="0"/>
        <w:rPr>
          <w:rFonts w:cs="Times New Roman"/>
          <w:b/>
          <w:szCs w:val="24"/>
        </w:rPr>
      </w:pPr>
    </w:p>
    <w:p w14:paraId="676ADEA2" w14:textId="32B00A97" w:rsidR="00D05DAD" w:rsidRPr="00765E9A" w:rsidRDefault="00D05DAD" w:rsidP="00D05DAD">
      <w:pPr>
        <w:rPr>
          <w:rFonts w:cs="Times New Roman"/>
          <w:b/>
          <w:szCs w:val="24"/>
        </w:rPr>
      </w:pPr>
      <w:r w:rsidRPr="00765E9A">
        <w:rPr>
          <w:rFonts w:cs="Times New Roman"/>
          <w:bCs/>
          <w:szCs w:val="24"/>
        </w:rPr>
        <w:t>Presidente:</w:t>
      </w: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="00335D40" w:rsidRPr="00765E9A">
        <w:rPr>
          <w:rFonts w:cs="Times New Roman"/>
          <w:b/>
          <w:szCs w:val="24"/>
        </w:rPr>
        <w:t>Nome</w:t>
      </w:r>
    </w:p>
    <w:p w14:paraId="09EBD9CD" w14:textId="74285B32" w:rsidR="00D05DAD" w:rsidRPr="00765E9A" w:rsidRDefault="00956FF9" w:rsidP="00D05DAD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Professor Auxiliar do Departamento de Engenharias da Escola de Ciências e Tecnologia da Universidade de Trás-os-Montes e Alto Douro</w:t>
      </w:r>
    </w:p>
    <w:p w14:paraId="380F44FF" w14:textId="77777777" w:rsidR="00D05DAD" w:rsidRPr="00765E9A" w:rsidRDefault="00D05DAD" w:rsidP="00D05DAD">
      <w:pPr>
        <w:rPr>
          <w:rFonts w:cs="Times New Roman"/>
          <w:b/>
          <w:szCs w:val="24"/>
        </w:rPr>
      </w:pPr>
    </w:p>
    <w:p w14:paraId="3CD6B4F7" w14:textId="3271B28D" w:rsidR="00D05DAD" w:rsidRPr="00765E9A" w:rsidRDefault="00D05DAD" w:rsidP="00D05DAD">
      <w:pPr>
        <w:rPr>
          <w:rFonts w:cs="Times New Roman"/>
          <w:b/>
          <w:szCs w:val="24"/>
        </w:rPr>
      </w:pPr>
      <w:r w:rsidRPr="00765E9A">
        <w:rPr>
          <w:rFonts w:cs="Times New Roman"/>
          <w:bCs/>
          <w:szCs w:val="24"/>
        </w:rPr>
        <w:t>Vogais do Júri:</w:t>
      </w:r>
      <w:r w:rsidRPr="00765E9A">
        <w:rPr>
          <w:rFonts w:cs="Times New Roman"/>
          <w:b/>
          <w:szCs w:val="24"/>
        </w:rPr>
        <w:tab/>
      </w:r>
      <w:r w:rsidR="00335D40" w:rsidRPr="00765E9A">
        <w:rPr>
          <w:rFonts w:cs="Times New Roman"/>
          <w:b/>
          <w:szCs w:val="24"/>
        </w:rPr>
        <w:t>Nome</w:t>
      </w:r>
    </w:p>
    <w:p w14:paraId="7799434B" w14:textId="50A1E039" w:rsidR="00D05DAD" w:rsidRPr="00765E9A" w:rsidRDefault="00335D40" w:rsidP="000D2D80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Filiação</w:t>
      </w:r>
    </w:p>
    <w:p w14:paraId="60A87EA8" w14:textId="78AA7F8E" w:rsidR="000D2D80" w:rsidRPr="00765E9A" w:rsidRDefault="000D2D80" w:rsidP="000D2D80">
      <w:pPr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="00335D40" w:rsidRPr="00765E9A">
        <w:rPr>
          <w:rFonts w:cs="Times New Roman"/>
          <w:b/>
          <w:szCs w:val="24"/>
        </w:rPr>
        <w:t>Nome</w:t>
      </w:r>
    </w:p>
    <w:p w14:paraId="3B0FD6FC" w14:textId="48DC31A1" w:rsidR="000D2D80" w:rsidRPr="00765E9A" w:rsidRDefault="00335D40" w:rsidP="000D2D80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Filiação</w:t>
      </w:r>
    </w:p>
    <w:p w14:paraId="69B76739" w14:textId="77777777" w:rsidR="000D2D80" w:rsidRPr="00765E9A" w:rsidRDefault="000D2D80" w:rsidP="000D2D80">
      <w:pPr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  <w:t>Professor Doutor Frederico Augusto dos Santos Branco</w:t>
      </w:r>
    </w:p>
    <w:p w14:paraId="3BFFE234" w14:textId="77777777" w:rsidR="000D2D80" w:rsidRPr="00765E9A" w:rsidRDefault="000D2D80" w:rsidP="000D2D80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Professor Auxiliar do Departamento de Engenharias da Escola de Ciências e Tecnologia da Universidade de Trás-os-Montes e Alto Douro</w:t>
      </w:r>
    </w:p>
    <w:p w14:paraId="62B83830" w14:textId="77777777" w:rsidR="00D05DAD" w:rsidRPr="00765E9A" w:rsidRDefault="00D05DAD" w:rsidP="00D05DAD">
      <w:pPr>
        <w:ind w:firstLine="0"/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br w:type="page"/>
      </w:r>
    </w:p>
    <w:p w14:paraId="5306AC6F" w14:textId="079FF48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Re</w:t>
      </w:r>
    </w:p>
    <w:p w14:paraId="507F0421" w14:textId="77777777" w:rsidR="00E84FF6" w:rsidRPr="00765E9A" w:rsidRDefault="00E84FF6" w:rsidP="00A96587">
      <w:pPr>
        <w:pStyle w:val="Custom-IndiceR"/>
      </w:pPr>
      <w:bookmarkStart w:id="11" w:name="_Toc500288919"/>
      <w:bookmarkStart w:id="12" w:name="_Toc500289019"/>
      <w:bookmarkStart w:id="13" w:name="_Toc503790674"/>
      <w:bookmarkStart w:id="14" w:name="_Toc7988414"/>
      <w:bookmarkStart w:id="15" w:name="_Toc78628402"/>
      <w:bookmarkStart w:id="16" w:name="_Toc155530755"/>
      <w:r w:rsidRPr="00765E9A">
        <w:t>Resumo</w:t>
      </w:r>
      <w:bookmarkEnd w:id="11"/>
      <w:bookmarkEnd w:id="12"/>
      <w:bookmarkEnd w:id="13"/>
      <w:bookmarkEnd w:id="14"/>
      <w:bookmarkEnd w:id="15"/>
      <w:bookmarkEnd w:id="16"/>
    </w:p>
    <w:p w14:paraId="699698B7" w14:textId="499C88B6" w:rsidR="00364D8F" w:rsidRPr="00765E9A" w:rsidRDefault="00335D40" w:rsidP="000105CA">
      <w:pPr>
        <w:rPr>
          <w:rFonts w:cs="Times New Roman"/>
          <w:szCs w:val="24"/>
        </w:rPr>
      </w:pPr>
      <w:r w:rsidRPr="00765E9A">
        <w:rPr>
          <w:rFonts w:cs="Times New Roman"/>
          <w:szCs w:val="24"/>
          <w:highlight w:val="yellow"/>
        </w:rPr>
        <w:t>X</w:t>
      </w:r>
      <w:r w:rsidR="00931394" w:rsidRPr="00765E9A">
        <w:rPr>
          <w:rFonts w:cs="Times New Roman"/>
          <w:szCs w:val="24"/>
        </w:rPr>
        <w:t>.</w:t>
      </w:r>
    </w:p>
    <w:p w14:paraId="40B363A0" w14:textId="77777777" w:rsidR="00364D8F" w:rsidRPr="00765E9A" w:rsidRDefault="00364D8F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0D3E2F88" w14:textId="77777777" w:rsidR="005953AA" w:rsidRPr="00765E9A" w:rsidRDefault="005953AA" w:rsidP="000105CA">
      <w:pPr>
        <w:rPr>
          <w:rFonts w:cs="Times New Roman"/>
          <w:szCs w:val="24"/>
        </w:rPr>
      </w:pPr>
    </w:p>
    <w:p w14:paraId="30EEF32F" w14:textId="43B8B045" w:rsidR="00E84FF6" w:rsidRPr="00765E9A" w:rsidRDefault="00E84FF6" w:rsidP="009D745A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szCs w:val="24"/>
        </w:rPr>
        <w:br w:type="page"/>
      </w:r>
    </w:p>
    <w:p w14:paraId="1BD2A2FE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Ab</w:t>
      </w:r>
    </w:p>
    <w:p w14:paraId="6EBEA2A3" w14:textId="77777777" w:rsidR="00E84FF6" w:rsidRPr="00765E9A" w:rsidRDefault="00E84FF6" w:rsidP="00A96587">
      <w:pPr>
        <w:pStyle w:val="Custom-IndiceR"/>
      </w:pPr>
      <w:bookmarkStart w:id="17" w:name="_Toc500288920"/>
      <w:bookmarkStart w:id="18" w:name="_Toc500289020"/>
      <w:bookmarkStart w:id="19" w:name="_Toc503790675"/>
      <w:bookmarkStart w:id="20" w:name="_Toc7988415"/>
      <w:bookmarkStart w:id="21" w:name="_Toc78628403"/>
      <w:bookmarkStart w:id="22" w:name="_Toc155530756"/>
      <w:r w:rsidRPr="00765E9A">
        <w:t>Abstract</w:t>
      </w:r>
      <w:bookmarkEnd w:id="17"/>
      <w:bookmarkEnd w:id="18"/>
      <w:bookmarkEnd w:id="19"/>
      <w:bookmarkEnd w:id="20"/>
      <w:bookmarkEnd w:id="21"/>
      <w:bookmarkEnd w:id="22"/>
    </w:p>
    <w:p w14:paraId="36D0A72A" w14:textId="0D75FB2B" w:rsidR="005953AA" w:rsidRPr="00765E9A" w:rsidRDefault="00335D40" w:rsidP="001A03C8">
      <w:pPr>
        <w:rPr>
          <w:rFonts w:cs="Times New Roman"/>
          <w:szCs w:val="24"/>
        </w:rPr>
      </w:pPr>
      <w:r w:rsidRPr="00765E9A">
        <w:rPr>
          <w:rFonts w:cs="Times New Roman"/>
          <w:szCs w:val="24"/>
          <w:highlight w:val="yellow"/>
        </w:rPr>
        <w:t>X</w:t>
      </w:r>
      <w:r w:rsidR="004031B7" w:rsidRPr="00765E9A">
        <w:rPr>
          <w:rFonts w:cs="Times New Roman"/>
          <w:szCs w:val="24"/>
        </w:rPr>
        <w:t>.</w:t>
      </w:r>
      <w:r w:rsidR="005953AA" w:rsidRPr="00765E9A">
        <w:rPr>
          <w:rFonts w:cs="Times New Roman"/>
          <w:szCs w:val="24"/>
        </w:rPr>
        <w:br w:type="page"/>
      </w:r>
    </w:p>
    <w:p w14:paraId="6BED1737" w14:textId="31B13CE8" w:rsidR="00E84FF6" w:rsidRPr="00765E9A" w:rsidRDefault="00E84FF6" w:rsidP="00D504DD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6EEF7924" w14:textId="459DE81D" w:rsidR="00443C09" w:rsidRPr="00765E9A" w:rsidRDefault="00CF15C2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  <w:lang w:val="en-US"/>
        </w:rPr>
      </w:pPr>
      <w:r w:rsidRPr="00765E9A">
        <w:rPr>
          <w:rFonts w:cs="Times New Roman"/>
          <w:b/>
          <w:color w:val="A6A6A6" w:themeColor="background1" w:themeShade="A6"/>
          <w:sz w:val="200"/>
          <w:lang w:val="en-US"/>
        </w:rPr>
        <w:lastRenderedPageBreak/>
        <w:t>Pc</w:t>
      </w:r>
    </w:p>
    <w:p w14:paraId="226C05FF" w14:textId="51029BFC" w:rsidR="00E405D3" w:rsidRPr="00765E9A" w:rsidRDefault="00443C09" w:rsidP="00E405D3">
      <w:pPr>
        <w:pStyle w:val="Custom-IndiceR"/>
        <w:rPr>
          <w:lang w:val="en-US"/>
        </w:rPr>
      </w:pPr>
      <w:bookmarkStart w:id="23" w:name="_Toc500288921"/>
      <w:bookmarkStart w:id="24" w:name="_Toc500289021"/>
      <w:bookmarkStart w:id="25" w:name="_Toc503790676"/>
      <w:bookmarkStart w:id="26" w:name="_Toc7988416"/>
      <w:bookmarkStart w:id="27" w:name="_Toc78628404"/>
      <w:bookmarkStart w:id="28" w:name="_Toc155530757"/>
      <w:r w:rsidRPr="00765E9A">
        <w:rPr>
          <w:lang w:val="en-US"/>
        </w:rPr>
        <w:t>Palavras-chave</w:t>
      </w:r>
      <w:bookmarkEnd w:id="23"/>
      <w:bookmarkEnd w:id="24"/>
      <w:bookmarkEnd w:id="25"/>
      <w:bookmarkEnd w:id="26"/>
      <w:bookmarkEnd w:id="27"/>
      <w:bookmarkEnd w:id="28"/>
    </w:p>
    <w:p w14:paraId="2EAE6001" w14:textId="79467319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Edifícios inteligentes</w:t>
      </w:r>
      <w:r>
        <w:rPr>
          <w:rFonts w:cs="Times New Roman"/>
          <w:szCs w:val="24"/>
        </w:rPr>
        <w:t>;</w:t>
      </w:r>
    </w:p>
    <w:p w14:paraId="72A5D01C" w14:textId="1EBA6ED6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Monitorização de consumos</w:t>
      </w:r>
      <w:r>
        <w:rPr>
          <w:rFonts w:cs="Times New Roman"/>
          <w:szCs w:val="24"/>
        </w:rPr>
        <w:t>;</w:t>
      </w:r>
    </w:p>
    <w:p w14:paraId="5E2DB051" w14:textId="713AB8D1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Gestão de recursos</w:t>
      </w:r>
      <w:r>
        <w:rPr>
          <w:rFonts w:cs="Times New Roman"/>
          <w:szCs w:val="24"/>
        </w:rPr>
        <w:t>;</w:t>
      </w:r>
    </w:p>
    <w:p w14:paraId="19D1EDDE" w14:textId="74D1292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Eficiência energética</w:t>
      </w:r>
      <w:r>
        <w:rPr>
          <w:rFonts w:cs="Times New Roman"/>
          <w:szCs w:val="24"/>
        </w:rPr>
        <w:t>;</w:t>
      </w:r>
    </w:p>
    <w:p w14:paraId="259F1A58" w14:textId="1724A77E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Sustentabilidade</w:t>
      </w:r>
      <w:r>
        <w:rPr>
          <w:rFonts w:cs="Times New Roman"/>
          <w:szCs w:val="24"/>
        </w:rPr>
        <w:t>;</w:t>
      </w:r>
    </w:p>
    <w:p w14:paraId="63C25A63" w14:textId="743A5D05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Sensores de consumo</w:t>
      </w:r>
      <w:r>
        <w:rPr>
          <w:rFonts w:cs="Times New Roman"/>
          <w:szCs w:val="24"/>
        </w:rPr>
        <w:t>;</w:t>
      </w:r>
    </w:p>
    <w:p w14:paraId="32127F8D" w14:textId="7E0F7742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Internet das Coisas (IdC)</w:t>
      </w:r>
      <w:r>
        <w:rPr>
          <w:rFonts w:cs="Times New Roman"/>
          <w:szCs w:val="24"/>
        </w:rPr>
        <w:t>;</w:t>
      </w:r>
    </w:p>
    <w:p w14:paraId="0AB41A2B" w14:textId="325F154A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Análise de dados</w:t>
      </w:r>
      <w:r>
        <w:rPr>
          <w:rFonts w:cs="Times New Roman"/>
          <w:szCs w:val="24"/>
        </w:rPr>
        <w:t>;</w:t>
      </w:r>
    </w:p>
    <w:p w14:paraId="3A5CA436" w14:textId="04C08A88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Controlo remoto</w:t>
      </w:r>
      <w:r>
        <w:rPr>
          <w:rFonts w:cs="Times New Roman"/>
          <w:szCs w:val="24"/>
        </w:rPr>
        <w:t>;</w:t>
      </w:r>
    </w:p>
    <w:p w14:paraId="0F147520" w14:textId="698F444B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Medição inteligente</w:t>
      </w:r>
      <w:r>
        <w:rPr>
          <w:rFonts w:cs="Times New Roman"/>
          <w:szCs w:val="24"/>
        </w:rPr>
        <w:t>;</w:t>
      </w:r>
    </w:p>
    <w:p w14:paraId="1EDE075F" w14:textId="383BD6A0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Redução de desperdício</w:t>
      </w:r>
      <w:r>
        <w:rPr>
          <w:rFonts w:cs="Times New Roman"/>
          <w:szCs w:val="24"/>
        </w:rPr>
        <w:t>;</w:t>
      </w:r>
    </w:p>
    <w:p w14:paraId="46CD8A93" w14:textId="02591FB6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Automação residencial</w:t>
      </w:r>
      <w:r>
        <w:rPr>
          <w:rFonts w:cs="Times New Roman"/>
          <w:szCs w:val="24"/>
        </w:rPr>
        <w:t>;</w:t>
      </w:r>
    </w:p>
    <w:p w14:paraId="5649F2AE" w14:textId="302228F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Eficiência hídrica</w:t>
      </w:r>
      <w:r>
        <w:rPr>
          <w:rFonts w:cs="Times New Roman"/>
          <w:szCs w:val="24"/>
        </w:rPr>
        <w:t>;</w:t>
      </w:r>
    </w:p>
    <w:p w14:paraId="6DEFEFC6" w14:textId="298A46C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Sensores inteligentes</w:t>
      </w:r>
      <w:r>
        <w:rPr>
          <w:rFonts w:cs="Times New Roman"/>
          <w:szCs w:val="24"/>
        </w:rPr>
        <w:t>;</w:t>
      </w:r>
    </w:p>
    <w:p w14:paraId="28CE74B8" w14:textId="4DE585AF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Uso racional de recursos</w:t>
      </w:r>
      <w:r>
        <w:rPr>
          <w:rFonts w:cs="Times New Roman"/>
          <w:szCs w:val="24"/>
        </w:rPr>
        <w:t>;</w:t>
      </w:r>
    </w:p>
    <w:p w14:paraId="13607F01" w14:textId="2B85FA71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Consumo sustentável</w:t>
      </w:r>
      <w:r>
        <w:rPr>
          <w:rFonts w:cs="Times New Roman"/>
          <w:szCs w:val="24"/>
        </w:rPr>
        <w:t>;</w:t>
      </w:r>
    </w:p>
    <w:p w14:paraId="77F4F9C4" w14:textId="03E962F5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Gestão eficiente</w:t>
      </w:r>
      <w:r>
        <w:rPr>
          <w:rFonts w:cs="Times New Roman"/>
          <w:szCs w:val="24"/>
        </w:rPr>
        <w:t>;</w:t>
      </w:r>
    </w:p>
    <w:p w14:paraId="0C1EBB15" w14:textId="37D1BA6B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Tecnologias verdes</w:t>
      </w:r>
      <w:r>
        <w:rPr>
          <w:rFonts w:cs="Times New Roman"/>
          <w:szCs w:val="24"/>
        </w:rPr>
        <w:t>;</w:t>
      </w:r>
    </w:p>
    <w:p w14:paraId="11FBD73E" w14:textId="47663A2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Controlo de consumos</w:t>
      </w:r>
      <w:r>
        <w:rPr>
          <w:rFonts w:cs="Times New Roman"/>
          <w:szCs w:val="24"/>
        </w:rPr>
        <w:t>;</w:t>
      </w:r>
    </w:p>
    <w:p w14:paraId="29A91711" w14:textId="70B769E4" w:rsidR="005953AA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Otimização de desempenho</w:t>
      </w:r>
      <w:r>
        <w:rPr>
          <w:rFonts w:cs="Times New Roman"/>
          <w:szCs w:val="24"/>
        </w:rPr>
        <w:t>.</w:t>
      </w:r>
      <w:r w:rsidR="005953AA" w:rsidRPr="00E405D3">
        <w:rPr>
          <w:rFonts w:cs="Times New Roman"/>
          <w:szCs w:val="24"/>
        </w:rPr>
        <w:br w:type="page"/>
      </w:r>
    </w:p>
    <w:p w14:paraId="63193812" w14:textId="572391EA" w:rsidR="005953AA" w:rsidRPr="00765E9A" w:rsidRDefault="005953AA">
      <w:pPr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4161FD1E" w14:textId="7C6E7352" w:rsidR="009E1E96" w:rsidRPr="00765E9A" w:rsidRDefault="00CF15C2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Kw</w:t>
      </w:r>
    </w:p>
    <w:p w14:paraId="25FB4E84" w14:textId="77777777" w:rsidR="00443C09" w:rsidRPr="00765E9A" w:rsidRDefault="00443C09" w:rsidP="00A96587">
      <w:pPr>
        <w:pStyle w:val="Custom-IndiceR"/>
        <w:rPr>
          <w:lang w:val="en-GB"/>
        </w:rPr>
      </w:pPr>
      <w:bookmarkStart w:id="29" w:name="_Toc500288922"/>
      <w:bookmarkStart w:id="30" w:name="_Toc500289022"/>
      <w:bookmarkStart w:id="31" w:name="_Toc503790677"/>
      <w:bookmarkStart w:id="32" w:name="_Toc7988417"/>
      <w:bookmarkStart w:id="33" w:name="_Toc78628405"/>
      <w:bookmarkStart w:id="34" w:name="_Toc155530758"/>
      <w:r w:rsidRPr="00765E9A">
        <w:rPr>
          <w:lang w:val="en-GB"/>
        </w:rPr>
        <w:t>Keywords</w:t>
      </w:r>
      <w:bookmarkEnd w:id="29"/>
      <w:bookmarkEnd w:id="30"/>
      <w:bookmarkEnd w:id="31"/>
      <w:bookmarkEnd w:id="32"/>
      <w:bookmarkEnd w:id="33"/>
      <w:bookmarkEnd w:id="34"/>
    </w:p>
    <w:p w14:paraId="42A547A1" w14:textId="2BB9266C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mart buildings;</w:t>
      </w:r>
    </w:p>
    <w:p w14:paraId="59B9B9A3" w14:textId="6BF43D9F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Monitoring consumption;</w:t>
      </w:r>
    </w:p>
    <w:p w14:paraId="45138D5D" w14:textId="408E3C47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Resource management;</w:t>
      </w:r>
    </w:p>
    <w:p w14:paraId="1A22F8E3" w14:textId="34F0E6DD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Energy efficiency;</w:t>
      </w:r>
    </w:p>
    <w:p w14:paraId="4AB2D69C" w14:textId="6B6A181A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ustainability;</w:t>
      </w:r>
    </w:p>
    <w:p w14:paraId="49DFF6B6" w14:textId="783CCF40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Consumption sensors;</w:t>
      </w:r>
    </w:p>
    <w:p w14:paraId="30088E5E" w14:textId="0BC3197F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Internet of Things (IoT);</w:t>
      </w:r>
    </w:p>
    <w:p w14:paraId="534A755A" w14:textId="479FF029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Data analysis;</w:t>
      </w:r>
    </w:p>
    <w:p w14:paraId="6A84E94A" w14:textId="05A2F1A2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Remote Control;</w:t>
      </w:r>
    </w:p>
    <w:p w14:paraId="07F6B5CB" w14:textId="64F90243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mart measurement;</w:t>
      </w:r>
    </w:p>
    <w:p w14:paraId="1EA8F488" w14:textId="5732B2FA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Waste reduction;</w:t>
      </w:r>
    </w:p>
    <w:p w14:paraId="52B9B955" w14:textId="64B9F067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Home automation;</w:t>
      </w:r>
    </w:p>
    <w:p w14:paraId="3A07C700" w14:textId="5A4579EB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Water efficiency;</w:t>
      </w:r>
    </w:p>
    <w:p w14:paraId="576A0BA9" w14:textId="5BEB4162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mart sensors;</w:t>
      </w:r>
    </w:p>
    <w:p w14:paraId="1A4E493C" w14:textId="08178626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Rational use of resources;</w:t>
      </w:r>
    </w:p>
    <w:p w14:paraId="485C396B" w14:textId="5EE56CE5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Sustainable consumption;</w:t>
      </w:r>
    </w:p>
    <w:p w14:paraId="1513A7AC" w14:textId="4C411DB0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Efficient management;</w:t>
      </w:r>
    </w:p>
    <w:p w14:paraId="2E14373E" w14:textId="12B2614D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Green technologies;</w:t>
      </w:r>
    </w:p>
    <w:p w14:paraId="5898237B" w14:textId="4A8AA059" w:rsidR="00FB3BAD" w:rsidRPr="00B3484E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  <w:rPr>
          <w:rFonts w:ascii="Times New Roman" w:hAnsi="Times New Roman" w:cs="Times New Roman"/>
          <w:sz w:val="24"/>
          <w:szCs w:val="24"/>
        </w:rPr>
      </w:pPr>
      <w:r w:rsidRPr="00B3484E">
        <w:rPr>
          <w:rFonts w:ascii="Times New Roman" w:hAnsi="Times New Roman" w:cs="Times New Roman"/>
          <w:sz w:val="24"/>
          <w:szCs w:val="24"/>
        </w:rPr>
        <w:t>Consumption control;</w:t>
      </w:r>
    </w:p>
    <w:p w14:paraId="06D2157C" w14:textId="4EF092CE" w:rsidR="005953AA" w:rsidRPr="00FB3BAD" w:rsidRDefault="00FB3BAD" w:rsidP="00B3484E">
      <w:pPr>
        <w:pStyle w:val="SemEspaamento"/>
        <w:numPr>
          <w:ilvl w:val="0"/>
          <w:numId w:val="24"/>
        </w:numPr>
        <w:spacing w:line="360" w:lineRule="auto"/>
        <w:ind w:left="426"/>
      </w:pPr>
      <w:r w:rsidRPr="00B3484E">
        <w:rPr>
          <w:rFonts w:ascii="Times New Roman" w:hAnsi="Times New Roman" w:cs="Times New Roman"/>
          <w:sz w:val="24"/>
          <w:szCs w:val="24"/>
        </w:rPr>
        <w:t>Performance optimization.</w:t>
      </w:r>
      <w:r w:rsidR="005953AA" w:rsidRPr="00FB3BAD">
        <w:br w:type="page"/>
      </w:r>
    </w:p>
    <w:p w14:paraId="0214EF6F" w14:textId="36761E35" w:rsidR="00443C09" w:rsidRPr="00765E9A" w:rsidRDefault="00443C09" w:rsidP="00A74D52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127E940F" w14:textId="77777777" w:rsidR="00443C09" w:rsidRPr="00765E9A" w:rsidRDefault="00443C09" w:rsidP="00B82F9A">
      <w:pPr>
        <w:rPr>
          <w:rFonts w:cs="Times New Roman"/>
          <w:szCs w:val="24"/>
        </w:rPr>
      </w:pPr>
    </w:p>
    <w:p w14:paraId="00F2DF32" w14:textId="77777777" w:rsidR="00E84FF6" w:rsidRPr="00765E9A" w:rsidRDefault="00E84FF6" w:rsidP="00B82F9A">
      <w:pPr>
        <w:rPr>
          <w:rFonts w:cs="Times New Roman"/>
          <w:szCs w:val="24"/>
        </w:rPr>
      </w:pPr>
    </w:p>
    <w:p w14:paraId="2AC173B7" w14:textId="77777777" w:rsidR="00E84FF6" w:rsidRPr="00765E9A" w:rsidRDefault="00E84FF6" w:rsidP="00B82F9A">
      <w:pPr>
        <w:rPr>
          <w:rFonts w:cs="Times New Roman"/>
          <w:szCs w:val="24"/>
        </w:rPr>
      </w:pPr>
    </w:p>
    <w:p w14:paraId="6AE40CBE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614D472F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7F486F41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75BF6B59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5670085C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0FF0ACE0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24F0E2A1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19588D3B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344129F8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728F227F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6CBFAABE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01D2D5A5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5CBF2416" w14:textId="196B0CF6" w:rsidR="00D20800" w:rsidRPr="00765E9A" w:rsidRDefault="00D20800" w:rsidP="00B82F9A">
      <w:pPr>
        <w:rPr>
          <w:rFonts w:cs="Times New Roman"/>
          <w:szCs w:val="24"/>
        </w:rPr>
      </w:pPr>
    </w:p>
    <w:p w14:paraId="38BBEDF1" w14:textId="48C877DC" w:rsidR="00B76457" w:rsidRPr="00765E9A" w:rsidRDefault="00B76457" w:rsidP="00B82F9A">
      <w:pPr>
        <w:rPr>
          <w:rFonts w:cs="Times New Roman"/>
          <w:szCs w:val="24"/>
        </w:rPr>
      </w:pPr>
    </w:p>
    <w:p w14:paraId="4DAB11EE" w14:textId="77777777" w:rsidR="00B76457" w:rsidRPr="00765E9A" w:rsidRDefault="00B76457" w:rsidP="00B82F9A">
      <w:pPr>
        <w:rPr>
          <w:rFonts w:cs="Times New Roman"/>
          <w:szCs w:val="24"/>
        </w:rPr>
      </w:pPr>
    </w:p>
    <w:p w14:paraId="53F56E0A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075F778B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7ECC3588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44526CC0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39773FB8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1F0AE064" w14:textId="5705C601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10EB3EB8" w14:textId="311CC02B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2C476410" w14:textId="0EA9390B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1060F863" w14:textId="4CE6CDD1" w:rsidR="00D22118" w:rsidRPr="00D22118" w:rsidRDefault="001A03C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i/>
          <w:iCs/>
          <w:sz w:val="24"/>
          <w:szCs w:val="24"/>
        </w:rPr>
      </w:pPr>
      <w:r w:rsidRPr="00D22118">
        <w:rPr>
          <w:rFonts w:ascii="Times New Roman" w:hAnsi="Times New Roman" w:cs="Times New Roman"/>
          <w:i/>
          <w:iCs/>
          <w:sz w:val="24"/>
          <w:szCs w:val="24"/>
        </w:rPr>
        <w:t>"</w:t>
      </w:r>
      <w:r w:rsidR="00D22118"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22118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D22118"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únic</w:t>
      </w:r>
      <w:r w:rsidR="00D22118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D22118"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impossível</w:t>
      </w:r>
    </w:p>
    <w:p w14:paraId="7325A9AE" w14:textId="77777777" w:rsidR="00D22118" w:rsidRPr="00D22118" w:rsidRDefault="00D2211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i/>
          <w:iCs/>
          <w:sz w:val="24"/>
          <w:szCs w:val="24"/>
        </w:rPr>
      </w:pPr>
      <w:r w:rsidRPr="00D22118">
        <w:rPr>
          <w:rFonts w:ascii="Times New Roman" w:hAnsi="Times New Roman" w:cs="Times New Roman"/>
          <w:i/>
          <w:iCs/>
          <w:sz w:val="24"/>
          <w:szCs w:val="24"/>
        </w:rPr>
        <w:t>jornada é aquela</w:t>
      </w:r>
    </w:p>
    <w:p w14:paraId="27C3B675" w14:textId="450A5C9D" w:rsidR="00D20800" w:rsidRDefault="00D2211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i/>
          <w:iCs/>
          <w:sz w:val="24"/>
          <w:szCs w:val="24"/>
        </w:rPr>
      </w:pPr>
      <w:r w:rsidRPr="00D22118">
        <w:rPr>
          <w:rFonts w:ascii="Times New Roman" w:hAnsi="Times New Roman" w:cs="Times New Roman"/>
          <w:i/>
          <w:iCs/>
          <w:sz w:val="24"/>
          <w:szCs w:val="24"/>
        </w:rPr>
        <w:t>você nunca começa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A03C8" w:rsidRPr="00D22118">
        <w:rPr>
          <w:rFonts w:ascii="Times New Roman" w:hAnsi="Times New Roman" w:cs="Times New Roman"/>
          <w:i/>
          <w:iCs/>
          <w:sz w:val="24"/>
          <w:szCs w:val="24"/>
        </w:rPr>
        <w:t>"</w:t>
      </w:r>
    </w:p>
    <w:p w14:paraId="45582025" w14:textId="77777777" w:rsidR="00D22118" w:rsidRPr="00D22118" w:rsidRDefault="00D2211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6E121E5" w14:textId="305252BF" w:rsidR="005302D4" w:rsidRPr="00D22118" w:rsidRDefault="00324B89" w:rsidP="001A03C8">
      <w:pPr>
        <w:pStyle w:val="NormalWeb"/>
        <w:spacing w:before="0" w:beforeAutospacing="0" w:after="0" w:afterAutospacing="0" w:line="360" w:lineRule="auto"/>
        <w:jc w:val="right"/>
        <w:rPr>
          <w:b/>
          <w:color w:val="000000"/>
          <w:sz w:val="22"/>
        </w:rPr>
      </w:pPr>
      <w:r w:rsidRPr="00D22118">
        <w:rPr>
          <w:b/>
          <w:color w:val="000000"/>
        </w:rPr>
        <w:t>Tony Robbins</w:t>
      </w:r>
    </w:p>
    <w:p w14:paraId="2B50AB30" w14:textId="50C41153" w:rsidR="00A07F58" w:rsidRPr="00D22118" w:rsidRDefault="00A07F58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D22118">
        <w:rPr>
          <w:rFonts w:cs="Times New Roman"/>
          <w:szCs w:val="24"/>
        </w:rPr>
        <w:br w:type="page"/>
      </w:r>
    </w:p>
    <w:p w14:paraId="0CD98289" w14:textId="77777777" w:rsidR="00A07F58" w:rsidRPr="00D22118" w:rsidRDefault="00A07F58" w:rsidP="00A07F58">
      <w:pPr>
        <w:ind w:firstLine="0"/>
        <w:rPr>
          <w:rFonts w:cs="Times New Roman"/>
          <w:szCs w:val="24"/>
        </w:rPr>
      </w:pPr>
    </w:p>
    <w:p w14:paraId="183788BB" w14:textId="32275E12" w:rsidR="005953AA" w:rsidRPr="00D22118" w:rsidRDefault="005953AA">
      <w:pPr>
        <w:rPr>
          <w:rFonts w:cs="Times New Roman"/>
          <w:szCs w:val="24"/>
        </w:rPr>
      </w:pPr>
      <w:r w:rsidRPr="00D22118">
        <w:rPr>
          <w:rFonts w:cs="Times New Roman"/>
          <w:szCs w:val="24"/>
        </w:rPr>
        <w:br w:type="page"/>
      </w:r>
    </w:p>
    <w:p w14:paraId="27EC1C9F" w14:textId="77777777" w:rsidR="00E84FF6" w:rsidRPr="00D22118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D22118">
        <w:rPr>
          <w:rFonts w:cs="Times New Roman"/>
          <w:b/>
          <w:color w:val="A6A6A6" w:themeColor="background1" w:themeShade="A6"/>
          <w:sz w:val="200"/>
        </w:rPr>
        <w:lastRenderedPageBreak/>
        <w:t>ÍG</w:t>
      </w: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2"/>
        </w:rPr>
        <w:id w:val="-149988673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1D037955" w14:textId="1D2F6012" w:rsidR="0050628F" w:rsidRPr="00765E9A" w:rsidRDefault="00E03E74">
          <w:pPr>
            <w:pStyle w:val="Cabealhodondice"/>
            <w:rPr>
              <w:rFonts w:ascii="Times New Roman" w:hAnsi="Times New Roman" w:cs="Times New Roman"/>
            </w:rPr>
          </w:pPr>
          <w:r w:rsidRPr="00765E9A">
            <w:rPr>
              <w:rFonts w:ascii="Times New Roman" w:eastAsiaTheme="minorEastAsia" w:hAnsi="Times New Roman" w:cs="Times New Roman"/>
              <w:bCs w:val="0"/>
              <w:color w:val="auto"/>
              <w:sz w:val="32"/>
              <w:szCs w:val="24"/>
            </w:rPr>
            <w:t>Índice</w:t>
          </w:r>
          <w:r w:rsidR="0050628F" w:rsidRPr="00765E9A">
            <w:rPr>
              <w:rFonts w:ascii="Times New Roman" w:eastAsiaTheme="minorEastAsia" w:hAnsi="Times New Roman" w:cs="Times New Roman"/>
              <w:bCs w:val="0"/>
              <w:color w:val="auto"/>
              <w:sz w:val="32"/>
              <w:szCs w:val="24"/>
            </w:rPr>
            <w:t xml:space="preserve"> Geral</w:t>
          </w:r>
        </w:p>
        <w:p w14:paraId="593A3A07" w14:textId="29FFE043" w:rsidR="001F2311" w:rsidRDefault="0050628F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r w:rsidRPr="00765E9A">
            <w:rPr>
              <w:noProof w:val="0"/>
            </w:rPr>
            <w:fldChar w:fldCharType="begin"/>
          </w:r>
          <w:r w:rsidRPr="00765E9A">
            <w:instrText xml:space="preserve"> TOC \o "1-3" \h \z \u </w:instrText>
          </w:r>
          <w:r w:rsidRPr="00765E9A">
            <w:rPr>
              <w:noProof w:val="0"/>
            </w:rPr>
            <w:fldChar w:fldCharType="separate"/>
          </w:r>
          <w:hyperlink w:anchor="_Toc155530753" w:history="1">
            <w:r w:rsidR="001F2311" w:rsidRPr="004320F6">
              <w:rPr>
                <w:rStyle w:val="Hiperligao"/>
              </w:rPr>
              <w:t>Agradecimento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3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viii</w:t>
            </w:r>
            <w:r w:rsidR="001F2311">
              <w:rPr>
                <w:webHidden/>
              </w:rPr>
              <w:fldChar w:fldCharType="end"/>
            </w:r>
          </w:hyperlink>
        </w:p>
        <w:p w14:paraId="29D106C5" w14:textId="1C75D9FE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4" w:history="1">
            <w:r w:rsidR="001F2311" w:rsidRPr="004320F6">
              <w:rPr>
                <w:rStyle w:val="Hiperligao"/>
                <w:b/>
              </w:rPr>
              <w:t>Júri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4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ix</w:t>
            </w:r>
            <w:r w:rsidR="001F2311">
              <w:rPr>
                <w:webHidden/>
              </w:rPr>
              <w:fldChar w:fldCharType="end"/>
            </w:r>
          </w:hyperlink>
        </w:p>
        <w:p w14:paraId="52FD8071" w14:textId="4981CA4E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5" w:history="1">
            <w:r w:rsidR="001F2311" w:rsidRPr="004320F6">
              <w:rPr>
                <w:rStyle w:val="Hiperligao"/>
              </w:rPr>
              <w:t>Resumo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5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</w:t>
            </w:r>
            <w:r w:rsidR="001F2311">
              <w:rPr>
                <w:webHidden/>
              </w:rPr>
              <w:fldChar w:fldCharType="end"/>
            </w:r>
          </w:hyperlink>
        </w:p>
        <w:p w14:paraId="623556D3" w14:textId="576F016A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6" w:history="1">
            <w:r w:rsidR="001F2311" w:rsidRPr="004320F6">
              <w:rPr>
                <w:rStyle w:val="Hiperligao"/>
              </w:rPr>
              <w:t>Abstract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6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ii</w:t>
            </w:r>
            <w:r w:rsidR="001F2311">
              <w:rPr>
                <w:webHidden/>
              </w:rPr>
              <w:fldChar w:fldCharType="end"/>
            </w:r>
          </w:hyperlink>
        </w:p>
        <w:p w14:paraId="3350CC72" w14:textId="125FB11C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7" w:history="1">
            <w:r w:rsidR="001F2311" w:rsidRPr="004320F6">
              <w:rPr>
                <w:rStyle w:val="Hiperligao"/>
                <w:lang w:val="en-US"/>
              </w:rPr>
              <w:t>Palavras-chave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7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iv</w:t>
            </w:r>
            <w:r w:rsidR="001F2311">
              <w:rPr>
                <w:webHidden/>
              </w:rPr>
              <w:fldChar w:fldCharType="end"/>
            </w:r>
          </w:hyperlink>
        </w:p>
        <w:p w14:paraId="3DC00B8E" w14:textId="14B114FF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8" w:history="1">
            <w:r w:rsidR="001F2311" w:rsidRPr="004320F6">
              <w:rPr>
                <w:rStyle w:val="Hiperligao"/>
                <w:lang w:val="en-GB"/>
              </w:rPr>
              <w:t>Keyword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8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vi</w:t>
            </w:r>
            <w:r w:rsidR="001F2311">
              <w:rPr>
                <w:webHidden/>
              </w:rPr>
              <w:fldChar w:fldCharType="end"/>
            </w:r>
          </w:hyperlink>
        </w:p>
        <w:p w14:paraId="0B880DC5" w14:textId="732CD3CA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9" w:history="1">
            <w:r w:rsidR="001F2311" w:rsidRPr="004320F6">
              <w:rPr>
                <w:rStyle w:val="Hiperligao"/>
              </w:rPr>
              <w:t>Índice de tabel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9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xii</w:t>
            </w:r>
            <w:r w:rsidR="001F2311">
              <w:rPr>
                <w:webHidden/>
              </w:rPr>
              <w:fldChar w:fldCharType="end"/>
            </w:r>
          </w:hyperlink>
        </w:p>
        <w:p w14:paraId="7D850778" w14:textId="5734DDB5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0" w:history="1">
            <w:r w:rsidR="001F2311" w:rsidRPr="004320F6">
              <w:rPr>
                <w:rStyle w:val="Hiperligao"/>
              </w:rPr>
              <w:t>Índice de figur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0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xiii</w:t>
            </w:r>
            <w:r w:rsidR="001F2311">
              <w:rPr>
                <w:webHidden/>
              </w:rPr>
              <w:fldChar w:fldCharType="end"/>
            </w:r>
          </w:hyperlink>
        </w:p>
        <w:p w14:paraId="737C7CAE" w14:textId="4A4C72C3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1" w:history="1">
            <w:r w:rsidR="001F2311" w:rsidRPr="004320F6">
              <w:rPr>
                <w:rStyle w:val="Hiperligao"/>
              </w:rPr>
              <w:t>Acrónimos e abreviatur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1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xv</w:t>
            </w:r>
            <w:r w:rsidR="001F2311">
              <w:rPr>
                <w:webHidden/>
              </w:rPr>
              <w:fldChar w:fldCharType="end"/>
            </w:r>
          </w:hyperlink>
        </w:p>
        <w:p w14:paraId="09C8033E" w14:textId="0B9B98C6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2" w:history="1">
            <w:r w:rsidR="001F2311" w:rsidRPr="004320F6">
              <w:rPr>
                <w:rStyle w:val="Hiperligao"/>
              </w:rPr>
              <w:t>1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</w:rPr>
              <w:t>Introdução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2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</w:t>
            </w:r>
            <w:r w:rsidR="001F2311">
              <w:rPr>
                <w:webHidden/>
              </w:rPr>
              <w:fldChar w:fldCharType="end"/>
            </w:r>
          </w:hyperlink>
        </w:p>
        <w:p w14:paraId="593127E1" w14:textId="2B1C5E81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3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Objetivos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3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4DD3D215" w14:textId="24508901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4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Questões de execução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4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22F4652" w14:textId="071AE806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5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Enquadramento Teórico e Revisão da Literatura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5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3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7AA997B2" w14:textId="7A9419F6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6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Estrutura do Relatório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6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6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72D74AF" w14:textId="1F829483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7" w:history="1">
            <w:r w:rsidR="001F2311" w:rsidRPr="004320F6">
              <w:rPr>
                <w:rStyle w:val="Hiperligao"/>
              </w:rPr>
              <w:t>2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</w:rPr>
              <w:t>Metodo</w:t>
            </w:r>
            <w:r w:rsidR="001F2311" w:rsidRPr="004320F6">
              <w:rPr>
                <w:rStyle w:val="Hiperligao"/>
              </w:rPr>
              <w:t>l</w:t>
            </w:r>
            <w:r w:rsidR="001F2311" w:rsidRPr="004320F6">
              <w:rPr>
                <w:rStyle w:val="Hiperligao"/>
              </w:rPr>
              <w:t>ogi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7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7</w:t>
            </w:r>
            <w:r w:rsidR="001F2311">
              <w:rPr>
                <w:webHidden/>
              </w:rPr>
              <w:fldChar w:fldCharType="end"/>
            </w:r>
          </w:hyperlink>
        </w:p>
        <w:p w14:paraId="05E24282" w14:textId="54E87F52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8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Metodologias Ágeis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8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7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41E1C0A" w14:textId="3E742F6C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9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9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7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222688EC" w14:textId="22EF6CD2" w:rsidR="001F2311" w:rsidRDefault="00000000">
          <w:pPr>
            <w:pStyle w:val="ndice3"/>
            <w:tabs>
              <w:tab w:val="left" w:pos="1909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0" w:history="1">
            <w:r w:rsidR="001F2311" w:rsidRPr="004320F6">
              <w:rPr>
                <w:rStyle w:val="Hiperligao"/>
                <w:noProof/>
                <w:highlight w:val="yellow"/>
              </w:rPr>
              <w:t>2.2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0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7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3B5F7EAE" w14:textId="4FFBBD18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1" w:history="1">
            <w:r w:rsidR="001F2311" w:rsidRPr="004320F6">
              <w:rPr>
                <w:rStyle w:val="Hiperligao"/>
                <w:highlight w:val="yellow"/>
              </w:rPr>
              <w:t>3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X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1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8</w:t>
            </w:r>
            <w:r w:rsidR="001F2311">
              <w:rPr>
                <w:webHidden/>
              </w:rPr>
              <w:fldChar w:fldCharType="end"/>
            </w:r>
          </w:hyperlink>
        </w:p>
        <w:p w14:paraId="598BB4D9" w14:textId="0DA4F2B1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2" w:history="1">
            <w:r w:rsidR="001F2311" w:rsidRPr="004320F6">
              <w:rPr>
                <w:rStyle w:val="Hiperligao"/>
                <w:highlight w:val="yellow"/>
              </w:rPr>
              <w:t>4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X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2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9</w:t>
            </w:r>
            <w:r w:rsidR="001F2311">
              <w:rPr>
                <w:webHidden/>
              </w:rPr>
              <w:fldChar w:fldCharType="end"/>
            </w:r>
          </w:hyperlink>
        </w:p>
        <w:p w14:paraId="5FA5C84A" w14:textId="54D02931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3" w:history="1">
            <w:r w:rsidR="001F2311" w:rsidRPr="004320F6">
              <w:rPr>
                <w:rStyle w:val="Hiperligao"/>
                <w:highlight w:val="yellow"/>
              </w:rPr>
              <w:t>5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X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3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1</w:t>
            </w:r>
            <w:r w:rsidR="001F2311">
              <w:rPr>
                <w:webHidden/>
              </w:rPr>
              <w:fldChar w:fldCharType="end"/>
            </w:r>
          </w:hyperlink>
        </w:p>
        <w:p w14:paraId="7601A874" w14:textId="4C56F02F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4" w:history="1">
            <w:r w:rsidR="001F2311" w:rsidRPr="004320F6">
              <w:rPr>
                <w:rStyle w:val="Hiperligao"/>
                <w:highlight w:val="yellow"/>
              </w:rPr>
              <w:t>6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Conclusão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4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2</w:t>
            </w:r>
            <w:r w:rsidR="001F2311">
              <w:rPr>
                <w:webHidden/>
              </w:rPr>
              <w:fldChar w:fldCharType="end"/>
            </w:r>
          </w:hyperlink>
        </w:p>
        <w:p w14:paraId="38A867B9" w14:textId="13277888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5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5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2F9FE82B" w14:textId="13AC3831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6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2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6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249A89CC" w14:textId="4C51D84A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7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3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7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7A51839" w14:textId="0288839F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8" w:history="1">
            <w:r w:rsidR="001F2311" w:rsidRPr="004320F6">
              <w:rPr>
                <w:rStyle w:val="Hiperligao"/>
              </w:rPr>
              <w:t>Referências bibliográfic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8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4</w:t>
            </w:r>
            <w:r w:rsidR="001F2311">
              <w:rPr>
                <w:webHidden/>
              </w:rPr>
              <w:fldChar w:fldCharType="end"/>
            </w:r>
          </w:hyperlink>
        </w:p>
        <w:p w14:paraId="739F16A0" w14:textId="6816C724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9" w:history="1">
            <w:r w:rsidR="001F2311" w:rsidRPr="004320F6">
              <w:rPr>
                <w:rStyle w:val="Hiperligao"/>
              </w:rPr>
              <w:t>Publicações relacionad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9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5</w:t>
            </w:r>
            <w:r w:rsidR="001F2311">
              <w:rPr>
                <w:webHidden/>
              </w:rPr>
              <w:fldChar w:fldCharType="end"/>
            </w:r>
          </w:hyperlink>
        </w:p>
        <w:p w14:paraId="295278EA" w14:textId="3933E2C0" w:rsidR="0050628F" w:rsidRPr="00765E9A" w:rsidRDefault="0050628F" w:rsidP="00ED11FF">
          <w:pPr>
            <w:jc w:val="left"/>
            <w:rPr>
              <w:rFonts w:cs="Times New Roman"/>
            </w:rPr>
          </w:pPr>
          <w:r w:rsidRPr="00765E9A">
            <w:rPr>
              <w:rFonts w:cs="Times New Roman"/>
              <w:b/>
              <w:bCs/>
              <w:noProof/>
            </w:rPr>
            <w:fldChar w:fldCharType="end"/>
          </w:r>
        </w:p>
      </w:sdtContent>
    </w:sdt>
    <w:p w14:paraId="4F30C507" w14:textId="77777777" w:rsidR="0050628F" w:rsidRPr="00765E9A" w:rsidRDefault="0050628F">
      <w:pPr>
        <w:spacing w:after="200" w:line="276" w:lineRule="auto"/>
        <w:ind w:firstLine="0"/>
        <w:jc w:val="left"/>
        <w:rPr>
          <w:rFonts w:cs="Times New Roman"/>
          <w:szCs w:val="24"/>
        </w:rPr>
      </w:pPr>
    </w:p>
    <w:p w14:paraId="5172CA3C" w14:textId="38B692F6" w:rsidR="0050628F" w:rsidRPr="00765E9A" w:rsidRDefault="0050628F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7EF12DD9" w14:textId="77777777" w:rsidR="00A07F58" w:rsidRPr="00765E9A" w:rsidRDefault="00A07F58" w:rsidP="004F1687">
      <w:pPr>
        <w:rPr>
          <w:rFonts w:cs="Times New Roman"/>
          <w:szCs w:val="24"/>
        </w:rPr>
      </w:pPr>
    </w:p>
    <w:p w14:paraId="29AA6D7B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t>ÍT</w:t>
      </w:r>
    </w:p>
    <w:p w14:paraId="18200C4A" w14:textId="4D18D08A" w:rsidR="00E84FF6" w:rsidRPr="00765E9A" w:rsidRDefault="00551786" w:rsidP="0077125C">
      <w:pPr>
        <w:pStyle w:val="Custom-IndiceR"/>
      </w:pPr>
      <w:bookmarkStart w:id="35" w:name="_Toc500288924"/>
      <w:bookmarkStart w:id="36" w:name="_Toc500289024"/>
      <w:bookmarkStart w:id="37" w:name="_Toc503790679"/>
      <w:bookmarkStart w:id="38" w:name="_Toc7988419"/>
      <w:bookmarkStart w:id="39" w:name="_Toc78628407"/>
      <w:bookmarkStart w:id="40" w:name="_Toc155530759"/>
      <w:r w:rsidRPr="00765E9A">
        <w:t>Índice de t</w:t>
      </w:r>
      <w:r w:rsidR="00E84FF6" w:rsidRPr="00765E9A">
        <w:t>abelas</w:t>
      </w:r>
      <w:bookmarkEnd w:id="35"/>
      <w:bookmarkEnd w:id="36"/>
      <w:bookmarkEnd w:id="37"/>
      <w:bookmarkEnd w:id="38"/>
      <w:bookmarkEnd w:id="39"/>
      <w:bookmarkEnd w:id="40"/>
    </w:p>
    <w:p w14:paraId="403059DF" w14:textId="1470EB33" w:rsidR="001C5A19" w:rsidRDefault="009F2790">
      <w:pPr>
        <w:pStyle w:val="ndicedeilustraes"/>
        <w:tabs>
          <w:tab w:val="right" w:leader="dot" w:pos="9060"/>
        </w:tabs>
        <w:rPr>
          <w:rFonts w:asciiTheme="minorHAnsi" w:hAnsiTheme="minorHAnsi"/>
          <w:noProof/>
          <w:kern w:val="2"/>
          <w:sz w:val="22"/>
          <w14:ligatures w14:val="standardContextual"/>
        </w:rPr>
      </w:pPr>
      <w:r w:rsidRPr="00765E9A">
        <w:rPr>
          <w:rFonts w:cs="Times New Roman"/>
          <w:i/>
          <w:iCs/>
          <w:szCs w:val="24"/>
        </w:rPr>
        <w:fldChar w:fldCharType="begin"/>
      </w:r>
      <w:r w:rsidRPr="00765E9A">
        <w:rPr>
          <w:rFonts w:cs="Times New Roman"/>
          <w:i/>
          <w:iCs/>
          <w:szCs w:val="24"/>
        </w:rPr>
        <w:instrText xml:space="preserve"> TOC \h \z \c "Tabela" </w:instrText>
      </w:r>
      <w:r w:rsidRPr="00765E9A">
        <w:rPr>
          <w:rFonts w:cs="Times New Roman"/>
          <w:i/>
          <w:iCs/>
          <w:szCs w:val="24"/>
        </w:rPr>
        <w:fldChar w:fldCharType="separate"/>
      </w:r>
      <w:hyperlink w:anchor="_Toc155530985" w:history="1">
        <w:r w:rsidR="001C5A19" w:rsidRPr="008B6BA8">
          <w:rPr>
            <w:rStyle w:val="Hiperligao"/>
            <w:rFonts w:cs="Times New Roman"/>
            <w:noProof/>
            <w:highlight w:val="yellow"/>
          </w:rPr>
          <w:t>Tabela 1 - X</w:t>
        </w:r>
        <w:r w:rsidR="001C5A19">
          <w:rPr>
            <w:noProof/>
            <w:webHidden/>
          </w:rPr>
          <w:tab/>
        </w:r>
        <w:r w:rsidR="001C5A19">
          <w:rPr>
            <w:noProof/>
            <w:webHidden/>
          </w:rPr>
          <w:fldChar w:fldCharType="begin"/>
        </w:r>
        <w:r w:rsidR="001C5A19">
          <w:rPr>
            <w:noProof/>
            <w:webHidden/>
          </w:rPr>
          <w:instrText xml:space="preserve"> PAGEREF _Toc155530985 \h </w:instrText>
        </w:r>
        <w:r w:rsidR="001C5A19">
          <w:rPr>
            <w:noProof/>
            <w:webHidden/>
          </w:rPr>
        </w:r>
        <w:r w:rsidR="001C5A19">
          <w:rPr>
            <w:noProof/>
            <w:webHidden/>
          </w:rPr>
          <w:fldChar w:fldCharType="separate"/>
        </w:r>
        <w:r w:rsidR="006F60F6">
          <w:rPr>
            <w:noProof/>
            <w:webHidden/>
          </w:rPr>
          <w:t>10</w:t>
        </w:r>
        <w:r w:rsidR="001C5A19">
          <w:rPr>
            <w:noProof/>
            <w:webHidden/>
          </w:rPr>
          <w:fldChar w:fldCharType="end"/>
        </w:r>
      </w:hyperlink>
    </w:p>
    <w:p w14:paraId="1130CD92" w14:textId="19F49EF3" w:rsidR="009F2790" w:rsidRPr="00765E9A" w:rsidRDefault="009F2790" w:rsidP="00D65EF3">
      <w:pPr>
        <w:rPr>
          <w:rFonts w:cs="Times New Roman"/>
          <w:i/>
          <w:iCs/>
          <w:szCs w:val="24"/>
        </w:rPr>
      </w:pPr>
      <w:r w:rsidRPr="00765E9A">
        <w:rPr>
          <w:rFonts w:cs="Times New Roman"/>
          <w:i/>
          <w:iCs/>
          <w:szCs w:val="24"/>
        </w:rPr>
        <w:fldChar w:fldCharType="end"/>
      </w:r>
    </w:p>
    <w:p w14:paraId="45F0767F" w14:textId="20AB6E06" w:rsidR="008A6372" w:rsidRPr="00765E9A" w:rsidRDefault="00E84FF6" w:rsidP="00D65EF3">
      <w:pPr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3092E152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ÍF</w:t>
      </w:r>
    </w:p>
    <w:p w14:paraId="14426F17" w14:textId="2C763613" w:rsidR="00E84FF6" w:rsidRPr="00765E9A" w:rsidRDefault="00551786" w:rsidP="001006E9">
      <w:pPr>
        <w:pStyle w:val="Custom-IndiceR"/>
      </w:pPr>
      <w:bookmarkStart w:id="41" w:name="_Toc500288925"/>
      <w:bookmarkStart w:id="42" w:name="_Toc500289025"/>
      <w:bookmarkStart w:id="43" w:name="_Toc503790680"/>
      <w:bookmarkStart w:id="44" w:name="_Toc7988420"/>
      <w:bookmarkStart w:id="45" w:name="_Toc78628408"/>
      <w:bookmarkStart w:id="46" w:name="_Toc155530760"/>
      <w:r w:rsidRPr="00765E9A">
        <w:t>Índice de f</w:t>
      </w:r>
      <w:r w:rsidR="00E84FF6" w:rsidRPr="00765E9A">
        <w:t>iguras</w:t>
      </w:r>
      <w:bookmarkEnd w:id="41"/>
      <w:bookmarkEnd w:id="42"/>
      <w:bookmarkEnd w:id="43"/>
      <w:bookmarkEnd w:id="44"/>
      <w:bookmarkEnd w:id="45"/>
      <w:bookmarkEnd w:id="46"/>
    </w:p>
    <w:p w14:paraId="29D0D338" w14:textId="7024D5C0" w:rsidR="00D530D2" w:rsidRPr="00765E9A" w:rsidRDefault="003E0E69" w:rsidP="00AA7CA5">
      <w:pPr>
        <w:spacing w:line="240" w:lineRule="auto"/>
        <w:ind w:left="709"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fldChar w:fldCharType="begin"/>
      </w:r>
      <w:r w:rsidRPr="001C5A19">
        <w:rPr>
          <w:rFonts w:cs="Times New Roman"/>
          <w:szCs w:val="24"/>
        </w:rPr>
        <w:instrText xml:space="preserve"> TOC \h \z \c "Figura" </w:instrText>
      </w:r>
      <w:r w:rsidRPr="00765E9A">
        <w:rPr>
          <w:rFonts w:cs="Times New Roman"/>
          <w:szCs w:val="24"/>
        </w:rPr>
        <w:fldChar w:fldCharType="separate"/>
      </w:r>
      <w:r w:rsidR="001C5A19">
        <w:rPr>
          <w:rFonts w:cs="Times New Roman"/>
          <w:b/>
          <w:bCs/>
          <w:noProof/>
          <w:szCs w:val="24"/>
        </w:rPr>
        <w:t>Não foi encontrada nenhuma entrada do índice de ilustrações.</w:t>
      </w:r>
      <w:r w:rsidRPr="00765E9A">
        <w:rPr>
          <w:rFonts w:cs="Times New Roman"/>
          <w:szCs w:val="24"/>
        </w:rPr>
        <w:fldChar w:fldCharType="end"/>
      </w:r>
      <w:r w:rsidR="00D530D2" w:rsidRPr="00765E9A">
        <w:rPr>
          <w:rFonts w:cs="Times New Roman"/>
          <w:szCs w:val="24"/>
        </w:rPr>
        <w:br w:type="page"/>
      </w:r>
    </w:p>
    <w:p w14:paraId="147C4BE7" w14:textId="7F78A4EC" w:rsidR="00D530D2" w:rsidRPr="00765E9A" w:rsidRDefault="00C1457D" w:rsidP="00D530D2">
      <w:pPr>
        <w:jc w:val="center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44E75C27" w14:textId="193751A2" w:rsidR="00E84FF6" w:rsidRPr="00765E9A" w:rsidRDefault="0046379C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AA</w:t>
      </w:r>
    </w:p>
    <w:p w14:paraId="3B6530B3" w14:textId="3888F18E" w:rsidR="00E84FF6" w:rsidRPr="00765E9A" w:rsidRDefault="00E84FF6" w:rsidP="00A96587">
      <w:pPr>
        <w:pStyle w:val="Custom-IndiceR"/>
      </w:pPr>
      <w:bookmarkStart w:id="47" w:name="_Toc500288927"/>
      <w:bookmarkStart w:id="48" w:name="_Toc500289027"/>
      <w:bookmarkStart w:id="49" w:name="_Toc503790682"/>
      <w:bookmarkStart w:id="50" w:name="_Toc7988422"/>
      <w:bookmarkStart w:id="51" w:name="_Toc78628409"/>
      <w:bookmarkStart w:id="52" w:name="_Toc155530761"/>
      <w:r w:rsidRPr="00765E9A">
        <w:t>Acrónimos</w:t>
      </w:r>
      <w:r w:rsidR="0046379C" w:rsidRPr="00765E9A">
        <w:t xml:space="preserve"> e abreviaturas</w:t>
      </w:r>
      <w:bookmarkEnd w:id="47"/>
      <w:bookmarkEnd w:id="48"/>
      <w:bookmarkEnd w:id="49"/>
      <w:bookmarkEnd w:id="50"/>
      <w:bookmarkEnd w:id="51"/>
      <w:bookmarkEnd w:id="52"/>
    </w:p>
    <w:p w14:paraId="2DA5D0E5" w14:textId="77777777" w:rsidR="00A96587" w:rsidRPr="00765E9A" w:rsidRDefault="00A96587" w:rsidP="00A96587">
      <w:pPr>
        <w:rPr>
          <w:rFonts w:cs="Times New Roman"/>
          <w:b/>
          <w:sz w:val="28"/>
          <w:szCs w:val="24"/>
        </w:rPr>
      </w:pPr>
    </w:p>
    <w:p w14:paraId="0F9C0698" w14:textId="6570A639" w:rsidR="0046379C" w:rsidRPr="00765E9A" w:rsidRDefault="0046379C" w:rsidP="00A96587">
      <w:pPr>
        <w:rPr>
          <w:rFonts w:cs="Times New Roman"/>
          <w:b/>
          <w:sz w:val="28"/>
          <w:szCs w:val="24"/>
        </w:rPr>
      </w:pPr>
      <w:r w:rsidRPr="00765E9A">
        <w:rPr>
          <w:rFonts w:cs="Times New Roman"/>
          <w:b/>
          <w:sz w:val="28"/>
          <w:szCs w:val="24"/>
        </w:rPr>
        <w:t>Lista de acrónimos</w:t>
      </w:r>
    </w:p>
    <w:p w14:paraId="3D7000B4" w14:textId="77777777" w:rsidR="0046379C" w:rsidRPr="00765E9A" w:rsidRDefault="0046379C">
      <w:pPr>
        <w:rPr>
          <w:rFonts w:cs="Times New Roman"/>
          <w:szCs w:val="24"/>
        </w:rPr>
      </w:pPr>
    </w:p>
    <w:tbl>
      <w:tblPr>
        <w:tblStyle w:val="TabelacomGrelha"/>
        <w:tblW w:w="8080" w:type="dxa"/>
        <w:tblInd w:w="-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4"/>
        <w:gridCol w:w="1701"/>
        <w:gridCol w:w="6095"/>
      </w:tblGrid>
      <w:tr w:rsidR="00B51B5D" w:rsidRPr="00765E9A" w14:paraId="6F1D0B47" w14:textId="77777777" w:rsidTr="007E2172">
        <w:trPr>
          <w:trHeight w:val="124"/>
        </w:trPr>
        <w:tc>
          <w:tcPr>
            <w:tcW w:w="284" w:type="dxa"/>
          </w:tcPr>
          <w:p w14:paraId="18478D6C" w14:textId="77777777" w:rsidR="00B51B5D" w:rsidRPr="00765E9A" w:rsidRDefault="00B51B5D" w:rsidP="00D1072C">
            <w:pPr>
              <w:rPr>
                <w:rFonts w:cs="Times New Roman"/>
                <w:b/>
                <w:bCs/>
                <w:szCs w:val="24"/>
              </w:rPr>
            </w:pPr>
          </w:p>
        </w:tc>
        <w:tc>
          <w:tcPr>
            <w:tcW w:w="1701" w:type="dxa"/>
          </w:tcPr>
          <w:p w14:paraId="576A04E8" w14:textId="2CD1A150" w:rsidR="00B51B5D" w:rsidRPr="00765E9A" w:rsidRDefault="00B51B5D" w:rsidP="00497A16">
            <w:pPr>
              <w:rPr>
                <w:rFonts w:cs="Times New Roman"/>
                <w:b/>
                <w:bCs/>
                <w:szCs w:val="24"/>
              </w:rPr>
            </w:pPr>
            <w:r w:rsidRPr="00765E9A">
              <w:rPr>
                <w:rFonts w:cs="Times New Roman"/>
                <w:b/>
                <w:bCs/>
                <w:szCs w:val="24"/>
              </w:rPr>
              <w:t>Sigla</w:t>
            </w:r>
          </w:p>
        </w:tc>
        <w:tc>
          <w:tcPr>
            <w:tcW w:w="6095" w:type="dxa"/>
          </w:tcPr>
          <w:p w14:paraId="194B0C21" w14:textId="7A382995" w:rsidR="00762A84" w:rsidRPr="00765E9A" w:rsidRDefault="00B51B5D" w:rsidP="00497A16">
            <w:pPr>
              <w:rPr>
                <w:rFonts w:cs="Times New Roman"/>
                <w:b/>
                <w:szCs w:val="24"/>
              </w:rPr>
            </w:pPr>
            <w:r w:rsidRPr="00765E9A">
              <w:rPr>
                <w:rFonts w:cs="Times New Roman"/>
                <w:b/>
                <w:szCs w:val="24"/>
              </w:rPr>
              <w:t>Expansão</w:t>
            </w:r>
          </w:p>
        </w:tc>
      </w:tr>
      <w:tr w:rsidR="00B51B5D" w:rsidRPr="00765E9A" w14:paraId="678E0114" w14:textId="77777777" w:rsidTr="007E2172">
        <w:trPr>
          <w:trHeight w:val="124"/>
        </w:trPr>
        <w:tc>
          <w:tcPr>
            <w:tcW w:w="284" w:type="dxa"/>
          </w:tcPr>
          <w:p w14:paraId="484692F6" w14:textId="2BF1C148" w:rsidR="00B51B5D" w:rsidRPr="00765E9A" w:rsidRDefault="00B51B5D" w:rsidP="00D1072C">
            <w:pPr>
              <w:rPr>
                <w:rFonts w:cs="Times New Roman"/>
                <w:b/>
                <w:bCs/>
                <w:szCs w:val="24"/>
              </w:rPr>
            </w:pPr>
          </w:p>
        </w:tc>
        <w:tc>
          <w:tcPr>
            <w:tcW w:w="1701" w:type="dxa"/>
          </w:tcPr>
          <w:p w14:paraId="5680BE0F" w14:textId="568CBBA9" w:rsidR="004A3865" w:rsidRPr="00765E9A" w:rsidRDefault="004A3865" w:rsidP="00D1072C">
            <w:pPr>
              <w:rPr>
                <w:rFonts w:cs="Times New Roman"/>
                <w:bCs/>
                <w:szCs w:val="24"/>
                <w:highlight w:val="yellow"/>
              </w:rPr>
            </w:pPr>
            <w:r w:rsidRPr="00765E9A">
              <w:rPr>
                <w:rFonts w:cs="Times New Roman"/>
                <w:bCs/>
                <w:szCs w:val="24"/>
                <w:highlight w:val="yellow"/>
              </w:rPr>
              <w:t>RGPD</w:t>
            </w:r>
          </w:p>
        </w:tc>
        <w:tc>
          <w:tcPr>
            <w:tcW w:w="6095" w:type="dxa"/>
          </w:tcPr>
          <w:p w14:paraId="2408255C" w14:textId="3F28E141" w:rsidR="004A3865" w:rsidRPr="00765E9A" w:rsidRDefault="004A3865" w:rsidP="0075666A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Regulamento Geral de Proteção de Dados</w:t>
            </w:r>
          </w:p>
        </w:tc>
      </w:tr>
      <w:tr w:rsidR="00B51B5D" w:rsidRPr="00765E9A" w14:paraId="3AE61E30" w14:textId="77777777" w:rsidTr="00C1567A">
        <w:trPr>
          <w:trHeight w:val="2034"/>
        </w:trPr>
        <w:tc>
          <w:tcPr>
            <w:tcW w:w="284" w:type="dxa"/>
          </w:tcPr>
          <w:p w14:paraId="750D02FB" w14:textId="77777777" w:rsidR="00B51B5D" w:rsidRPr="00765E9A" w:rsidRDefault="00B51B5D" w:rsidP="00D1072C">
            <w:pPr>
              <w:rPr>
                <w:rFonts w:cs="Times New Roman"/>
                <w:b/>
                <w:bCs/>
                <w:szCs w:val="24"/>
              </w:rPr>
            </w:pPr>
          </w:p>
        </w:tc>
        <w:tc>
          <w:tcPr>
            <w:tcW w:w="1701" w:type="dxa"/>
          </w:tcPr>
          <w:p w14:paraId="0F384B40" w14:textId="79694476" w:rsidR="00983E19" w:rsidRPr="00765E9A" w:rsidRDefault="00983E19" w:rsidP="00D1072C">
            <w:pPr>
              <w:rPr>
                <w:rFonts w:cs="Times New Roman"/>
                <w:bCs/>
                <w:szCs w:val="24"/>
                <w:highlight w:val="yellow"/>
              </w:rPr>
            </w:pPr>
          </w:p>
        </w:tc>
        <w:tc>
          <w:tcPr>
            <w:tcW w:w="6095" w:type="dxa"/>
          </w:tcPr>
          <w:p w14:paraId="7DAB97A9" w14:textId="5E4ADF66" w:rsidR="00983E19" w:rsidRPr="00765E9A" w:rsidRDefault="00983E19" w:rsidP="00762A84">
            <w:pPr>
              <w:rPr>
                <w:rFonts w:cs="Times New Roman"/>
                <w:i/>
                <w:szCs w:val="24"/>
                <w:highlight w:val="yellow"/>
              </w:rPr>
            </w:pPr>
          </w:p>
        </w:tc>
      </w:tr>
    </w:tbl>
    <w:p w14:paraId="30FD5E7B" w14:textId="77777777" w:rsidR="00725B97" w:rsidRPr="00765E9A" w:rsidRDefault="00725B97" w:rsidP="00750D56">
      <w:pPr>
        <w:rPr>
          <w:rFonts w:cs="Times New Roman"/>
          <w:b/>
          <w:sz w:val="28"/>
          <w:szCs w:val="24"/>
        </w:rPr>
      </w:pPr>
    </w:p>
    <w:p w14:paraId="4277315C" w14:textId="77777777" w:rsidR="00725B97" w:rsidRPr="00765E9A" w:rsidRDefault="00725B97">
      <w:pPr>
        <w:spacing w:after="200" w:line="276" w:lineRule="auto"/>
        <w:ind w:firstLine="0"/>
        <w:jc w:val="left"/>
        <w:rPr>
          <w:rFonts w:cs="Times New Roman"/>
          <w:b/>
          <w:sz w:val="28"/>
          <w:szCs w:val="24"/>
        </w:rPr>
      </w:pPr>
      <w:r w:rsidRPr="00765E9A">
        <w:rPr>
          <w:rFonts w:cs="Times New Roman"/>
          <w:b/>
          <w:sz w:val="28"/>
          <w:szCs w:val="24"/>
        </w:rPr>
        <w:br w:type="page"/>
      </w:r>
    </w:p>
    <w:p w14:paraId="4F184049" w14:textId="031E74E5" w:rsidR="007E2172" w:rsidRPr="00765E9A" w:rsidRDefault="007E2172" w:rsidP="00750D56">
      <w:pPr>
        <w:rPr>
          <w:rFonts w:cs="Times New Roman"/>
          <w:b/>
          <w:sz w:val="28"/>
          <w:szCs w:val="24"/>
        </w:rPr>
      </w:pPr>
      <w:r w:rsidRPr="00765E9A">
        <w:rPr>
          <w:rFonts w:cs="Times New Roman"/>
          <w:b/>
          <w:sz w:val="28"/>
          <w:szCs w:val="24"/>
        </w:rPr>
        <w:lastRenderedPageBreak/>
        <w:t>Lista de abreviaturas</w:t>
      </w:r>
    </w:p>
    <w:p w14:paraId="706701F7" w14:textId="77777777" w:rsidR="007E2172" w:rsidRPr="00765E9A" w:rsidRDefault="007E2172" w:rsidP="007E2172">
      <w:pPr>
        <w:rPr>
          <w:rFonts w:cs="Times New Roman"/>
          <w:szCs w:val="24"/>
        </w:rPr>
      </w:pP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2"/>
        <w:gridCol w:w="6878"/>
      </w:tblGrid>
      <w:tr w:rsidR="00311319" w:rsidRPr="00765E9A" w14:paraId="3D27448E" w14:textId="77777777" w:rsidTr="009B7D44">
        <w:tc>
          <w:tcPr>
            <w:tcW w:w="2122" w:type="dxa"/>
          </w:tcPr>
          <w:p w14:paraId="51A6F3E9" w14:textId="545017B8" w:rsidR="00311319" w:rsidRPr="00765E9A" w:rsidRDefault="00311319" w:rsidP="006C4D3B">
            <w:pPr>
              <w:rPr>
                <w:rFonts w:cs="Times New Roman"/>
                <w:b/>
                <w:szCs w:val="24"/>
              </w:rPr>
            </w:pPr>
            <w:r w:rsidRPr="00765E9A">
              <w:rPr>
                <w:rFonts w:cs="Times New Roman"/>
                <w:b/>
                <w:szCs w:val="24"/>
              </w:rPr>
              <w:t>Abreviatura</w:t>
            </w:r>
          </w:p>
        </w:tc>
        <w:tc>
          <w:tcPr>
            <w:tcW w:w="6938" w:type="dxa"/>
          </w:tcPr>
          <w:p w14:paraId="0CE80C29" w14:textId="77777777" w:rsidR="00311319" w:rsidRPr="00765E9A" w:rsidRDefault="00311319" w:rsidP="009B7D44">
            <w:pPr>
              <w:rPr>
                <w:rFonts w:cs="Times New Roman"/>
                <w:b/>
                <w:szCs w:val="24"/>
              </w:rPr>
            </w:pPr>
            <w:r w:rsidRPr="00765E9A">
              <w:rPr>
                <w:rFonts w:cs="Times New Roman"/>
                <w:b/>
                <w:szCs w:val="24"/>
              </w:rPr>
              <w:t>Significado(s)</w:t>
            </w:r>
          </w:p>
        </w:tc>
      </w:tr>
      <w:tr w:rsidR="00311319" w:rsidRPr="00765E9A" w14:paraId="0F8C2542" w14:textId="77777777" w:rsidTr="009B7D44">
        <w:tc>
          <w:tcPr>
            <w:tcW w:w="2122" w:type="dxa"/>
          </w:tcPr>
          <w:p w14:paraId="267DD640" w14:textId="1BB27950" w:rsidR="00311319" w:rsidRPr="00765E9A" w:rsidRDefault="006C4D3B" w:rsidP="009B7D44">
            <w:pPr>
              <w:rPr>
                <w:rFonts w:cs="Times New Roman"/>
                <w:szCs w:val="24"/>
                <w:highlight w:val="yellow"/>
              </w:rPr>
            </w:pPr>
            <w:r w:rsidRPr="00765E9A">
              <w:rPr>
                <w:rFonts w:cs="Times New Roman"/>
                <w:szCs w:val="24"/>
                <w:highlight w:val="yellow"/>
              </w:rPr>
              <w:t>e.g.</w:t>
            </w:r>
          </w:p>
        </w:tc>
        <w:tc>
          <w:tcPr>
            <w:tcW w:w="6938" w:type="dxa"/>
          </w:tcPr>
          <w:p w14:paraId="449126D9" w14:textId="2AC2DF97" w:rsidR="00311319" w:rsidRPr="00765E9A" w:rsidRDefault="006C4D3B" w:rsidP="009B7D44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por exemplo</w:t>
            </w:r>
          </w:p>
        </w:tc>
      </w:tr>
      <w:tr w:rsidR="00311319" w:rsidRPr="00765E9A" w14:paraId="421176E3" w14:textId="77777777" w:rsidTr="009B7D44">
        <w:tc>
          <w:tcPr>
            <w:tcW w:w="2122" w:type="dxa"/>
          </w:tcPr>
          <w:p w14:paraId="0E7E00F6" w14:textId="22C7568D" w:rsidR="00311319" w:rsidRPr="00765E9A" w:rsidRDefault="006C4D3B" w:rsidP="009B7D44">
            <w:pPr>
              <w:rPr>
                <w:rFonts w:cs="Times New Roman"/>
                <w:szCs w:val="24"/>
                <w:highlight w:val="yellow"/>
              </w:rPr>
            </w:pPr>
            <w:r w:rsidRPr="00765E9A">
              <w:rPr>
                <w:rFonts w:cs="Times New Roman"/>
                <w:szCs w:val="24"/>
                <w:highlight w:val="yellow"/>
              </w:rPr>
              <w:t>et al.</w:t>
            </w:r>
          </w:p>
        </w:tc>
        <w:tc>
          <w:tcPr>
            <w:tcW w:w="6938" w:type="dxa"/>
          </w:tcPr>
          <w:p w14:paraId="12F7A8C0" w14:textId="3B22BD76" w:rsidR="00311319" w:rsidRPr="00765E9A" w:rsidRDefault="006C4D3B" w:rsidP="009B7D44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e outros (autores)</w:t>
            </w:r>
          </w:p>
        </w:tc>
      </w:tr>
      <w:tr w:rsidR="00311319" w:rsidRPr="00765E9A" w14:paraId="4124D5C0" w14:textId="77777777" w:rsidTr="009B7D44">
        <w:tc>
          <w:tcPr>
            <w:tcW w:w="2122" w:type="dxa"/>
          </w:tcPr>
          <w:p w14:paraId="330AB197" w14:textId="2AC07264" w:rsidR="00311319" w:rsidRPr="00765E9A" w:rsidRDefault="00D236E8" w:rsidP="009B7D44">
            <w:pPr>
              <w:rPr>
                <w:rFonts w:cs="Times New Roman"/>
                <w:szCs w:val="24"/>
                <w:highlight w:val="yellow"/>
              </w:rPr>
            </w:pPr>
            <w:r w:rsidRPr="00765E9A">
              <w:rPr>
                <w:rFonts w:cs="Times New Roman"/>
                <w:szCs w:val="24"/>
                <w:highlight w:val="yellow"/>
              </w:rPr>
              <w:t>etc.</w:t>
            </w:r>
          </w:p>
        </w:tc>
        <w:tc>
          <w:tcPr>
            <w:tcW w:w="6938" w:type="dxa"/>
          </w:tcPr>
          <w:p w14:paraId="3C4BC080" w14:textId="2C7D0584" w:rsidR="00311319" w:rsidRPr="00765E9A" w:rsidRDefault="00871607" w:rsidP="009B7D44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e</w:t>
            </w:r>
            <w:r w:rsidR="00D236E8" w:rsidRPr="00765E9A">
              <w:rPr>
                <w:rFonts w:cs="Times New Roman"/>
                <w:i/>
                <w:szCs w:val="24"/>
                <w:highlight w:val="yellow"/>
              </w:rPr>
              <w:t>t cetera</w:t>
            </w:r>
          </w:p>
        </w:tc>
      </w:tr>
      <w:tr w:rsidR="00311319" w:rsidRPr="00765E9A" w14:paraId="5A7A3198" w14:textId="77777777" w:rsidTr="009B7D44">
        <w:tc>
          <w:tcPr>
            <w:tcW w:w="2122" w:type="dxa"/>
          </w:tcPr>
          <w:p w14:paraId="3D290C21" w14:textId="2BE7D976" w:rsidR="00311319" w:rsidRPr="00765E9A" w:rsidRDefault="00311319" w:rsidP="009B7D44">
            <w:pPr>
              <w:rPr>
                <w:rFonts w:cs="Times New Roman"/>
                <w:szCs w:val="24"/>
              </w:rPr>
            </w:pPr>
          </w:p>
        </w:tc>
        <w:tc>
          <w:tcPr>
            <w:tcW w:w="6938" w:type="dxa"/>
          </w:tcPr>
          <w:p w14:paraId="6AC31E9C" w14:textId="2B9FC8D2" w:rsidR="00311319" w:rsidRPr="00765E9A" w:rsidRDefault="00311319" w:rsidP="009B7D44">
            <w:pPr>
              <w:rPr>
                <w:rFonts w:cs="Times New Roman"/>
                <w:i/>
                <w:szCs w:val="24"/>
              </w:rPr>
            </w:pPr>
          </w:p>
        </w:tc>
      </w:tr>
      <w:tr w:rsidR="00311319" w:rsidRPr="00765E9A" w14:paraId="63E6A463" w14:textId="77777777" w:rsidTr="009B7D44">
        <w:tc>
          <w:tcPr>
            <w:tcW w:w="2122" w:type="dxa"/>
          </w:tcPr>
          <w:p w14:paraId="1CCD75C7" w14:textId="653A7A08" w:rsidR="00311319" w:rsidRPr="00765E9A" w:rsidRDefault="00311319" w:rsidP="009B7D44">
            <w:pPr>
              <w:rPr>
                <w:rFonts w:cs="Times New Roman"/>
                <w:szCs w:val="24"/>
              </w:rPr>
            </w:pPr>
          </w:p>
        </w:tc>
        <w:tc>
          <w:tcPr>
            <w:tcW w:w="6938" w:type="dxa"/>
          </w:tcPr>
          <w:p w14:paraId="112C19CE" w14:textId="228BB8BA" w:rsidR="00311319" w:rsidRPr="00765E9A" w:rsidRDefault="00311319" w:rsidP="009B7D44">
            <w:pPr>
              <w:rPr>
                <w:rFonts w:cs="Times New Roman"/>
                <w:i/>
                <w:szCs w:val="24"/>
              </w:rPr>
            </w:pPr>
          </w:p>
        </w:tc>
      </w:tr>
      <w:tr w:rsidR="00C776F8" w:rsidRPr="00765E9A" w14:paraId="62D50CC8" w14:textId="77777777" w:rsidTr="009B7D44">
        <w:tc>
          <w:tcPr>
            <w:tcW w:w="2122" w:type="dxa"/>
          </w:tcPr>
          <w:p w14:paraId="1EEDE392" w14:textId="32B12F6E" w:rsidR="00C776F8" w:rsidRPr="00765E9A" w:rsidRDefault="00C776F8" w:rsidP="009B7D44">
            <w:pPr>
              <w:rPr>
                <w:rFonts w:cs="Times New Roman"/>
                <w:szCs w:val="24"/>
              </w:rPr>
            </w:pPr>
          </w:p>
        </w:tc>
        <w:tc>
          <w:tcPr>
            <w:tcW w:w="6938" w:type="dxa"/>
          </w:tcPr>
          <w:p w14:paraId="274024EB" w14:textId="0F68632B" w:rsidR="00C776F8" w:rsidRPr="00765E9A" w:rsidRDefault="00C776F8" w:rsidP="009B7D44">
            <w:pPr>
              <w:rPr>
                <w:rFonts w:cs="Times New Roman"/>
                <w:i/>
                <w:szCs w:val="24"/>
              </w:rPr>
            </w:pPr>
          </w:p>
        </w:tc>
      </w:tr>
    </w:tbl>
    <w:p w14:paraId="606BF095" w14:textId="77777777" w:rsidR="009B7D44" w:rsidRPr="00765E9A" w:rsidRDefault="009B7D44" w:rsidP="009B7D44">
      <w:pPr>
        <w:rPr>
          <w:rFonts w:cs="Times New Roman"/>
          <w:szCs w:val="24"/>
        </w:rPr>
      </w:pPr>
    </w:p>
    <w:p w14:paraId="434DDB48" w14:textId="19367E39" w:rsidR="004B4000" w:rsidRPr="00765E9A" w:rsidRDefault="004B4000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5A951D22" w14:textId="77777777" w:rsidR="00EB3A19" w:rsidRPr="00765E9A" w:rsidRDefault="00EB3A19" w:rsidP="00AF2C7E">
      <w:pPr>
        <w:rPr>
          <w:rFonts w:cs="Times New Roman"/>
          <w:szCs w:val="24"/>
        </w:rPr>
        <w:sectPr w:rsidR="00EB3A19" w:rsidRPr="00765E9A" w:rsidSect="00185A11">
          <w:pgSz w:w="11906" w:h="16838"/>
          <w:pgMar w:top="1701" w:right="1418" w:bottom="1418" w:left="1418" w:header="708" w:footer="708" w:gutter="0"/>
          <w:pgNumType w:fmt="lowerRoman"/>
          <w:cols w:space="2"/>
          <w:docGrid w:linePitch="360"/>
        </w:sectPr>
      </w:pPr>
    </w:p>
    <w:p w14:paraId="7C7439C4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1</w:t>
      </w:r>
    </w:p>
    <w:p w14:paraId="7252BD7D" w14:textId="7BC3B6F6" w:rsidR="00E84FF6" w:rsidRPr="00765E9A" w:rsidRDefault="00E84FF6" w:rsidP="00070D7A">
      <w:pPr>
        <w:pStyle w:val="Custom-IndiceP0"/>
      </w:pPr>
      <w:bookmarkStart w:id="53" w:name="_Ref337976559"/>
      <w:bookmarkStart w:id="54" w:name="_Toc497103818"/>
      <w:bookmarkStart w:id="55" w:name="_Toc78628410"/>
      <w:bookmarkStart w:id="56" w:name="_Toc155530762"/>
      <w:r w:rsidRPr="00765E9A">
        <w:t>Introdução</w:t>
      </w:r>
      <w:bookmarkEnd w:id="53"/>
      <w:bookmarkEnd w:id="54"/>
      <w:bookmarkEnd w:id="55"/>
      <w:bookmarkEnd w:id="56"/>
    </w:p>
    <w:p w14:paraId="53EB9B81" w14:textId="77777777" w:rsidR="00765E9A" w:rsidRPr="00765E9A" w:rsidRDefault="00765E9A" w:rsidP="00765E9A">
      <w:pPr>
        <w:spacing w:before="280" w:after="280"/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 gestão sustentável dos recursos naturais, como a água e a energia, é cada vez mais importante no contexto da construção civil, uma vez que os edifícios são responsáveis por uma parcela significativa do consumo desses recursos. Nesse contexto, a monitorização e gestão de consumos de água e energia em edifícios inteligentes surge como uma solução eficiente para a promoção da sustentabilidade ambiental e para a redução dos custos operacionais dos edifícios.</w:t>
      </w:r>
    </w:p>
    <w:p w14:paraId="10B98247" w14:textId="77777777" w:rsidR="00765E9A" w:rsidRPr="00765E9A" w:rsidRDefault="00765E9A" w:rsidP="00765E9A">
      <w:pPr>
        <w:spacing w:before="280" w:after="280"/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Os edifícios inteligentes são caracterizados pelo uso de tecnologias avançadas de automação, que permitem a coleta de dados em tempo real sobre o consumo de água e energia nos edifícios, bem como a implementação de medidas eficientes para a gestão desses recursos. A monitorização e gestão desses dados permitem a identificação de possíveis desperdícios e a implementação de medidas corretivas, levando à redução do consumo de água e energia e, consequentemente, à redução dos custos operacionais dos edifícios.</w:t>
      </w:r>
    </w:p>
    <w:p w14:paraId="37C78C2D" w14:textId="77777777" w:rsidR="00765E9A" w:rsidRPr="00765E9A" w:rsidRDefault="00765E9A" w:rsidP="00765E9A">
      <w:pPr>
        <w:spacing w:before="280" w:after="280"/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Nesse sentido, o presente trabalho tem como objetivo discutir a importância da monitorização e gestão de consumos de água e energia em edifícios inteligentes, bem como apresentar soluções eficientes para a implementação desses sistemas, tais como a utilização de tecnologias de baixo custo. Serão discutidos os principais benefícios dessas soluções, bem como os desafios e limitações enfrentados na implementação desses sistemas.</w:t>
      </w:r>
    </w:p>
    <w:p w14:paraId="0DCF85DD" w14:textId="31DDD0CD" w:rsidR="00EA475A" w:rsidRPr="00081AFC" w:rsidRDefault="00765E9A" w:rsidP="00A341C2">
      <w:pPr>
        <w:pStyle w:val="Custom-IndiceP1"/>
        <w:spacing w:after="240"/>
        <w:ind w:left="792"/>
      </w:pPr>
      <w:bookmarkStart w:id="57" w:name="_Toc155530763"/>
      <w:r w:rsidRPr="00081AFC">
        <w:t>Objetivos</w:t>
      </w:r>
      <w:bookmarkEnd w:id="57"/>
    </w:p>
    <w:p w14:paraId="35DDC1A0" w14:textId="77777777" w:rsidR="00765E9A" w:rsidRPr="00765E9A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O objetivo geral deste trabalho é desenvolver um protótipo de um sistema de monitorização e gestão de consumos de água e energia em edifícios inteligentes, baseado em tecnologias de baixo custo baseada em IoT, softwares e hardwares. Para alcançar esse objetivo geral, foram definidos os seguintes objetivos específicos:</w:t>
      </w:r>
    </w:p>
    <w:p w14:paraId="1759E594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lastRenderedPageBreak/>
        <w:t>Realizar uma revisão bibliográfica sobre as tecnologias disponíveis para a implementação de sistemas de monitorização e gestão de consumos de água e energia em edifícios inteligentes;</w:t>
      </w:r>
    </w:p>
    <w:p w14:paraId="6EC9190F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Identificar as necessidades específicas de monitorização e gestão de consumos de água e energia de um edifício;</w:t>
      </w:r>
    </w:p>
    <w:p w14:paraId="33D33A6D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Selecionar os componentes de hardware necessários para a implementação do protótipo do sistema de monitorização e gestão de consumos de água e energia em edifícios inteligentes de baixo custo;</w:t>
      </w:r>
    </w:p>
    <w:p w14:paraId="497549AE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Desenvolver um sistema web para monitorização;</w:t>
      </w:r>
    </w:p>
    <w:p w14:paraId="33986922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Realizar a instalação dos componentes de hardware e software a desenvolver;</w:t>
      </w:r>
    </w:p>
    <w:p w14:paraId="79061DC8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Testar o protótipo do sistema de monitorização e gestão de consumos de água e energia em edifícios inteligentes, avaliando sua eficiência na coleta e análise de dados sobre o consumo de água e energia do edifício;</w:t>
      </w:r>
    </w:p>
    <w:p w14:paraId="01F82C31" w14:textId="7AB17917" w:rsidR="00610DC4" w:rsidRPr="00765E9A" w:rsidRDefault="00765E9A" w:rsidP="00765E9A">
      <w:pPr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Identificar possíveis limitações e propor melhorias no protótipo do sistema de monitorização e gestão de consumos de água e energia em edifícios inteligentes de baixo custo.</w:t>
      </w:r>
    </w:p>
    <w:p w14:paraId="74BBE717" w14:textId="7B89831E" w:rsidR="00690A26" w:rsidRPr="00081AFC" w:rsidRDefault="004A5BA9" w:rsidP="004A5BA9">
      <w:pPr>
        <w:pStyle w:val="Custom-IndiceP1"/>
        <w:spacing w:after="240"/>
        <w:ind w:left="792"/>
      </w:pPr>
      <w:r w:rsidRPr="00765E9A">
        <w:t xml:space="preserve"> </w:t>
      </w:r>
      <w:bookmarkStart w:id="58" w:name="_Toc155530764"/>
      <w:r w:rsidR="00765E9A" w:rsidRPr="00081AFC">
        <w:t>Questões de execução</w:t>
      </w:r>
      <w:bookmarkEnd w:id="58"/>
    </w:p>
    <w:p w14:paraId="68AD5301" w14:textId="77777777" w:rsidR="00765E9A" w:rsidRPr="00765E9A" w:rsidRDefault="00765E9A" w:rsidP="00765E9A">
      <w:pPr>
        <w:pBdr>
          <w:top w:val="nil"/>
          <w:left w:val="nil"/>
          <w:bottom w:val="nil"/>
          <w:right w:val="nil"/>
          <w:between w:val="nil"/>
        </w:pBdr>
        <w:ind w:hanging="2"/>
        <w:rPr>
          <w:rFonts w:cs="Times New Roman"/>
          <w:i/>
          <w:color w:val="000000"/>
          <w:szCs w:val="24"/>
        </w:rPr>
      </w:pPr>
      <w:bookmarkStart w:id="59" w:name="_Toc497103822"/>
      <w:r w:rsidRPr="00765E9A">
        <w:rPr>
          <w:rFonts w:cs="Times New Roman"/>
          <w:i/>
          <w:color w:val="000000"/>
          <w:szCs w:val="24"/>
        </w:rPr>
        <w:t>" Qual é a melhor forma de integrar um sistema de monitorização e gestão de consumos de água e energia em edifícios inteligentes, de forma a melhorar a eficiência energética e o uso sustentável da água, enquanto mantém o custo acessível para uma ampla gama de edifícios?”</w:t>
      </w:r>
    </w:p>
    <w:p w14:paraId="5C5644DF" w14:textId="77777777" w:rsidR="00765E9A" w:rsidRPr="00765E9A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A integração de um sistema de monitorização e gestão de consumos de água e energia em edifícios inteligentes pode ser uma solução eficaz para melhorar a eficiência energética e o uso sustentável da água em edifícios. Seguem-se algumas sugestões de como proceder:</w:t>
      </w:r>
    </w:p>
    <w:p w14:paraId="749D1459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Avaliação detalhada da situação atual do edifício.</w:t>
      </w:r>
      <w:r w:rsidRPr="00765E9A">
        <w:rPr>
          <w:rFonts w:ascii="Times New Roman" w:hAnsi="Times New Roman" w:cs="Times New Roman"/>
          <w:sz w:val="24"/>
          <w:szCs w:val="24"/>
        </w:rPr>
        <w:t xml:space="preserve"> Isso pode incluir a análise dos dados de consumo de energia e água dos últimos anos, a identificação de áreas de ineficiência e a determinação de metas realistas de redução de consumo.</w:t>
      </w:r>
    </w:p>
    <w:p w14:paraId="49228568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Escolha de sensores e equipamentos</w:t>
      </w:r>
      <w:r w:rsidRPr="00765E9A">
        <w:rPr>
          <w:rFonts w:ascii="Times New Roman" w:hAnsi="Times New Roman" w:cs="Times New Roman"/>
          <w:sz w:val="24"/>
          <w:szCs w:val="24"/>
        </w:rPr>
        <w:t xml:space="preserve"> de monitorização de energia e água que sejam acessíveis e fáceis de instalar. Além disso, o custo dos sensores e equipamentos deve ser razoável para permitir a implementação em uma ampla gama de edifícios.</w:t>
      </w:r>
    </w:p>
    <w:p w14:paraId="4C64AFFC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Implementar um sistema de gestão de energia e água.</w:t>
      </w:r>
      <w:r w:rsidRPr="00765E9A">
        <w:rPr>
          <w:rFonts w:ascii="Times New Roman" w:hAnsi="Times New Roman" w:cs="Times New Roman"/>
          <w:sz w:val="24"/>
          <w:szCs w:val="24"/>
        </w:rPr>
        <w:t xml:space="preserve"> Isso pode envolver a utilização de um software de gestão que permita monitorizar e controlar o consumo de energia e </w:t>
      </w:r>
      <w:r w:rsidRPr="00765E9A">
        <w:rPr>
          <w:rFonts w:ascii="Times New Roman" w:hAnsi="Times New Roman" w:cs="Times New Roman"/>
          <w:sz w:val="24"/>
          <w:szCs w:val="24"/>
        </w:rPr>
        <w:lastRenderedPageBreak/>
        <w:t>água em tempo real. O software deve ser fácil de usar e personalizável para as necessidades específicas de cada edifício.</w:t>
      </w:r>
    </w:p>
    <w:p w14:paraId="4DC04225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Fornecer feedback</w:t>
      </w:r>
      <w:r w:rsidRPr="00765E9A">
        <w:rPr>
          <w:rFonts w:ascii="Times New Roman" w:hAnsi="Times New Roman" w:cs="Times New Roman"/>
          <w:sz w:val="24"/>
          <w:szCs w:val="24"/>
        </w:rPr>
        <w:t xml:space="preserve"> regular sobre o consumo de energia e água. O feedback regular pode incentivar os utilizadores a adotarem comportamentos mais sustentáveis e a reduzirem o consumo de energia e água. O feedback pode ser fornecido em tempo real, através de um painel de visualização ou de um aplicativo híbrido.</w:t>
      </w:r>
    </w:p>
    <w:p w14:paraId="63B658FC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Incentivar a participação dos utilizadores.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importante envolver os utilizadores do edifício na gestão de energia e água, de forma a aumentar a eficácia do sistema. Isso pode ser feito através de campanhas de sensibilização e de incentivos para a adoção de comportamentos mais sustentáveis.</w:t>
      </w:r>
    </w:p>
    <w:p w14:paraId="6580A9B1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Monitoração e avaliação continuamente o sistema.</w:t>
      </w:r>
      <w:r w:rsidRPr="00765E9A">
        <w:rPr>
          <w:rFonts w:ascii="Times New Roman" w:hAnsi="Times New Roman" w:cs="Times New Roman"/>
          <w:sz w:val="24"/>
          <w:szCs w:val="24"/>
        </w:rPr>
        <w:t xml:space="preserve"> Para garantir que o sistema está funcionando corretamente e alcançando as metas de redução de consumo, é importante monitorizar e avaliar continuamente o desempenho do sistema. Isso pode incluir a análise dos dados de consumo de energia e água, a identificação de áreas de ineficiência e a determinação de ações corretivas para melhorar o desempenho do sistema.</w:t>
      </w:r>
    </w:p>
    <w:p w14:paraId="36C97D7B" w14:textId="76E75BB0" w:rsidR="00BC02C6" w:rsidRPr="00765E9A" w:rsidRDefault="00765E9A" w:rsidP="00765E9A">
      <w:pPr>
        <w:pStyle w:val="Legenda"/>
        <w:spacing w:line="360" w:lineRule="auto"/>
        <w:jc w:val="center"/>
        <w:rPr>
          <w:rFonts w:cs="Times New Roman"/>
          <w:szCs w:val="24"/>
        </w:rPr>
      </w:pPr>
      <w:r w:rsidRPr="00765E9A">
        <w:rPr>
          <w:rFonts w:cs="Times New Roman"/>
          <w:noProof/>
          <w:color w:val="auto"/>
          <w:sz w:val="24"/>
          <w:szCs w:val="24"/>
        </w:rPr>
        <w:t xml:space="preserve">  </w:t>
      </w:r>
    </w:p>
    <w:bookmarkEnd w:id="59"/>
    <w:p w14:paraId="3B1D1928" w14:textId="2300EC07" w:rsidR="00441433" w:rsidRPr="00081AFC" w:rsidRDefault="00765E9A" w:rsidP="003E6056">
      <w:pPr>
        <w:pStyle w:val="Custom-IndiceP1"/>
        <w:spacing w:after="240"/>
      </w:pPr>
      <w:r w:rsidRPr="00081AFC">
        <w:t xml:space="preserve"> </w:t>
      </w:r>
      <w:bookmarkStart w:id="60" w:name="_Toc155530765"/>
      <w:r w:rsidRPr="00081AFC">
        <w:t>Enquadramento Teórico e Revisão da Literatura</w:t>
      </w:r>
      <w:bookmarkEnd w:id="60"/>
    </w:p>
    <w:p w14:paraId="45EB0196" w14:textId="544BDB1D" w:rsidR="00765E9A" w:rsidRDefault="00765E9A" w:rsidP="001F2311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O enquadramento teórico é a base conceitual que sustenta um estudo ou pesquisa. No caso do tema "Sistema integrado de monitorização e gestão de consumos de água e energia em edifícios inteligentes", existem diversas teorias e conceitos que podem ser relevantes para um enquadramento teórico. Abaixo, seguem algumas possibilidades.</w:t>
      </w:r>
    </w:p>
    <w:p w14:paraId="0993B3DF" w14:textId="77777777" w:rsidR="00D80E55" w:rsidRPr="00765E9A" w:rsidRDefault="00D80E55" w:rsidP="000245AD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CA02FA" w14:textId="36B95BDF" w:rsidR="00765E9A" w:rsidRPr="00984F24" w:rsidRDefault="00C15E8B" w:rsidP="000245AD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15E8B">
        <w:rPr>
          <w:rFonts w:ascii="Times New Roman" w:hAnsi="Times New Roman" w:cs="Times New Roman"/>
          <w:sz w:val="24"/>
          <w:szCs w:val="24"/>
        </w:rPr>
        <w:t>Os edifícios inteligentes são uma solução em engenharia, dotados de al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tecnologia, c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sistemas eletrônicos desempenhando as mais variadas funções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utilizando sistemas que busquem a sustentabilidade e traga mais qualidade d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vida e comodidade aos seus usuário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84F24" w:rsidRPr="00984F24">
        <w:rPr>
          <w:rFonts w:ascii="Times New Roman" w:hAnsi="Times New Roman" w:cs="Times New Roman"/>
          <w:sz w:val="24"/>
          <w:szCs w:val="24"/>
        </w:rPr>
        <w:t>A Engenharia Civil está relacionada com a própria história da humanidade, ela é responsável por desenvolver e gerar inovações que auxiliam no modo de vida. Sendo assim, em plena era digital, a grande inovação que a engenharia pode proporcionar, é oferecer um novo conceito em construção de edifícios: Os Edifícios Inteligentes</w:t>
      </w:r>
      <w:r w:rsidR="00A304FA">
        <w:rPr>
          <w:rFonts w:ascii="Times New Roman" w:hAnsi="Times New Roman" w:cs="Times New Roman"/>
          <w:sz w:val="24"/>
          <w:szCs w:val="24"/>
        </w:rPr>
        <w:t>.</w:t>
      </w:r>
      <w:r w:rsidR="0094724B">
        <w:rPr>
          <w:rFonts w:ascii="Times New Roman" w:hAnsi="Times New Roman" w:cs="Times New Roman"/>
          <w:sz w:val="24"/>
          <w:szCs w:val="24"/>
        </w:rPr>
        <w:t xml:space="preserve"> </w:t>
      </w:r>
      <w:r w:rsidR="00F52DE0">
        <w:rPr>
          <w:rFonts w:ascii="Times New Roman" w:hAnsi="Times New Roman" w:cs="Times New Roman"/>
          <w:sz w:val="24"/>
        </w:rPr>
        <w:fldChar w:fldCharType="begin"/>
      </w:r>
      <w:r w:rsidR="00F52DE0">
        <w:rPr>
          <w:rFonts w:ascii="Times New Roman" w:hAnsi="Times New Roman" w:cs="Times New Roman"/>
          <w:sz w:val="24"/>
        </w:rPr>
        <w:instrText xml:space="preserve"> ADDIN ZOTERO_ITEM CSL_CITATION {"citationID":"KUI53Iqh","properties":{"formattedCitation":"[1]","plainCitation":"[1]","noteIndex":0},"citationItems":[{"id":3,"uris":["http://zotero.org/users/13351452/items/B5H6J3FZ"],"itemData":{"id":3,"type":"book","edition":"1","ISBN":"978-85-8039-221-0","language":"pt","note":"DOI: 10.5151/9788580392210","publisher":"Editora Blucher","source":"DOI.org (Crossref)","title":"Edifícios Inteligentes - uma visão das tecnologias aplicadas","URL":"http://openaccess.blucher.com.br/article-list/edificios-inteligentes-uma-visao-das-tecnologias-aplicadas-327/list#articles","author":[{"family":"Coelho","given":"Darlene Figueiredo Borges"},{"family":"Cruz","given":"Victor Hugo Do Nascimento"}],"accessed":{"date-parts":[["2024",1,7]]},"issued":{"date-parts":[["2017",2,8]]}}}],"schema":"https://github.com/citation-style-language/schema/raw/master/csl-citation.json"} </w:instrText>
      </w:r>
      <w:r w:rsidR="00F52DE0">
        <w:rPr>
          <w:rFonts w:ascii="Times New Roman" w:hAnsi="Times New Roman" w:cs="Times New Roman"/>
          <w:sz w:val="24"/>
        </w:rPr>
        <w:fldChar w:fldCharType="separate"/>
      </w:r>
      <w:r w:rsidR="00F52DE0" w:rsidRPr="00F52DE0">
        <w:rPr>
          <w:rFonts w:ascii="Times New Roman" w:hAnsi="Times New Roman" w:cs="Times New Roman"/>
          <w:sz w:val="24"/>
        </w:rPr>
        <w:t>[1]</w:t>
      </w:r>
      <w:r w:rsidR="00F52DE0">
        <w:rPr>
          <w:rFonts w:ascii="Times New Roman" w:hAnsi="Times New Roman" w:cs="Times New Roman"/>
          <w:sz w:val="24"/>
        </w:rPr>
        <w:fldChar w:fldCharType="end"/>
      </w:r>
    </w:p>
    <w:p w14:paraId="380983CB" w14:textId="77777777" w:rsidR="00984F24" w:rsidRPr="00765E9A" w:rsidRDefault="00984F24" w:rsidP="00984F24">
      <w:pPr>
        <w:pStyle w:val="SemEspaamento"/>
        <w:jc w:val="both"/>
      </w:pPr>
    </w:p>
    <w:p w14:paraId="0E9BA7C4" w14:textId="77777777" w:rsidR="00765E9A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271B866" w14:textId="77777777" w:rsidR="006025A2" w:rsidRDefault="006025A2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47FCA92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lastRenderedPageBreak/>
        <w:t>Alguns exemplos de softwares de monitorização e gestão de energia e água em edifícios:</w:t>
      </w:r>
    </w:p>
    <w:p w14:paraId="358AF7A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F4B15B0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EnergyCAP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 software de gestão de energia que permite monitorizar, analisar e otimizar o consumo de energia em edifícios. Oferece ferramentas para faturação, rastreamento de despesas, relatórios personalizados e identificação de oportunidades de economia de energia.</w:t>
      </w:r>
    </w:p>
    <w:p w14:paraId="6E8BC2D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02BFDF3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Schneider Electric EcoStruxure:</w:t>
      </w:r>
      <w:r w:rsidRPr="00765E9A">
        <w:rPr>
          <w:rFonts w:ascii="Times New Roman" w:hAnsi="Times New Roman" w:cs="Times New Roman"/>
          <w:sz w:val="24"/>
          <w:szCs w:val="24"/>
        </w:rPr>
        <w:t xml:space="preserve"> Este software oferece soluções integradas para a gestão de energia e água em edifícios. Ele permite monitorizar e controlar o consumo de energia e água, bem como otimizar a eficiência operacional e identificar áreas de melhoria.</w:t>
      </w:r>
    </w:p>
    <w:p w14:paraId="15E34B1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C3E8AD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Siemens Desigo CC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a plataforma de gestão de edifícios que abrange vários sistemas, incluindo gestão de energia e água. Permite a monitorização em tempo real, análise de dados, implementação de estratégias de eficiência energética e gestão de alarmes.</w:t>
      </w:r>
    </w:p>
    <w:p w14:paraId="35C21E5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130C9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Honeywell Enterprise Buildings Integrator (EBI):</w:t>
      </w:r>
      <w:r w:rsidRPr="00765E9A">
        <w:rPr>
          <w:rFonts w:ascii="Times New Roman" w:hAnsi="Times New Roman" w:cs="Times New Roman"/>
          <w:sz w:val="24"/>
          <w:szCs w:val="24"/>
        </w:rPr>
        <w:t xml:space="preserve"> Esta plataforma oferece uma solução abrangente para a gestão de edifícios, incluindo monitorização e gestão de energia e água. Oferece ferramentas avançadas de análise de dados, relatórios personalizados e integração com outros sistemas de automação predial.  </w:t>
      </w:r>
    </w:p>
    <w:p w14:paraId="3CD67836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ylon Energy Incisu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 software de gestão de energia que permite monitorizar e controlar o consumo de energia em edifícios. Oferece recursos como monitorização em tempo real, análise de dados, previsão de consumo e identificação de oportunidades de economia.</w:t>
      </w:r>
    </w:p>
    <w:p w14:paraId="0ACE7F92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2F00B040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BuildingOS da Lucid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a plataforma de gestão de energia baseada em nuvem que permite monitorizar e controlar o consumo de energia em tempo real. Oferece análise de dados avançada, relatórios personalizados, integração com dispositivos de monitorização e gestão de energia e acesso remoto. </w:t>
      </w:r>
    </w:p>
    <w:p w14:paraId="4876412B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7BAEF81E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Limitações:</w:t>
      </w:r>
    </w:p>
    <w:p w14:paraId="02718D8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94EA2B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EnergyCAP:</w:t>
      </w:r>
    </w:p>
    <w:p w14:paraId="38C65028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AFDE60D" w14:textId="77777777" w:rsidR="00765E9A" w:rsidRPr="00765E9A" w:rsidRDefault="00765E9A" w:rsidP="00765E9A">
      <w:pPr>
        <w:pStyle w:val="SemEspaamento"/>
        <w:numPr>
          <w:ilvl w:val="0"/>
          <w:numId w:val="14"/>
        </w:numPr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Limitação de precisão dos dado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precisão dos dados coletados depende da qualidade dos dispositivos de monitorização instalados.</w:t>
      </w:r>
    </w:p>
    <w:p w14:paraId="696F3A31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6B184FDA" w14:textId="77777777" w:rsidR="00765E9A" w:rsidRPr="00765E9A" w:rsidRDefault="00765E9A" w:rsidP="00765E9A">
      <w:pPr>
        <w:pStyle w:val="SemEspaamento"/>
        <w:numPr>
          <w:ilvl w:val="0"/>
          <w:numId w:val="14"/>
        </w:numPr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onfiguração inicial complexa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configuração inicial do software pode ser complexa e exigir conhecimentos especializados para garantir uma correta integração com os sistemas existentes.</w:t>
      </w:r>
    </w:p>
    <w:p w14:paraId="1EBC472C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380328E5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Schneider Electric EcoStruxure:</w:t>
      </w:r>
    </w:p>
    <w:p w14:paraId="6C449EB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F8A0EA1" w14:textId="77777777" w:rsidR="00765E9A" w:rsidRPr="00765E9A" w:rsidRDefault="00765E9A" w:rsidP="00765E9A">
      <w:pPr>
        <w:pStyle w:val="SemEspaamento"/>
        <w:numPr>
          <w:ilvl w:val="0"/>
          <w:numId w:val="1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omplexidade da integração</w:t>
      </w:r>
      <w:r w:rsidRPr="00765E9A">
        <w:rPr>
          <w:rFonts w:ascii="Times New Roman" w:hAnsi="Times New Roman" w:cs="Times New Roman"/>
          <w:sz w:val="24"/>
          <w:szCs w:val="24"/>
        </w:rPr>
        <w:t>: A integração do software com outros sistemas existentes pode ser desafiadora devido à diversidade de sistemas e protocolos utilizados em edifícios.</w:t>
      </w:r>
    </w:p>
    <w:p w14:paraId="0E5FEDDD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1134F3AE" w14:textId="77777777" w:rsidR="00765E9A" w:rsidRPr="00765E9A" w:rsidRDefault="00765E9A" w:rsidP="00765E9A">
      <w:pPr>
        <w:pStyle w:val="SemEspaamento"/>
        <w:numPr>
          <w:ilvl w:val="0"/>
          <w:numId w:val="1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Necessidade de dispositivos de monitorização compatívei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O uso efetivo do software requer a instalação de dispositivos de monitorização compatíveis para coletar dados precisos.</w:t>
      </w:r>
    </w:p>
    <w:p w14:paraId="37751D1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24A0B395" w14:textId="77777777" w:rsidR="00A234C5" w:rsidRDefault="00A234C5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2EB0FF8" w14:textId="38475BFC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lastRenderedPageBreak/>
        <w:t>Siemens Desigo CC:</w:t>
      </w:r>
    </w:p>
    <w:p w14:paraId="2ED0718A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DA089D0" w14:textId="77777777" w:rsidR="00765E9A" w:rsidRPr="00765E9A" w:rsidRDefault="00765E9A" w:rsidP="00765E9A">
      <w:pPr>
        <w:pStyle w:val="SemEspaamento"/>
        <w:numPr>
          <w:ilvl w:val="0"/>
          <w:numId w:val="16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omplexidade de configur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configuração inicial do sistema pode ser complexa e requerer conhecimentos técnicos especializados para garantir uma configuração adequada e funcionalidade correta.</w:t>
      </w:r>
    </w:p>
    <w:p w14:paraId="62D39966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6AB0B7AB" w14:textId="77777777" w:rsidR="00765E9A" w:rsidRPr="00765E9A" w:rsidRDefault="00765E9A" w:rsidP="00765E9A">
      <w:pPr>
        <w:pStyle w:val="SemEspaamento"/>
        <w:numPr>
          <w:ilvl w:val="0"/>
          <w:numId w:val="16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usto de implement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implementação do sistema pode ser cara devido aos custos de hardware, software e configuração.</w:t>
      </w:r>
    </w:p>
    <w:p w14:paraId="1882FE41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7460C300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  <w:lang w:val="en-US"/>
        </w:rPr>
        <w:t>Honeywell Enterprise Buildings Integrator (EBI):</w:t>
      </w:r>
    </w:p>
    <w:p w14:paraId="3F25CA77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7D50DA0" w14:textId="77777777" w:rsidR="00765E9A" w:rsidRPr="00765E9A" w:rsidRDefault="00765E9A" w:rsidP="00765E9A">
      <w:pPr>
        <w:pStyle w:val="SemEspaamento"/>
        <w:numPr>
          <w:ilvl w:val="0"/>
          <w:numId w:val="17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Requisitos de manutenção contínua:</w:t>
      </w:r>
      <w:r w:rsidRPr="00765E9A">
        <w:rPr>
          <w:rFonts w:ascii="Times New Roman" w:hAnsi="Times New Roman" w:cs="Times New Roman"/>
          <w:sz w:val="24"/>
          <w:szCs w:val="24"/>
        </w:rPr>
        <w:t xml:space="preserve"> O software requer manutenção e suporte contínuos para garantir o bom funcionamento do sistema.</w:t>
      </w:r>
    </w:p>
    <w:p w14:paraId="3378772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2F80370A" w14:textId="77777777" w:rsidR="00765E9A" w:rsidRPr="00765E9A" w:rsidRDefault="00765E9A" w:rsidP="00765E9A">
      <w:pPr>
        <w:pStyle w:val="SemEspaamento"/>
        <w:numPr>
          <w:ilvl w:val="0"/>
          <w:numId w:val="17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Dependência de integração com outros sistema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integração com outros sistemas de automação predial pode ser um desafio, e problemas de compatibilidade podem surgir.</w:t>
      </w:r>
    </w:p>
    <w:p w14:paraId="64CC379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ylon Energy Incisus:</w:t>
      </w:r>
    </w:p>
    <w:p w14:paraId="097EC96C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6001F4F9" w14:textId="77777777" w:rsidR="00765E9A" w:rsidRPr="00765E9A" w:rsidRDefault="00765E9A" w:rsidP="00765E9A">
      <w:pPr>
        <w:pStyle w:val="SemEspaamento"/>
        <w:numPr>
          <w:ilvl w:val="0"/>
          <w:numId w:val="18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Dependência de dispositivos de monitoriz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precisão dos dados coletados depende da qualidade e do funcionamento adequado dos dispositivos de monitorização instalados.</w:t>
      </w:r>
    </w:p>
    <w:p w14:paraId="461FCBE6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4CDE0F6B" w14:textId="77777777" w:rsidR="00765E9A" w:rsidRPr="00765E9A" w:rsidRDefault="00765E9A" w:rsidP="00765E9A">
      <w:pPr>
        <w:pStyle w:val="SemEspaamento"/>
        <w:numPr>
          <w:ilvl w:val="0"/>
          <w:numId w:val="18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Exigência de configuração e personaliz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configuração e personalização do sistema para atender às necessidades específicas de um edifício podem ser complexas e exigir suporte técnico especializado.</w:t>
      </w:r>
    </w:p>
    <w:p w14:paraId="7E02660B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3D119C9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BuildingOS da Lucid:</w:t>
      </w:r>
    </w:p>
    <w:p w14:paraId="67B162E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1B2D645C" w14:textId="77777777" w:rsidR="00765E9A" w:rsidRPr="00765E9A" w:rsidRDefault="00765E9A" w:rsidP="00765E9A">
      <w:pPr>
        <w:pStyle w:val="SemEspaamento"/>
        <w:numPr>
          <w:ilvl w:val="0"/>
          <w:numId w:val="19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Limitações de interoperabilidade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integração com outros sistemas e dispositivos pode ser limitada devido a restrições de interoperabilidade.</w:t>
      </w:r>
    </w:p>
    <w:p w14:paraId="376FE8BA" w14:textId="77777777" w:rsidR="00765E9A" w:rsidRPr="00765E9A" w:rsidRDefault="00765E9A" w:rsidP="00765E9A">
      <w:pPr>
        <w:pStyle w:val="SemEspaamen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14:paraId="5B3FF019" w14:textId="77777777" w:rsidR="00765E9A" w:rsidRPr="00765E9A" w:rsidRDefault="00765E9A" w:rsidP="00765E9A">
      <w:pPr>
        <w:pStyle w:val="SemEspaamento"/>
        <w:numPr>
          <w:ilvl w:val="0"/>
          <w:numId w:val="19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 xml:space="preserve">Requisitos de manutenção e suporte: </w:t>
      </w:r>
      <w:r w:rsidRPr="00765E9A">
        <w:rPr>
          <w:rFonts w:ascii="Times New Roman" w:hAnsi="Times New Roman" w:cs="Times New Roman"/>
          <w:sz w:val="24"/>
          <w:szCs w:val="24"/>
        </w:rPr>
        <w:t>A manutenção contínua e o suporte técnico podem ser necessários para garantir o bom funcionamento do software.</w:t>
      </w:r>
    </w:p>
    <w:p w14:paraId="54EDA092" w14:textId="77777777" w:rsidR="00765E9A" w:rsidRPr="00765E9A" w:rsidRDefault="00765E9A" w:rsidP="00765E9A">
      <w:pPr>
        <w:ind w:hanging="2"/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t>O que terá de novo no sistema em desenvolvimento?</w:t>
      </w:r>
    </w:p>
    <w:p w14:paraId="3B35EBD0" w14:textId="77777777" w:rsidR="00765E9A" w:rsidRPr="00765E9A" w:rsidRDefault="00765E9A" w:rsidP="00765E9A">
      <w:pPr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Interoperabilidade, equipamentos de alta qualidade e de baixo custo, fácil implementação e desenvolvimento híbrido.</w:t>
      </w:r>
    </w:p>
    <w:p w14:paraId="0FF28848" w14:textId="3CC753EA" w:rsidR="004C4A0D" w:rsidRDefault="004C4A0D" w:rsidP="00765E9A">
      <w:pPr>
        <w:ind w:firstLine="0"/>
        <w:rPr>
          <w:rFonts w:cs="Times New Roman"/>
          <w:szCs w:val="24"/>
        </w:rPr>
      </w:pPr>
    </w:p>
    <w:p w14:paraId="3B2E4C45" w14:textId="4095FBFD" w:rsidR="00765E9A" w:rsidRPr="00765E9A" w:rsidRDefault="00765E9A" w:rsidP="00765E9A">
      <w:pPr>
        <w:pStyle w:val="Custom-IndiceP1"/>
      </w:pPr>
      <w:r>
        <w:t xml:space="preserve"> </w:t>
      </w:r>
      <w:bookmarkStart w:id="61" w:name="_Toc155530766"/>
      <w:r w:rsidRPr="00792F0F">
        <w:t>Estrutura do Relatório</w:t>
      </w:r>
      <w:bookmarkEnd w:id="61"/>
    </w:p>
    <w:p w14:paraId="302AC175" w14:textId="3B42B7BE" w:rsidR="00B7322E" w:rsidRPr="00765E9A" w:rsidRDefault="00B7322E" w:rsidP="00B5550E">
      <w:pPr>
        <w:ind w:firstLine="708"/>
        <w:rPr>
          <w:rFonts w:cs="Times New Roman"/>
          <w:szCs w:val="24"/>
        </w:rPr>
      </w:pPr>
    </w:p>
    <w:p w14:paraId="252523BD" w14:textId="77777777" w:rsidR="00792889" w:rsidRDefault="00792889">
      <w:pPr>
        <w:spacing w:after="200" w:line="276" w:lineRule="auto"/>
        <w:ind w:firstLine="0"/>
        <w:jc w:val="lef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br w:type="page"/>
      </w:r>
    </w:p>
    <w:p w14:paraId="28785D5C" w14:textId="7675ED7F" w:rsidR="008C666D" w:rsidRPr="00765E9A" w:rsidRDefault="008C666D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2</w:t>
      </w:r>
    </w:p>
    <w:p w14:paraId="3893E6E5" w14:textId="62A1D40A" w:rsidR="00632FDC" w:rsidRPr="00081AFC" w:rsidRDefault="00765E9A" w:rsidP="00632FDC">
      <w:pPr>
        <w:pStyle w:val="Custom-IndiceP0"/>
      </w:pPr>
      <w:bookmarkStart w:id="62" w:name="_Toc155530767"/>
      <w:r w:rsidRPr="00081AFC">
        <w:t>Metodo</w:t>
      </w:r>
      <w:r w:rsidR="00081AFC">
        <w:t>lo</w:t>
      </w:r>
      <w:r w:rsidRPr="00081AFC">
        <w:t>gias</w:t>
      </w:r>
      <w:bookmarkEnd w:id="62"/>
    </w:p>
    <w:p w14:paraId="01067F8B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2A8C">
        <w:rPr>
          <w:rFonts w:ascii="Times New Roman" w:hAnsi="Times New Roman" w:cs="Times New Roman"/>
          <w:sz w:val="24"/>
          <w:szCs w:val="24"/>
        </w:rPr>
        <w:t xml:space="preserve">Sendo este um trabalho de carácter científico, a metodologia científica aplicada é a orientada à engenharia. Inicialmente realizou-se uma revisão bibliográfica dos conceitos envolvidos sobre edifícios inteligentes, sendo estudado também o processo de desenvolvimento de ferramentas informáticas.  </w:t>
      </w:r>
    </w:p>
    <w:p w14:paraId="71579C22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0DBDBD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2A8C">
        <w:rPr>
          <w:rFonts w:ascii="Times New Roman" w:hAnsi="Times New Roman" w:cs="Times New Roman"/>
          <w:sz w:val="24"/>
          <w:szCs w:val="24"/>
        </w:rPr>
        <w:t>No desenvolvimento do processo de investigação usou-se a análise e síntese para recompilar as informações obtidas no método empírico e chegar às conclusões.</w:t>
      </w:r>
    </w:p>
    <w:p w14:paraId="2F34C491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65BE67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2A8C">
        <w:rPr>
          <w:rFonts w:ascii="Times New Roman" w:hAnsi="Times New Roman" w:cs="Times New Roman"/>
          <w:sz w:val="24"/>
          <w:szCs w:val="24"/>
        </w:rPr>
        <w:t>Relativamente à metodologia de desenvolvimento, será abordada a metodologia SCRUM para a concepção, modelação e construção do sistema, baseada no desenvolvimento iterativo e incremental.</w:t>
      </w:r>
    </w:p>
    <w:p w14:paraId="1B644FF7" w14:textId="77777777" w:rsidR="00081AFC" w:rsidRDefault="00081AFC" w:rsidP="00765E9A">
      <w:pPr>
        <w:pStyle w:val="SemEspaamento"/>
        <w:spacing w:line="360" w:lineRule="auto"/>
        <w:jc w:val="both"/>
        <w:rPr>
          <w:rFonts w:ascii="Tahoma" w:hAnsi="Tahoma" w:cs="Tahoma"/>
          <w:sz w:val="24"/>
          <w:szCs w:val="24"/>
        </w:rPr>
      </w:pPr>
    </w:p>
    <w:p w14:paraId="010DF250" w14:textId="56D96768" w:rsidR="008A77AE" w:rsidRPr="00081AFC" w:rsidRDefault="00583FCE" w:rsidP="001215E6">
      <w:pPr>
        <w:pStyle w:val="Custom-IndiceP1"/>
        <w:spacing w:before="0" w:after="240"/>
      </w:pPr>
      <w:r w:rsidRPr="00081AFC">
        <w:t xml:space="preserve"> </w:t>
      </w:r>
      <w:bookmarkStart w:id="63" w:name="_Toc155530768"/>
      <w:r w:rsidR="00765E9A" w:rsidRPr="00081AFC">
        <w:t>Metodol</w:t>
      </w:r>
      <w:r w:rsidR="00081AFC">
        <w:t>og</w:t>
      </w:r>
      <w:r w:rsidR="00765E9A" w:rsidRPr="00081AFC">
        <w:t>ia</w:t>
      </w:r>
      <w:bookmarkEnd w:id="63"/>
      <w:r w:rsidR="00740F4D">
        <w:t xml:space="preserve"> Scrum</w:t>
      </w:r>
    </w:p>
    <w:p w14:paraId="4CCDE640" w14:textId="5084099C" w:rsidR="00547BD5" w:rsidRPr="00547BD5" w:rsidRDefault="00547BD5" w:rsidP="00547BD5">
      <w:pPr>
        <w:rPr>
          <w:rFonts w:cs="Times New Roman"/>
        </w:rPr>
      </w:pPr>
      <w:r w:rsidRPr="00547BD5">
        <w:rPr>
          <w:rFonts w:cs="Times New Roman"/>
        </w:rPr>
        <w:t xml:space="preserve">O Scrum é um framework para projetos ágeis utilizado para o gerenciamento e desenvolvimento de produtos, com a característica de ser iterativo e incremental, além de focar na entrega de valor de um negócio no menor tempo possível. </w:t>
      </w:r>
    </w:p>
    <w:p w14:paraId="12070ADB" w14:textId="38B7998D" w:rsidR="00547BD5" w:rsidRPr="00547BD5" w:rsidRDefault="00547BD5" w:rsidP="00547BD5">
      <w:pPr>
        <w:rPr>
          <w:rFonts w:cs="Times New Roman"/>
        </w:rPr>
      </w:pPr>
      <w:r w:rsidRPr="00547BD5">
        <w:rPr>
          <w:rFonts w:cs="Times New Roman"/>
        </w:rPr>
        <w:t>O Scrum sugere um excelente conjunto de conceitos e práticas que se encaixa perfeitamente no desenvolvimento de produtos, propondo um auto</w:t>
      </w:r>
      <w:r>
        <w:rPr>
          <w:rFonts w:cs="Times New Roman"/>
        </w:rPr>
        <w:t xml:space="preserve"> </w:t>
      </w:r>
      <w:r w:rsidRPr="00547BD5">
        <w:rPr>
          <w:rFonts w:cs="Times New Roman"/>
        </w:rPr>
        <w:t>gerenciamento dinâmico, versátil e altamente adaptável que se torna muito eficiente durante a execução de projetos que possuem como objetivo final a entrega de um ou mais produtos</w:t>
      </w:r>
      <w:r w:rsidR="00F52DE0">
        <w:rPr>
          <w:rFonts w:cs="Times New Roman"/>
        </w:rPr>
        <w:t>.</w:t>
      </w:r>
      <w:r w:rsidR="00F52DE0">
        <w:rPr>
          <w:rFonts w:cs="Times New Roman"/>
        </w:rPr>
        <w:fldChar w:fldCharType="begin"/>
      </w:r>
      <w:r w:rsidR="00F52DE0">
        <w:rPr>
          <w:rFonts w:cs="Times New Roman"/>
        </w:rPr>
        <w:instrText xml:space="preserve"> ADDIN ZOTERO_ITEM CSL_CITATION {"citationID":"nLQkIs4o","properties":{"formattedCitation":"[2]","plainCitation":"[2]","noteIndex":0},"citationItems":[{"id":8,"uris":["http://zotero.org/users/13351452/items/LXLE7LCL"],"itemData":{"id":8,"type":"book","publisher":"Brasport","source":"Google Scholar","title":"Scrum e PMBOK unidos no Gerenciamento de Projetos","URL":"https://books.google.com/books?hl=pt-PT&amp;lr=&amp;id=SJA37S2QGR0C&amp;oi=fnd&amp;pg=PA1&amp;dq=scrum&amp;ots=lyG-q9xOoA&amp;sig=oNvhMO9aomB4CREb0NnG3kn3IJ4","author":[{"family":"Cruz","given":"Fábio"}],"accessed":{"date-parts":[["2024",1,11]]},"issued":{"date-parts":[["2013"]]}}}],"schema":"https://github.com/citation-style-language/schema/raw/master/csl-citation.json"} </w:instrText>
      </w:r>
      <w:r w:rsidR="00F52DE0">
        <w:rPr>
          <w:rFonts w:cs="Times New Roman"/>
        </w:rPr>
        <w:fldChar w:fldCharType="separate"/>
      </w:r>
      <w:r w:rsidR="00F52DE0" w:rsidRPr="00F52DE0">
        <w:rPr>
          <w:rFonts w:cs="Times New Roman"/>
        </w:rPr>
        <w:t>[2]</w:t>
      </w:r>
      <w:r w:rsidR="00F52DE0">
        <w:rPr>
          <w:rFonts w:cs="Times New Roman"/>
        </w:rPr>
        <w:fldChar w:fldCharType="end"/>
      </w:r>
    </w:p>
    <w:p w14:paraId="43D1466D" w14:textId="015C5EE3" w:rsidR="00666AC9" w:rsidRPr="00765E9A" w:rsidRDefault="00547BD5" w:rsidP="00547BD5">
      <w:pPr>
        <w:rPr>
          <w:rFonts w:eastAsia="Calibri" w:cs="Times New Roman"/>
          <w:szCs w:val="24"/>
          <w:lang w:eastAsia="en-US"/>
        </w:rPr>
      </w:pPr>
      <w:r>
        <w:rPr>
          <w:rFonts w:cs="Times New Roman"/>
        </w:rPr>
        <w:t xml:space="preserve"> </w:t>
      </w:r>
      <w:r w:rsidRPr="00547BD5">
        <w:rPr>
          <w:rFonts w:cs="Times New Roman"/>
        </w:rPr>
        <w:t xml:space="preserve"> </w:t>
      </w:r>
      <w:r w:rsidR="00666AC9" w:rsidRPr="00765E9A">
        <w:rPr>
          <w:rFonts w:cs="Times New Roman"/>
        </w:rPr>
        <w:br w:type="page"/>
      </w:r>
    </w:p>
    <w:p w14:paraId="690C83E8" w14:textId="270EAD61" w:rsidR="00666AC9" w:rsidRPr="00765E9A" w:rsidRDefault="00666AC9" w:rsidP="00666AC9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3</w:t>
      </w:r>
    </w:p>
    <w:p w14:paraId="37C5220F" w14:textId="2F9987CE" w:rsidR="00975C08" w:rsidRPr="00765E9A" w:rsidRDefault="00725B97" w:rsidP="00C345A4">
      <w:pPr>
        <w:pStyle w:val="Custom-IndiceP0"/>
        <w:rPr>
          <w:highlight w:val="yellow"/>
        </w:rPr>
      </w:pPr>
      <w:bookmarkStart w:id="64" w:name="_Toc155530771"/>
      <w:r w:rsidRPr="00765E9A">
        <w:rPr>
          <w:highlight w:val="yellow"/>
        </w:rPr>
        <w:t>X</w:t>
      </w:r>
      <w:bookmarkEnd w:id="64"/>
    </w:p>
    <w:p w14:paraId="196B3659" w14:textId="6410C93F" w:rsidR="00692B2E" w:rsidRPr="00765E9A" w:rsidRDefault="00725B97">
      <w:pPr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highlight w:val="yellow"/>
          <w:lang w:eastAsia="en-US"/>
        </w:rPr>
        <w:t>X</w:t>
      </w:r>
      <w:r w:rsidR="00C40723" w:rsidRPr="00765E9A">
        <w:rPr>
          <w:rFonts w:cs="Times New Roman"/>
          <w:szCs w:val="24"/>
          <w:highlight w:val="yellow"/>
        </w:rPr>
        <w:t>.</w:t>
      </w:r>
    </w:p>
    <w:p w14:paraId="5510669C" w14:textId="50E7613E" w:rsidR="00CD35E2" w:rsidRPr="00765E9A" w:rsidRDefault="003B59A3">
      <w:pPr>
        <w:spacing w:after="200" w:line="276" w:lineRule="auto"/>
        <w:ind w:firstLine="0"/>
        <w:jc w:val="left"/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lang w:eastAsia="en-US"/>
        </w:rPr>
        <w:br w:type="page"/>
      </w:r>
    </w:p>
    <w:p w14:paraId="5CD006A4" w14:textId="1299751A" w:rsidR="00CD35E2" w:rsidRPr="00765E9A" w:rsidRDefault="00CD35E2" w:rsidP="00CD35E2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4</w:t>
      </w:r>
    </w:p>
    <w:p w14:paraId="339BA469" w14:textId="3350E4E0" w:rsidR="00CD35E2" w:rsidRPr="00765E9A" w:rsidRDefault="00725B97" w:rsidP="00CD35E2">
      <w:pPr>
        <w:pStyle w:val="Custom-IndiceP0"/>
        <w:rPr>
          <w:highlight w:val="yellow"/>
        </w:rPr>
      </w:pPr>
      <w:bookmarkStart w:id="65" w:name="_Toc155530772"/>
      <w:r w:rsidRPr="00765E9A">
        <w:rPr>
          <w:highlight w:val="yellow"/>
        </w:rPr>
        <w:t>X</w:t>
      </w:r>
      <w:bookmarkEnd w:id="65"/>
    </w:p>
    <w:p w14:paraId="52B60C7E" w14:textId="79F09D96" w:rsidR="002B4F20" w:rsidRPr="00765E9A" w:rsidRDefault="00725B97" w:rsidP="008B5DDF">
      <w:pPr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highlight w:val="yellow"/>
          <w:lang w:eastAsia="en-US"/>
        </w:rPr>
        <w:t>X</w:t>
      </w:r>
      <w:r w:rsidR="002B4F20" w:rsidRPr="00765E9A">
        <w:rPr>
          <w:rFonts w:eastAsia="Calibri" w:cs="Times New Roman"/>
          <w:szCs w:val="24"/>
          <w:highlight w:val="yellow"/>
          <w:lang w:eastAsia="en-US"/>
        </w:rPr>
        <w:t>.</w:t>
      </w:r>
    </w:p>
    <w:p w14:paraId="7E0DD2D1" w14:textId="5E1B4BE8" w:rsidR="009041F6" w:rsidRPr="00765E9A" w:rsidRDefault="009041F6" w:rsidP="009041F6">
      <w:pPr>
        <w:ind w:firstLine="706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753E0B9F" w14:textId="77777777" w:rsidR="009041F6" w:rsidRPr="00765E9A" w:rsidRDefault="009041F6" w:rsidP="009041F6">
      <w:pPr>
        <w:ind w:firstLine="706"/>
        <w:rPr>
          <w:rFonts w:cs="Times New Roman"/>
          <w:szCs w:val="24"/>
        </w:rPr>
      </w:pPr>
    </w:p>
    <w:p w14:paraId="6EB9195E" w14:textId="21FAF1E2" w:rsidR="00BE35F7" w:rsidRPr="00765E9A" w:rsidRDefault="00BE35F7" w:rsidP="00BE35F7">
      <w:pPr>
        <w:pStyle w:val="Legenda"/>
        <w:keepNext/>
        <w:rPr>
          <w:rFonts w:cs="Times New Roman"/>
        </w:rPr>
      </w:pPr>
      <w:bookmarkStart w:id="66" w:name="_Toc155530985"/>
      <w:r w:rsidRPr="00765E9A">
        <w:rPr>
          <w:rFonts w:cs="Times New Roman"/>
          <w:highlight w:val="yellow"/>
        </w:rPr>
        <w:t xml:space="preserve">Tabela </w:t>
      </w:r>
      <w:r w:rsidR="000F3A44" w:rsidRPr="00765E9A">
        <w:rPr>
          <w:rFonts w:cs="Times New Roman"/>
          <w:highlight w:val="yellow"/>
        </w:rPr>
        <w:fldChar w:fldCharType="begin"/>
      </w:r>
      <w:r w:rsidR="000F3A44" w:rsidRPr="00765E9A">
        <w:rPr>
          <w:rFonts w:cs="Times New Roman"/>
          <w:highlight w:val="yellow"/>
        </w:rPr>
        <w:instrText xml:space="preserve"> SEQ Tabela \* ARABIC </w:instrText>
      </w:r>
      <w:r w:rsidR="000F3A44" w:rsidRPr="00765E9A">
        <w:rPr>
          <w:rFonts w:cs="Times New Roman"/>
          <w:highlight w:val="yellow"/>
        </w:rPr>
        <w:fldChar w:fldCharType="separate"/>
      </w:r>
      <w:r w:rsidR="006F60F6">
        <w:rPr>
          <w:rFonts w:cs="Times New Roman"/>
          <w:noProof/>
          <w:highlight w:val="yellow"/>
        </w:rPr>
        <w:t>1</w:t>
      </w:r>
      <w:r w:rsidR="000F3A44" w:rsidRPr="00765E9A">
        <w:rPr>
          <w:rFonts w:cs="Times New Roman"/>
          <w:noProof/>
          <w:highlight w:val="yellow"/>
        </w:rPr>
        <w:fldChar w:fldCharType="end"/>
      </w:r>
      <w:r w:rsidRPr="00765E9A">
        <w:rPr>
          <w:rFonts w:cs="Times New Roman"/>
          <w:highlight w:val="yellow"/>
        </w:rPr>
        <w:t xml:space="preserve"> - </w:t>
      </w:r>
      <w:r w:rsidR="00725B97" w:rsidRPr="00765E9A">
        <w:rPr>
          <w:rFonts w:cs="Times New Roman"/>
          <w:highlight w:val="yellow"/>
        </w:rPr>
        <w:t>X</w:t>
      </w:r>
      <w:bookmarkEnd w:id="66"/>
    </w:p>
    <w:p w14:paraId="578A6F00" w14:textId="30B56D9C" w:rsidR="00685BB7" w:rsidRPr="00765E9A" w:rsidRDefault="00CD35E2">
      <w:pPr>
        <w:spacing w:after="200" w:line="276" w:lineRule="auto"/>
        <w:ind w:firstLine="0"/>
        <w:jc w:val="left"/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lang w:eastAsia="en-US"/>
        </w:rPr>
        <w:br w:type="page"/>
      </w:r>
    </w:p>
    <w:p w14:paraId="25D5480A" w14:textId="151FAFFB" w:rsidR="00685BB7" w:rsidRPr="00765E9A" w:rsidRDefault="00685BB7" w:rsidP="00685BB7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5</w:t>
      </w:r>
    </w:p>
    <w:p w14:paraId="71C699B3" w14:textId="290B1B8B" w:rsidR="00685BB7" w:rsidRPr="00765E9A" w:rsidRDefault="00033443" w:rsidP="00685BB7">
      <w:pPr>
        <w:pStyle w:val="Custom-IndiceP0"/>
        <w:rPr>
          <w:highlight w:val="yellow"/>
        </w:rPr>
      </w:pPr>
      <w:bookmarkStart w:id="67" w:name="_Toc155530773"/>
      <w:r w:rsidRPr="00765E9A">
        <w:rPr>
          <w:highlight w:val="yellow"/>
        </w:rPr>
        <w:t>X</w:t>
      </w:r>
      <w:bookmarkEnd w:id="67"/>
    </w:p>
    <w:p w14:paraId="6761D3E6" w14:textId="05501AC2" w:rsidR="000223FF" w:rsidRPr="00765E9A" w:rsidRDefault="00033443" w:rsidP="000223FF">
      <w:pPr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highlight w:val="yellow"/>
          <w:lang w:eastAsia="en-US"/>
        </w:rPr>
        <w:t>X</w:t>
      </w:r>
      <w:r w:rsidR="00582EAF" w:rsidRPr="00765E9A">
        <w:rPr>
          <w:rFonts w:eastAsia="Calibri" w:cs="Times New Roman"/>
          <w:szCs w:val="24"/>
          <w:highlight w:val="yellow"/>
          <w:lang w:eastAsia="en-US"/>
        </w:rPr>
        <w:t>.</w:t>
      </w:r>
    </w:p>
    <w:p w14:paraId="02FA9258" w14:textId="6C5B34AB" w:rsidR="00685BB7" w:rsidRPr="00765E9A" w:rsidRDefault="00456A89" w:rsidP="0038034F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3931001A" w14:textId="06F2695C" w:rsidR="006F34DB" w:rsidRPr="00765E9A" w:rsidRDefault="002518A8" w:rsidP="006F34DB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6</w:t>
      </w:r>
    </w:p>
    <w:p w14:paraId="7A1E2E39" w14:textId="79586EF2" w:rsidR="00B93DE0" w:rsidRPr="00637B00" w:rsidRDefault="004462EE" w:rsidP="00B93DE0">
      <w:pPr>
        <w:pStyle w:val="Custom-IndiceP0"/>
      </w:pPr>
      <w:bookmarkStart w:id="68" w:name="_Toc497103869"/>
      <w:bookmarkStart w:id="69" w:name="_Toc78628458"/>
      <w:bookmarkStart w:id="70" w:name="_Toc155530774"/>
      <w:r w:rsidRPr="00637B00">
        <w:t>Con</w:t>
      </w:r>
      <w:bookmarkEnd w:id="68"/>
      <w:r w:rsidR="000C7B8C" w:rsidRPr="00637B00">
        <w:t>clusão</w:t>
      </w:r>
      <w:bookmarkEnd w:id="69"/>
      <w:bookmarkEnd w:id="70"/>
    </w:p>
    <w:p w14:paraId="54D09AC2" w14:textId="77777777" w:rsidR="00A234C5" w:rsidRDefault="00A234C5" w:rsidP="00A234C5">
      <w:pPr>
        <w:ind w:firstLine="708"/>
        <w:rPr>
          <w:rFonts w:cs="Times New Roman"/>
          <w:szCs w:val="24"/>
        </w:rPr>
      </w:pPr>
    </w:p>
    <w:p w14:paraId="57446789" w14:textId="6876413C" w:rsidR="00A234C5" w:rsidRPr="00A234C5" w:rsidRDefault="00A234C5" w:rsidP="00A234C5">
      <w:pPr>
        <w:ind w:firstLine="708"/>
        <w:rPr>
          <w:rFonts w:cs="Times New Roman"/>
          <w:szCs w:val="24"/>
        </w:rPr>
      </w:pPr>
      <w:r w:rsidRPr="00A234C5">
        <w:rPr>
          <w:rFonts w:cs="Times New Roman"/>
          <w:szCs w:val="24"/>
        </w:rPr>
        <w:t xml:space="preserve">Neste projeto </w:t>
      </w:r>
      <w:r w:rsidR="009D774B">
        <w:rPr>
          <w:rFonts w:cs="Times New Roman"/>
          <w:szCs w:val="24"/>
        </w:rPr>
        <w:t>desenvolvemos</w:t>
      </w:r>
      <w:r w:rsidRPr="00A234C5">
        <w:rPr>
          <w:rFonts w:cs="Times New Roman"/>
          <w:szCs w:val="24"/>
        </w:rPr>
        <w:t xml:space="preserve"> um protótipo do sistema integrado de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monitorização e gestão de consumos de água e energia, que permite a recolha,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armazenamento e análise de dados em tempo real sobre o consumo de energia e água em um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 xml:space="preserve">edifício inteligente. O sistema </w:t>
      </w:r>
      <w:r w:rsidR="009D774B">
        <w:rPr>
          <w:rFonts w:cs="Times New Roman"/>
          <w:szCs w:val="24"/>
        </w:rPr>
        <w:t>utiliza</w:t>
      </w:r>
      <w:r w:rsidRPr="00A234C5">
        <w:rPr>
          <w:rFonts w:cs="Times New Roman"/>
          <w:szCs w:val="24"/>
        </w:rPr>
        <w:t xml:space="preserve"> tecnologias de baixo custo de automação, como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sensores e atuadores, e inteligência artificial para otimizar o consumo de energia e água,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identificar anomalias e falhas, e enviar alertas para os utilizadores.</w:t>
      </w:r>
    </w:p>
    <w:p w14:paraId="711D4025" w14:textId="77777777" w:rsidR="00A234C5" w:rsidRDefault="00A234C5" w:rsidP="00A234C5">
      <w:pPr>
        <w:ind w:firstLine="0"/>
        <w:rPr>
          <w:rFonts w:cs="Times New Roman"/>
          <w:szCs w:val="24"/>
        </w:rPr>
      </w:pPr>
    </w:p>
    <w:p w14:paraId="645DEDA8" w14:textId="31B00459" w:rsidR="00A234C5" w:rsidRDefault="009D774B" w:rsidP="00A234C5">
      <w:pPr>
        <w:ind w:firstLine="0"/>
        <w:rPr>
          <w:rFonts w:cs="Times New Roman"/>
          <w:szCs w:val="24"/>
        </w:rPr>
      </w:pPr>
      <w:r>
        <w:rPr>
          <w:rFonts w:cs="Times New Roman"/>
          <w:szCs w:val="24"/>
        </w:rPr>
        <w:t>O resultado obtido com a implementação do sistema mostrou</w:t>
      </w:r>
      <w:r w:rsidR="00A234C5" w:rsidRPr="00A234C5">
        <w:rPr>
          <w:rFonts w:cs="Times New Roman"/>
          <w:szCs w:val="24"/>
        </w:rPr>
        <w:t xml:space="preserve"> uma</w:t>
      </w:r>
      <w:r w:rsidR="00A234C5">
        <w:rPr>
          <w:rFonts w:cs="Times New Roman"/>
          <w:szCs w:val="24"/>
        </w:rPr>
        <w:t xml:space="preserve"> </w:t>
      </w:r>
      <w:r w:rsidR="00A234C5" w:rsidRPr="00A234C5">
        <w:rPr>
          <w:rFonts w:cs="Times New Roman"/>
          <w:szCs w:val="24"/>
        </w:rPr>
        <w:t>redução significativa no consumo de energia e água em um edifício inteligente, o que se</w:t>
      </w:r>
      <w:r w:rsidR="00A234C5">
        <w:rPr>
          <w:rFonts w:cs="Times New Roman"/>
          <w:szCs w:val="24"/>
        </w:rPr>
        <w:t xml:space="preserve"> </w:t>
      </w:r>
      <w:r w:rsidR="00A234C5" w:rsidRPr="00A234C5">
        <w:rPr>
          <w:rFonts w:cs="Times New Roman"/>
          <w:szCs w:val="24"/>
        </w:rPr>
        <w:t>traduz em uma economia financeira considerável para os proprietários e utilizadores do</w:t>
      </w:r>
      <w:r w:rsidR="00A234C5">
        <w:rPr>
          <w:rFonts w:cs="Times New Roman"/>
          <w:szCs w:val="24"/>
        </w:rPr>
        <w:t xml:space="preserve"> </w:t>
      </w:r>
      <w:r w:rsidR="00A234C5" w:rsidRPr="00A234C5">
        <w:rPr>
          <w:rFonts w:cs="Times New Roman"/>
          <w:szCs w:val="24"/>
        </w:rPr>
        <w:t>edifício, bem como numa redução significativa das emissões de gases de efeito estufa.</w:t>
      </w:r>
    </w:p>
    <w:p w14:paraId="167D9578" w14:textId="77777777" w:rsidR="00A234C5" w:rsidRDefault="00A234C5" w:rsidP="00A234C5">
      <w:pPr>
        <w:ind w:firstLine="0"/>
        <w:rPr>
          <w:rFonts w:cs="Times New Roman"/>
          <w:szCs w:val="24"/>
        </w:rPr>
      </w:pPr>
    </w:p>
    <w:p w14:paraId="3662CD5B" w14:textId="6399725A" w:rsidR="00C15E3E" w:rsidRPr="00A234C5" w:rsidRDefault="00A234C5" w:rsidP="00A234C5">
      <w:pPr>
        <w:ind w:firstLine="0"/>
        <w:rPr>
          <w:rFonts w:cs="Times New Roman"/>
          <w:szCs w:val="24"/>
        </w:rPr>
      </w:pPr>
      <w:r w:rsidRPr="00A234C5">
        <w:rPr>
          <w:rFonts w:cs="Times New Roman"/>
          <w:szCs w:val="24"/>
        </w:rPr>
        <w:t>Em conclusão, o projeto representa uma contribuição significativa para a busca de soluções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sustentáveis e eficientes na gestão de recursos em edifícios inteligentes. A implementação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deste sistema pode resultar numa redução significativa nos custos e no consumo de energia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e água, bem como na promoção da sustentabilidade ambiental e económica em edifícios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 xml:space="preserve">inteligentes. </w:t>
      </w:r>
      <w:r w:rsidR="00C15E3E" w:rsidRPr="00765E9A">
        <w:rPr>
          <w:rFonts w:cs="Times New Roman"/>
          <w:szCs w:val="24"/>
        </w:rPr>
        <w:br w:type="page"/>
      </w:r>
    </w:p>
    <w:p w14:paraId="37F75293" w14:textId="6F693127" w:rsidR="005F45EE" w:rsidRPr="00765E9A" w:rsidRDefault="005F45EE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47A9515C" w14:textId="3705A75C" w:rsidR="008C666D" w:rsidRPr="00765E9A" w:rsidRDefault="00EB1753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RB</w:t>
      </w:r>
    </w:p>
    <w:p w14:paraId="73742A9B" w14:textId="17DC7A5A" w:rsidR="00BE5DF0" w:rsidRPr="00765E9A" w:rsidRDefault="00EB1753" w:rsidP="002B2EDA">
      <w:pPr>
        <w:pStyle w:val="Custom-IndiceP0"/>
        <w:numPr>
          <w:ilvl w:val="0"/>
          <w:numId w:val="0"/>
        </w:numPr>
        <w:spacing w:after="240"/>
      </w:pPr>
      <w:bookmarkStart w:id="71" w:name="_Toc497103872"/>
      <w:bookmarkStart w:id="72" w:name="_Toc78628462"/>
      <w:bookmarkStart w:id="73" w:name="_Toc155530778"/>
      <w:r w:rsidRPr="00765E9A">
        <w:t xml:space="preserve">Referências </w:t>
      </w:r>
      <w:r w:rsidR="00174044" w:rsidRPr="00765E9A">
        <w:t>b</w:t>
      </w:r>
      <w:r w:rsidRPr="00765E9A">
        <w:t>ibliográficas</w:t>
      </w:r>
      <w:bookmarkEnd w:id="71"/>
      <w:bookmarkEnd w:id="72"/>
      <w:bookmarkEnd w:id="73"/>
    </w:p>
    <w:p w14:paraId="61653A04" w14:textId="77777777" w:rsidR="00A304FA" w:rsidRPr="00A304FA" w:rsidRDefault="00F52DE0" w:rsidP="00A304FA">
      <w:pPr>
        <w:pStyle w:val="Bibliografia"/>
        <w:rPr>
          <w:rFonts w:cs="Times New Roman"/>
        </w:rPr>
      </w:pPr>
      <w:r>
        <w:fldChar w:fldCharType="begin"/>
      </w:r>
      <w:r w:rsidR="00A304FA">
        <w:instrText xml:space="preserve"> ADDIN ZOTERO_BIBL {"uncited":[],"omitted":[],"custom":[]} CSL_BIBLIOGRAPHY </w:instrText>
      </w:r>
      <w:r>
        <w:fldChar w:fldCharType="separate"/>
      </w:r>
      <w:r w:rsidR="00A304FA" w:rsidRPr="00A304FA">
        <w:rPr>
          <w:rFonts w:cs="Times New Roman"/>
        </w:rPr>
        <w:t>[1]</w:t>
      </w:r>
      <w:r w:rsidR="00A304FA" w:rsidRPr="00A304FA">
        <w:rPr>
          <w:rFonts w:cs="Times New Roman"/>
        </w:rPr>
        <w:tab/>
        <w:t xml:space="preserve">D. F. B. Coelho e V. H. D. N. Cruz, </w:t>
      </w:r>
      <w:r w:rsidR="00A304FA" w:rsidRPr="00A304FA">
        <w:rPr>
          <w:rFonts w:cs="Times New Roman"/>
          <w:i/>
          <w:iCs/>
        </w:rPr>
        <w:t>Edifícios Inteligentes - uma visão das tecnologias aplicadas</w:t>
      </w:r>
      <w:r w:rsidR="00A304FA" w:rsidRPr="00A304FA">
        <w:rPr>
          <w:rFonts w:cs="Times New Roman"/>
        </w:rPr>
        <w:t>, 1.</w:t>
      </w:r>
      <w:r w:rsidR="00A304FA" w:rsidRPr="00A304FA">
        <w:rPr>
          <w:rFonts w:cs="Times New Roman"/>
          <w:vertAlign w:val="superscript"/>
        </w:rPr>
        <w:t>a</w:t>
      </w:r>
      <w:r w:rsidR="00A304FA" w:rsidRPr="00A304FA">
        <w:rPr>
          <w:rFonts w:cs="Times New Roman"/>
        </w:rPr>
        <w:t xml:space="preserve"> ed. Editora Blucher, 2017. doi: 10.5151/9788580392210.</w:t>
      </w:r>
    </w:p>
    <w:p w14:paraId="036FA6CA" w14:textId="77777777" w:rsidR="00A304FA" w:rsidRPr="00A304FA" w:rsidRDefault="00A304FA" w:rsidP="00A304FA">
      <w:pPr>
        <w:pStyle w:val="Bibliografia"/>
        <w:rPr>
          <w:rFonts w:cs="Times New Roman"/>
        </w:rPr>
      </w:pPr>
      <w:r w:rsidRPr="00A304FA">
        <w:rPr>
          <w:rFonts w:cs="Times New Roman"/>
        </w:rPr>
        <w:t>[2]</w:t>
      </w:r>
      <w:r w:rsidRPr="00A304FA">
        <w:rPr>
          <w:rFonts w:cs="Times New Roman"/>
        </w:rPr>
        <w:tab/>
        <w:t xml:space="preserve">F. Cruz, </w:t>
      </w:r>
      <w:r w:rsidRPr="00A304FA">
        <w:rPr>
          <w:rFonts w:cs="Times New Roman"/>
          <w:i/>
          <w:iCs/>
        </w:rPr>
        <w:t>Scrum e PMBOK unidos no Gerenciamento de Projetos</w:t>
      </w:r>
      <w:r w:rsidRPr="00A304FA">
        <w:rPr>
          <w:rFonts w:cs="Times New Roman"/>
        </w:rPr>
        <w:t>. Brasport, 2013. Acedido: 11 de janeiro de 2024. [Em linha]. Disponível em: https://books.google.com/books?hl=pt-PT&amp;lr=&amp;id=SJA37S2QGR0C&amp;oi=fnd&amp;pg=PA1&amp;dq=scrum&amp;ots=lyG-q9xOoA&amp;sig=oNvhMO9aomB4CREb0NnG3kn3IJ4</w:t>
      </w:r>
    </w:p>
    <w:p w14:paraId="1334172D" w14:textId="54B478E3" w:rsidR="00C50DBC" w:rsidRPr="00765E9A" w:rsidRDefault="00F52DE0" w:rsidP="002B2EDA">
      <w:pPr>
        <w:pStyle w:val="PargrafodaLista"/>
        <w:ind w:left="706" w:hanging="706"/>
        <w:rPr>
          <w:rFonts w:cs="Times New Roman"/>
          <w:szCs w:val="24"/>
        </w:rPr>
      </w:pPr>
      <w:r>
        <w:rPr>
          <w:rFonts w:cs="Times New Roman"/>
        </w:rPr>
        <w:fldChar w:fldCharType="end"/>
      </w:r>
    </w:p>
    <w:p w14:paraId="55E5AC82" w14:textId="77777777" w:rsidR="002B2EDA" w:rsidRPr="00765E9A" w:rsidRDefault="002B2EDA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3E38EA1F" w14:textId="1E33BC76" w:rsidR="00546949" w:rsidRPr="00765E9A" w:rsidRDefault="00546949" w:rsidP="00584C9A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PR</w:t>
      </w:r>
    </w:p>
    <w:p w14:paraId="287A8081" w14:textId="77777777" w:rsidR="00546949" w:rsidRPr="00765E9A" w:rsidRDefault="00546949" w:rsidP="00546949">
      <w:pPr>
        <w:pStyle w:val="Custom-IndiceP0"/>
        <w:numPr>
          <w:ilvl w:val="0"/>
          <w:numId w:val="0"/>
        </w:numPr>
        <w:spacing w:after="240"/>
        <w:ind w:left="360" w:hanging="360"/>
      </w:pPr>
      <w:bookmarkStart w:id="74" w:name="_Toc497103892"/>
      <w:bookmarkStart w:id="75" w:name="_Toc18016501"/>
      <w:bookmarkStart w:id="76" w:name="_Toc78628463"/>
      <w:bookmarkStart w:id="77" w:name="_Toc155530779"/>
      <w:r w:rsidRPr="00765E9A">
        <w:t>Publicações relacionadas</w:t>
      </w:r>
      <w:bookmarkEnd w:id="74"/>
      <w:bookmarkEnd w:id="75"/>
      <w:bookmarkEnd w:id="76"/>
      <w:bookmarkEnd w:id="77"/>
    </w:p>
    <w:p w14:paraId="7EA09526" w14:textId="77777777" w:rsidR="00546949" w:rsidRPr="00765E9A" w:rsidRDefault="00546949" w:rsidP="00546949">
      <w:pPr>
        <w:ind w:firstLine="708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Durante o desenvolvimento desta dissertação foram publicados os seguintes artigos:</w:t>
      </w:r>
    </w:p>
    <w:p w14:paraId="7186CD29" w14:textId="77777777" w:rsidR="00546949" w:rsidRPr="00765E9A" w:rsidRDefault="00546949" w:rsidP="00546949">
      <w:pPr>
        <w:spacing w:line="240" w:lineRule="auto"/>
        <w:ind w:firstLine="708"/>
        <w:rPr>
          <w:rFonts w:cs="Times New Roman"/>
          <w:szCs w:val="24"/>
        </w:rPr>
      </w:pPr>
    </w:p>
    <w:p w14:paraId="5B798F8F" w14:textId="77777777" w:rsidR="00546949" w:rsidRPr="00765E9A" w:rsidRDefault="00546949" w:rsidP="00546949">
      <w:pPr>
        <w:ind w:firstLine="708"/>
        <w:rPr>
          <w:rFonts w:cs="Times New Roman"/>
          <w:b/>
          <w:i/>
          <w:szCs w:val="24"/>
          <w:u w:val="single"/>
        </w:rPr>
      </w:pPr>
      <w:r w:rsidRPr="00765E9A">
        <w:rPr>
          <w:rFonts w:cs="Times New Roman"/>
          <w:b/>
          <w:i/>
          <w:szCs w:val="24"/>
          <w:u w:val="single"/>
        </w:rPr>
        <w:t>Publicados</w:t>
      </w:r>
    </w:p>
    <w:p w14:paraId="27E4E60D" w14:textId="1A3F556C" w:rsidR="004B789E" w:rsidRPr="00765E9A" w:rsidRDefault="004B789E" w:rsidP="00546949">
      <w:pPr>
        <w:pStyle w:val="PargrafodaLista"/>
        <w:rPr>
          <w:rFonts w:cs="Times New Roman"/>
          <w:szCs w:val="24"/>
          <w:lang w:val="en-US"/>
        </w:rPr>
      </w:pPr>
    </w:p>
    <w:p w14:paraId="078E4ED3" w14:textId="76A210E4" w:rsidR="004B789E" w:rsidRPr="00765E9A" w:rsidRDefault="004B789E" w:rsidP="00546949">
      <w:pPr>
        <w:pStyle w:val="PargrafodaLista"/>
        <w:rPr>
          <w:rFonts w:cs="Times New Roman"/>
          <w:szCs w:val="24"/>
          <w:lang w:val="en-US"/>
        </w:rPr>
      </w:pPr>
    </w:p>
    <w:sectPr w:rsidR="004B789E" w:rsidRPr="00765E9A" w:rsidSect="00185A11">
      <w:headerReference w:type="default" r:id="rId12"/>
      <w:type w:val="continuous"/>
      <w:pgSz w:w="11906" w:h="16838"/>
      <w:pgMar w:top="1701" w:right="1418" w:bottom="1418" w:left="1418" w:header="708" w:footer="708" w:gutter="0"/>
      <w:pgNumType w:start="1"/>
      <w:cols w:space="2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4CF7B5" w14:textId="77777777" w:rsidR="00185A11" w:rsidRDefault="00185A11" w:rsidP="00E4480A">
      <w:pPr>
        <w:spacing w:line="240" w:lineRule="auto"/>
      </w:pPr>
      <w:r>
        <w:separator/>
      </w:r>
    </w:p>
    <w:p w14:paraId="79C7CC31" w14:textId="77777777" w:rsidR="00185A11" w:rsidRDefault="00185A11"/>
    <w:p w14:paraId="00F17428" w14:textId="77777777" w:rsidR="00185A11" w:rsidRDefault="00185A11"/>
  </w:endnote>
  <w:endnote w:type="continuationSeparator" w:id="0">
    <w:p w14:paraId="445C1250" w14:textId="77777777" w:rsidR="00185A11" w:rsidRDefault="00185A11" w:rsidP="00E4480A">
      <w:pPr>
        <w:spacing w:line="240" w:lineRule="auto"/>
      </w:pPr>
      <w:r>
        <w:continuationSeparator/>
      </w:r>
    </w:p>
    <w:p w14:paraId="1B375D62" w14:textId="77777777" w:rsidR="00185A11" w:rsidRDefault="00185A11"/>
    <w:p w14:paraId="360635AB" w14:textId="77777777" w:rsidR="00185A11" w:rsidRDefault="00185A1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28991694"/>
      <w:docPartObj>
        <w:docPartGallery w:val="Page Numbers (Bottom of Page)"/>
        <w:docPartUnique/>
      </w:docPartObj>
    </w:sdtPr>
    <w:sdtEndPr>
      <w:rPr>
        <w:rFonts w:cs="Times New Roman"/>
      </w:rPr>
    </w:sdtEndPr>
    <w:sdtContent>
      <w:p w14:paraId="6604D97D" w14:textId="10018392" w:rsidR="009F7827" w:rsidRPr="00755AFA" w:rsidRDefault="009F7827">
        <w:pPr>
          <w:pStyle w:val="Rodap"/>
          <w:jc w:val="center"/>
          <w:rPr>
            <w:rFonts w:cs="Times New Roman"/>
          </w:rPr>
        </w:pPr>
        <w:r w:rsidRPr="00755AFA">
          <w:rPr>
            <w:rFonts w:cs="Times New Roman"/>
          </w:rPr>
          <w:fldChar w:fldCharType="begin"/>
        </w:r>
        <w:r w:rsidRPr="00A834FD">
          <w:rPr>
            <w:rFonts w:cs="Times New Roman"/>
          </w:rPr>
          <w:instrText>PAGE   \* MERGEFORMAT</w:instrText>
        </w:r>
        <w:r w:rsidRPr="00755AFA">
          <w:rPr>
            <w:rFonts w:cs="Times New Roman"/>
          </w:rPr>
          <w:fldChar w:fldCharType="separate"/>
        </w:r>
        <w:r>
          <w:rPr>
            <w:rFonts w:cs="Times New Roman"/>
            <w:noProof/>
          </w:rPr>
          <w:t>xxxii</w:t>
        </w:r>
        <w:r w:rsidRPr="00755AFA">
          <w:rPr>
            <w:rFonts w:cs="Times New Roman"/>
          </w:rPr>
          <w:fldChar w:fldCharType="end"/>
        </w:r>
      </w:p>
    </w:sdtContent>
  </w:sdt>
  <w:p w14:paraId="141CF0EA" w14:textId="77777777" w:rsidR="009F7827" w:rsidRDefault="009F782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0900703"/>
      <w:docPartObj>
        <w:docPartGallery w:val="Page Numbers (Bottom of Page)"/>
        <w:docPartUnique/>
      </w:docPartObj>
    </w:sdtPr>
    <w:sdtEndPr>
      <w:rPr>
        <w:rFonts w:cs="Times New Roman"/>
        <w:color w:val="FFFFFF" w:themeColor="background1"/>
      </w:rPr>
    </w:sdtEndPr>
    <w:sdtContent>
      <w:p w14:paraId="5806004B" w14:textId="55280B71" w:rsidR="009F7827" w:rsidRPr="00182A73" w:rsidRDefault="009F7827" w:rsidP="00605346">
        <w:pPr>
          <w:pStyle w:val="Rodap"/>
          <w:jc w:val="center"/>
          <w:rPr>
            <w:rFonts w:cs="Times New Roman"/>
            <w:color w:val="FFFFFF" w:themeColor="background1"/>
          </w:rPr>
        </w:pPr>
        <w:r w:rsidRPr="00182A73">
          <w:rPr>
            <w:rFonts w:cs="Times New Roman"/>
            <w:color w:val="FFFFFF" w:themeColor="background1"/>
          </w:rPr>
          <w:fldChar w:fldCharType="begin"/>
        </w:r>
        <w:r w:rsidRPr="00182A73">
          <w:rPr>
            <w:rFonts w:cs="Times New Roman"/>
            <w:color w:val="FFFFFF" w:themeColor="background1"/>
          </w:rPr>
          <w:instrText>PAGE   \* MERGEFORMAT</w:instrText>
        </w:r>
        <w:r w:rsidRPr="00182A73">
          <w:rPr>
            <w:rFonts w:cs="Times New Roman"/>
            <w:color w:val="FFFFFF" w:themeColor="background1"/>
          </w:rPr>
          <w:fldChar w:fldCharType="separate"/>
        </w:r>
        <w:r>
          <w:rPr>
            <w:rFonts w:cs="Times New Roman"/>
            <w:noProof/>
            <w:color w:val="FFFFFF" w:themeColor="background1"/>
          </w:rPr>
          <w:t>i</w:t>
        </w:r>
        <w:r w:rsidRPr="00182A73">
          <w:rPr>
            <w:rFonts w:cs="Times New Roman"/>
            <w:color w:val="FFFFFF" w:themeColor="background1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FEAF91" w14:textId="77777777" w:rsidR="00185A11" w:rsidRDefault="00185A11" w:rsidP="00E4480A">
      <w:pPr>
        <w:spacing w:line="240" w:lineRule="auto"/>
      </w:pPr>
      <w:r>
        <w:separator/>
      </w:r>
    </w:p>
  </w:footnote>
  <w:footnote w:type="continuationSeparator" w:id="0">
    <w:p w14:paraId="621538AB" w14:textId="77777777" w:rsidR="00185A11" w:rsidRDefault="00185A11" w:rsidP="00E4480A">
      <w:pPr>
        <w:spacing w:line="240" w:lineRule="auto"/>
      </w:pPr>
      <w:r>
        <w:continuationSeparator/>
      </w:r>
    </w:p>
    <w:p w14:paraId="632BEA76" w14:textId="77777777" w:rsidR="00185A11" w:rsidRDefault="00185A11"/>
    <w:p w14:paraId="26CE91C0" w14:textId="77777777" w:rsidR="00185A11" w:rsidRDefault="00185A1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A313A3" w14:textId="3770411D" w:rsidR="009F7827" w:rsidRPr="00443C8C" w:rsidRDefault="009F7827" w:rsidP="00443C8C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085940"/>
    <w:multiLevelType w:val="hybridMultilevel"/>
    <w:tmpl w:val="501CBFC2"/>
    <w:lvl w:ilvl="0" w:tplc="0816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" w15:restartNumberingAfterBreak="0">
    <w:nsid w:val="115B7CFA"/>
    <w:multiLevelType w:val="hybridMultilevel"/>
    <w:tmpl w:val="CDBE74E8"/>
    <w:lvl w:ilvl="0" w:tplc="08160001">
      <w:start w:val="1"/>
      <w:numFmt w:val="bullet"/>
      <w:pStyle w:val="Achievemen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9E62D4"/>
    <w:multiLevelType w:val="hybridMultilevel"/>
    <w:tmpl w:val="48BE0D1E"/>
    <w:lvl w:ilvl="0" w:tplc="10583F1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C7652F"/>
    <w:multiLevelType w:val="hybridMultilevel"/>
    <w:tmpl w:val="9A84412E"/>
    <w:lvl w:ilvl="0" w:tplc="E392FD6C">
      <w:start w:val="1"/>
      <w:numFmt w:val="decimal"/>
      <w:lvlText w:val="RF%1."/>
      <w:lvlJc w:val="left"/>
      <w:pPr>
        <w:ind w:left="1429" w:hanging="360"/>
      </w:pPr>
      <w:rPr>
        <w:rFonts w:ascii="Century Schoolbook" w:hAnsi="Century Schoolbook" w:hint="default"/>
      </w:rPr>
    </w:lvl>
    <w:lvl w:ilvl="1" w:tplc="04090001">
      <w:start w:val="1"/>
      <w:numFmt w:val="bullet"/>
      <w:lvlText w:val=""/>
      <w:lvlJc w:val="left"/>
      <w:pPr>
        <w:ind w:left="2149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1EA2776C"/>
    <w:multiLevelType w:val="hybridMultilevel"/>
    <w:tmpl w:val="8696B70E"/>
    <w:lvl w:ilvl="0" w:tplc="0896E664">
      <w:start w:val="1"/>
      <w:numFmt w:val="bullet"/>
      <w:pStyle w:val="Marcado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560A87"/>
    <w:multiLevelType w:val="hybridMultilevel"/>
    <w:tmpl w:val="14324758"/>
    <w:lvl w:ilvl="0" w:tplc="9E301480">
      <w:numFmt w:val="bullet"/>
      <w:lvlText w:val="•"/>
      <w:lvlJc w:val="left"/>
      <w:pPr>
        <w:ind w:left="1778" w:hanging="360"/>
      </w:pPr>
      <w:rPr>
        <w:rFonts w:ascii="Times New Roman" w:eastAsiaTheme="minorEastAsia" w:hAnsi="Times New Roman" w:cs="Times New Roman" w:hint="default"/>
      </w:rPr>
    </w:lvl>
    <w:lvl w:ilvl="1" w:tplc="08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6" w15:restartNumberingAfterBreak="0">
    <w:nsid w:val="32EE1D7C"/>
    <w:multiLevelType w:val="hybridMultilevel"/>
    <w:tmpl w:val="8F623FA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AE6601"/>
    <w:multiLevelType w:val="hybridMultilevel"/>
    <w:tmpl w:val="21AC1282"/>
    <w:lvl w:ilvl="0" w:tplc="9E301480">
      <w:numFmt w:val="bullet"/>
      <w:lvlText w:val="•"/>
      <w:lvlJc w:val="left"/>
      <w:pPr>
        <w:ind w:left="1068" w:hanging="360"/>
      </w:pPr>
      <w:rPr>
        <w:rFonts w:ascii="Times New Roman" w:eastAsiaTheme="minorEastAsia" w:hAnsi="Times New Roman" w:cs="Times New Roman" w:hint="default"/>
      </w:rPr>
    </w:lvl>
    <w:lvl w:ilvl="1" w:tplc="08160003" w:tentative="1">
      <w:start w:val="1"/>
      <w:numFmt w:val="bullet"/>
      <w:lvlText w:val="o"/>
      <w:lvlJc w:val="left"/>
      <w:pPr>
        <w:ind w:left="143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5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7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59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1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3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5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79" w:hanging="360"/>
      </w:pPr>
      <w:rPr>
        <w:rFonts w:ascii="Wingdings" w:hAnsi="Wingdings" w:hint="default"/>
      </w:rPr>
    </w:lvl>
  </w:abstractNum>
  <w:abstractNum w:abstractNumId="8" w15:restartNumberingAfterBreak="0">
    <w:nsid w:val="3AA51699"/>
    <w:multiLevelType w:val="hybridMultilevel"/>
    <w:tmpl w:val="5520329E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9" w15:restartNumberingAfterBreak="0">
    <w:nsid w:val="3E0469D8"/>
    <w:multiLevelType w:val="hybridMultilevel"/>
    <w:tmpl w:val="82B8394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7373AFF"/>
    <w:multiLevelType w:val="hybridMultilevel"/>
    <w:tmpl w:val="019C014E"/>
    <w:lvl w:ilvl="0" w:tplc="08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1" w15:restartNumberingAfterBreak="0">
    <w:nsid w:val="48EE04FB"/>
    <w:multiLevelType w:val="hybridMultilevel"/>
    <w:tmpl w:val="6924134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9B44BDA"/>
    <w:multiLevelType w:val="hybridMultilevel"/>
    <w:tmpl w:val="85B61144"/>
    <w:lvl w:ilvl="0" w:tplc="08160001">
      <w:start w:val="1"/>
      <w:numFmt w:val="bullet"/>
      <w:lvlText w:val=""/>
      <w:lvlJc w:val="left"/>
      <w:pPr>
        <w:ind w:left="1776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13" w15:restartNumberingAfterBreak="0">
    <w:nsid w:val="4AEB560C"/>
    <w:multiLevelType w:val="hybridMultilevel"/>
    <w:tmpl w:val="3FB0CF6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B251414"/>
    <w:multiLevelType w:val="hybridMultilevel"/>
    <w:tmpl w:val="FCA4EB7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00B7DF7"/>
    <w:multiLevelType w:val="hybridMultilevel"/>
    <w:tmpl w:val="6154473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2177A23"/>
    <w:multiLevelType w:val="multilevel"/>
    <w:tmpl w:val="48A69626"/>
    <w:lvl w:ilvl="0">
      <w:start w:val="1"/>
      <w:numFmt w:val="decimal"/>
      <w:pStyle w:val="Custom-IndiceP0"/>
      <w:lvlText w:val="%1."/>
      <w:lvlJc w:val="left"/>
      <w:pPr>
        <w:ind w:left="360" w:hanging="360"/>
      </w:pPr>
      <w:rPr>
        <w:color w:val="000000" w:themeColor="text1"/>
        <w:sz w:val="32"/>
        <w:szCs w:val="32"/>
      </w:rPr>
    </w:lvl>
    <w:lvl w:ilvl="1">
      <w:start w:val="1"/>
      <w:numFmt w:val="decimal"/>
      <w:pStyle w:val="Custom-IndiceP1"/>
      <w:lvlText w:val="%1.%2."/>
      <w:lvlJc w:val="left"/>
      <w:pPr>
        <w:ind w:left="1152" w:hanging="432"/>
      </w:pPr>
      <w:rPr>
        <w:rFonts w:ascii="Times New Roman" w:hAnsi="Times New Roman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000000" w:themeColor="text1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Custom-IndiceP2"/>
      <w:lvlText w:val="%1.%2.%3."/>
      <w:lvlJc w:val="left"/>
      <w:pPr>
        <w:ind w:left="2394" w:hanging="504"/>
      </w:pPr>
      <w:rPr>
        <w:b/>
        <w:bCs/>
        <w:i w:val="0"/>
        <w:color w:val="000000" w:themeColor="text1"/>
      </w:rPr>
    </w:lvl>
    <w:lvl w:ilvl="3">
      <w:start w:val="1"/>
      <w:numFmt w:val="decimal"/>
      <w:pStyle w:val="Custom-IndexP3"/>
      <w:lvlText w:val="%1.%2.%3.%4."/>
      <w:lvlJc w:val="left"/>
      <w:pPr>
        <w:ind w:left="1728" w:hanging="648"/>
      </w:pPr>
      <w:rPr>
        <w:color w:val="000000" w:themeColor="text1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58A73A6F"/>
    <w:multiLevelType w:val="hybridMultilevel"/>
    <w:tmpl w:val="3298624A"/>
    <w:lvl w:ilvl="0" w:tplc="0816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39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59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79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599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19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39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59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79" w:hanging="360"/>
      </w:pPr>
      <w:rPr>
        <w:rFonts w:ascii="Wingdings" w:hAnsi="Wingdings" w:hint="default"/>
      </w:rPr>
    </w:lvl>
  </w:abstractNum>
  <w:abstractNum w:abstractNumId="18" w15:restartNumberingAfterBreak="0">
    <w:nsid w:val="5AE43624"/>
    <w:multiLevelType w:val="hybridMultilevel"/>
    <w:tmpl w:val="D114647A"/>
    <w:lvl w:ilvl="0" w:tplc="9E301480">
      <w:numFmt w:val="bullet"/>
      <w:lvlText w:val="•"/>
      <w:lvlJc w:val="left"/>
      <w:pPr>
        <w:ind w:left="1069" w:hanging="360"/>
      </w:pPr>
      <w:rPr>
        <w:rFonts w:ascii="Times New Roman" w:eastAsiaTheme="minorEastAsia" w:hAnsi="Times New Roman" w:cs="Times New Roman" w:hint="default"/>
      </w:rPr>
    </w:lvl>
    <w:lvl w:ilvl="1" w:tplc="0816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19" w15:restartNumberingAfterBreak="0">
    <w:nsid w:val="6D9077B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71133510"/>
    <w:multiLevelType w:val="hybridMultilevel"/>
    <w:tmpl w:val="F8D8020A"/>
    <w:lvl w:ilvl="0" w:tplc="7E865946">
      <w:start w:val="1"/>
      <w:numFmt w:val="upperLetter"/>
      <w:pStyle w:val="AnexosSubt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7E738D2"/>
    <w:multiLevelType w:val="hybridMultilevel"/>
    <w:tmpl w:val="F952503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E35013E"/>
    <w:multiLevelType w:val="hybridMultilevel"/>
    <w:tmpl w:val="BE6602F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49771357">
    <w:abstractNumId w:val="1"/>
  </w:num>
  <w:num w:numId="2" w16cid:durableId="1899392686">
    <w:abstractNumId w:val="16"/>
  </w:num>
  <w:num w:numId="3" w16cid:durableId="25256295">
    <w:abstractNumId w:val="4"/>
  </w:num>
  <w:num w:numId="4" w16cid:durableId="777991931">
    <w:abstractNumId w:val="0"/>
  </w:num>
  <w:num w:numId="5" w16cid:durableId="600837169">
    <w:abstractNumId w:val="22"/>
  </w:num>
  <w:num w:numId="6" w16cid:durableId="1485271092">
    <w:abstractNumId w:val="20"/>
  </w:num>
  <w:num w:numId="7" w16cid:durableId="1113282759">
    <w:abstractNumId w:val="3"/>
  </w:num>
  <w:num w:numId="8" w16cid:durableId="415172860">
    <w:abstractNumId w:val="8"/>
  </w:num>
  <w:num w:numId="9" w16cid:durableId="1051417685">
    <w:abstractNumId w:val="15"/>
  </w:num>
  <w:num w:numId="10" w16cid:durableId="67582581">
    <w:abstractNumId w:val="19"/>
  </w:num>
  <w:num w:numId="11" w16cid:durableId="1867400899">
    <w:abstractNumId w:val="16"/>
  </w:num>
  <w:num w:numId="12" w16cid:durableId="475535266">
    <w:abstractNumId w:val="11"/>
  </w:num>
  <w:num w:numId="13" w16cid:durableId="432631525">
    <w:abstractNumId w:val="2"/>
  </w:num>
  <w:num w:numId="14" w16cid:durableId="2101101400">
    <w:abstractNumId w:val="12"/>
  </w:num>
  <w:num w:numId="15" w16cid:durableId="625965705">
    <w:abstractNumId w:val="9"/>
  </w:num>
  <w:num w:numId="16" w16cid:durableId="1546719170">
    <w:abstractNumId w:val="6"/>
  </w:num>
  <w:num w:numId="17" w16cid:durableId="1386684080">
    <w:abstractNumId w:val="21"/>
  </w:num>
  <w:num w:numId="18" w16cid:durableId="695422282">
    <w:abstractNumId w:val="14"/>
  </w:num>
  <w:num w:numId="19" w16cid:durableId="1160535164">
    <w:abstractNumId w:val="13"/>
  </w:num>
  <w:num w:numId="20" w16cid:durableId="1578858198">
    <w:abstractNumId w:val="10"/>
  </w:num>
  <w:num w:numId="21" w16cid:durableId="1090544731">
    <w:abstractNumId w:val="18"/>
  </w:num>
  <w:num w:numId="22" w16cid:durableId="207887709">
    <w:abstractNumId w:val="5"/>
  </w:num>
  <w:num w:numId="23" w16cid:durableId="1269586994">
    <w:abstractNumId w:val="7"/>
  </w:num>
  <w:num w:numId="24" w16cid:durableId="28459516">
    <w:abstractNumId w:val="17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pawzx9d2z9fvzeteeo59pej5a0zwdfr2a5r&quot;&gt;Dissertacao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8&lt;/item&gt;&lt;item&gt;39&lt;/item&gt;&lt;item&gt;47&lt;/item&gt;&lt;item&gt;48&lt;/item&gt;&lt;item&gt;49&lt;/item&gt;&lt;item&gt;53&lt;/item&gt;&lt;/record-ids&gt;&lt;/item&gt;&lt;/Libraries&gt;"/>
  </w:docVars>
  <w:rsids>
    <w:rsidRoot w:val="00216A0D"/>
    <w:rsid w:val="00000056"/>
    <w:rsid w:val="000000F7"/>
    <w:rsid w:val="000005D5"/>
    <w:rsid w:val="00000A4C"/>
    <w:rsid w:val="00000F20"/>
    <w:rsid w:val="00000F6E"/>
    <w:rsid w:val="00001149"/>
    <w:rsid w:val="0000139D"/>
    <w:rsid w:val="00001946"/>
    <w:rsid w:val="00001B38"/>
    <w:rsid w:val="00001C07"/>
    <w:rsid w:val="00001EED"/>
    <w:rsid w:val="000020F0"/>
    <w:rsid w:val="000020F8"/>
    <w:rsid w:val="00002142"/>
    <w:rsid w:val="0000242D"/>
    <w:rsid w:val="00002437"/>
    <w:rsid w:val="000026E3"/>
    <w:rsid w:val="000027A8"/>
    <w:rsid w:val="0000282B"/>
    <w:rsid w:val="0000331C"/>
    <w:rsid w:val="000036C5"/>
    <w:rsid w:val="00003819"/>
    <w:rsid w:val="000038E8"/>
    <w:rsid w:val="00003984"/>
    <w:rsid w:val="00003EB5"/>
    <w:rsid w:val="0000412C"/>
    <w:rsid w:val="000049CD"/>
    <w:rsid w:val="00004AAC"/>
    <w:rsid w:val="00005870"/>
    <w:rsid w:val="00005913"/>
    <w:rsid w:val="00005990"/>
    <w:rsid w:val="000059C9"/>
    <w:rsid w:val="00005A33"/>
    <w:rsid w:val="00005F3A"/>
    <w:rsid w:val="000063A9"/>
    <w:rsid w:val="00006484"/>
    <w:rsid w:val="00006D14"/>
    <w:rsid w:val="0000725E"/>
    <w:rsid w:val="00007BA1"/>
    <w:rsid w:val="00007BA5"/>
    <w:rsid w:val="00007EA9"/>
    <w:rsid w:val="000102FF"/>
    <w:rsid w:val="000105CA"/>
    <w:rsid w:val="0001066B"/>
    <w:rsid w:val="0001083D"/>
    <w:rsid w:val="00010E8E"/>
    <w:rsid w:val="000112A1"/>
    <w:rsid w:val="00011838"/>
    <w:rsid w:val="000118AA"/>
    <w:rsid w:val="00011A07"/>
    <w:rsid w:val="0001247E"/>
    <w:rsid w:val="00012BA6"/>
    <w:rsid w:val="00012C7F"/>
    <w:rsid w:val="00013325"/>
    <w:rsid w:val="00013987"/>
    <w:rsid w:val="0001445C"/>
    <w:rsid w:val="000146FB"/>
    <w:rsid w:val="000149E0"/>
    <w:rsid w:val="00014F0B"/>
    <w:rsid w:val="00014FD6"/>
    <w:rsid w:val="00015224"/>
    <w:rsid w:val="0001557D"/>
    <w:rsid w:val="00015C3A"/>
    <w:rsid w:val="00016042"/>
    <w:rsid w:val="00016581"/>
    <w:rsid w:val="00016643"/>
    <w:rsid w:val="000166D0"/>
    <w:rsid w:val="00016DF9"/>
    <w:rsid w:val="00016E7D"/>
    <w:rsid w:val="000170C7"/>
    <w:rsid w:val="00017589"/>
    <w:rsid w:val="00017ADA"/>
    <w:rsid w:val="00017DB8"/>
    <w:rsid w:val="00020103"/>
    <w:rsid w:val="00020240"/>
    <w:rsid w:val="00020ED5"/>
    <w:rsid w:val="00020F35"/>
    <w:rsid w:val="00020FE6"/>
    <w:rsid w:val="00021119"/>
    <w:rsid w:val="00021441"/>
    <w:rsid w:val="00021623"/>
    <w:rsid w:val="00021FF3"/>
    <w:rsid w:val="000223FF"/>
    <w:rsid w:val="00022791"/>
    <w:rsid w:val="00023080"/>
    <w:rsid w:val="000232E0"/>
    <w:rsid w:val="000236F8"/>
    <w:rsid w:val="0002370B"/>
    <w:rsid w:val="00023BCE"/>
    <w:rsid w:val="00023D23"/>
    <w:rsid w:val="00023DCA"/>
    <w:rsid w:val="00024206"/>
    <w:rsid w:val="000245AD"/>
    <w:rsid w:val="00024725"/>
    <w:rsid w:val="00024890"/>
    <w:rsid w:val="00024D39"/>
    <w:rsid w:val="00024FAA"/>
    <w:rsid w:val="00025593"/>
    <w:rsid w:val="000258CE"/>
    <w:rsid w:val="00025ED3"/>
    <w:rsid w:val="00025FC2"/>
    <w:rsid w:val="00026135"/>
    <w:rsid w:val="000262BA"/>
    <w:rsid w:val="0002684B"/>
    <w:rsid w:val="00026884"/>
    <w:rsid w:val="000271B3"/>
    <w:rsid w:val="000272E3"/>
    <w:rsid w:val="00027323"/>
    <w:rsid w:val="000276CF"/>
    <w:rsid w:val="00027C8D"/>
    <w:rsid w:val="00030D6D"/>
    <w:rsid w:val="00031172"/>
    <w:rsid w:val="000312D3"/>
    <w:rsid w:val="000314B9"/>
    <w:rsid w:val="000320FC"/>
    <w:rsid w:val="00032370"/>
    <w:rsid w:val="0003240F"/>
    <w:rsid w:val="00032A0A"/>
    <w:rsid w:val="000331F2"/>
    <w:rsid w:val="00033443"/>
    <w:rsid w:val="00033461"/>
    <w:rsid w:val="00033534"/>
    <w:rsid w:val="00033795"/>
    <w:rsid w:val="000337B4"/>
    <w:rsid w:val="00033A14"/>
    <w:rsid w:val="00033BE0"/>
    <w:rsid w:val="0003401D"/>
    <w:rsid w:val="000342AA"/>
    <w:rsid w:val="00034A45"/>
    <w:rsid w:val="000350E4"/>
    <w:rsid w:val="0003558A"/>
    <w:rsid w:val="00035844"/>
    <w:rsid w:val="00035960"/>
    <w:rsid w:val="00035D9C"/>
    <w:rsid w:val="00035E8C"/>
    <w:rsid w:val="000365F4"/>
    <w:rsid w:val="000366AA"/>
    <w:rsid w:val="00036756"/>
    <w:rsid w:val="0003689E"/>
    <w:rsid w:val="00036BB4"/>
    <w:rsid w:val="00037103"/>
    <w:rsid w:val="000373C2"/>
    <w:rsid w:val="0003794E"/>
    <w:rsid w:val="0004065A"/>
    <w:rsid w:val="00040973"/>
    <w:rsid w:val="00040BAD"/>
    <w:rsid w:val="00040F39"/>
    <w:rsid w:val="00041411"/>
    <w:rsid w:val="00041418"/>
    <w:rsid w:val="0004147B"/>
    <w:rsid w:val="00041641"/>
    <w:rsid w:val="00041916"/>
    <w:rsid w:val="000419CE"/>
    <w:rsid w:val="00042464"/>
    <w:rsid w:val="0004263F"/>
    <w:rsid w:val="000426CE"/>
    <w:rsid w:val="000427F8"/>
    <w:rsid w:val="00042AB7"/>
    <w:rsid w:val="00042B92"/>
    <w:rsid w:val="00042DAB"/>
    <w:rsid w:val="00042F1A"/>
    <w:rsid w:val="000433D7"/>
    <w:rsid w:val="00043602"/>
    <w:rsid w:val="0004372A"/>
    <w:rsid w:val="000438EB"/>
    <w:rsid w:val="000441EB"/>
    <w:rsid w:val="00044208"/>
    <w:rsid w:val="000448CA"/>
    <w:rsid w:val="00044B5E"/>
    <w:rsid w:val="000451BF"/>
    <w:rsid w:val="000456E3"/>
    <w:rsid w:val="0004587B"/>
    <w:rsid w:val="00045914"/>
    <w:rsid w:val="00045B8E"/>
    <w:rsid w:val="00045CEA"/>
    <w:rsid w:val="00046143"/>
    <w:rsid w:val="000461D8"/>
    <w:rsid w:val="000463E4"/>
    <w:rsid w:val="000464D9"/>
    <w:rsid w:val="00046D75"/>
    <w:rsid w:val="00046F53"/>
    <w:rsid w:val="00046FFF"/>
    <w:rsid w:val="0004755F"/>
    <w:rsid w:val="0004773A"/>
    <w:rsid w:val="00047C29"/>
    <w:rsid w:val="00047E02"/>
    <w:rsid w:val="000502C1"/>
    <w:rsid w:val="00050350"/>
    <w:rsid w:val="000503DC"/>
    <w:rsid w:val="0005091A"/>
    <w:rsid w:val="000511BF"/>
    <w:rsid w:val="0005129F"/>
    <w:rsid w:val="000512E6"/>
    <w:rsid w:val="00051532"/>
    <w:rsid w:val="00051EB2"/>
    <w:rsid w:val="000521CC"/>
    <w:rsid w:val="00052393"/>
    <w:rsid w:val="00052A0E"/>
    <w:rsid w:val="00052B07"/>
    <w:rsid w:val="000531CB"/>
    <w:rsid w:val="0005346D"/>
    <w:rsid w:val="000534DE"/>
    <w:rsid w:val="00053685"/>
    <w:rsid w:val="00053E00"/>
    <w:rsid w:val="00054153"/>
    <w:rsid w:val="00054229"/>
    <w:rsid w:val="00054365"/>
    <w:rsid w:val="00054380"/>
    <w:rsid w:val="000545A3"/>
    <w:rsid w:val="000549B9"/>
    <w:rsid w:val="0005506E"/>
    <w:rsid w:val="00055072"/>
    <w:rsid w:val="0005529A"/>
    <w:rsid w:val="00055382"/>
    <w:rsid w:val="000555C0"/>
    <w:rsid w:val="00055672"/>
    <w:rsid w:val="00055A77"/>
    <w:rsid w:val="00055F47"/>
    <w:rsid w:val="0005620B"/>
    <w:rsid w:val="00056210"/>
    <w:rsid w:val="0005632A"/>
    <w:rsid w:val="00056855"/>
    <w:rsid w:val="0005765C"/>
    <w:rsid w:val="000576B7"/>
    <w:rsid w:val="000576C8"/>
    <w:rsid w:val="000577D6"/>
    <w:rsid w:val="00057DB4"/>
    <w:rsid w:val="00057F56"/>
    <w:rsid w:val="00057F6E"/>
    <w:rsid w:val="000603CC"/>
    <w:rsid w:val="00060800"/>
    <w:rsid w:val="00060891"/>
    <w:rsid w:val="00060E22"/>
    <w:rsid w:val="00060EB0"/>
    <w:rsid w:val="00060EB4"/>
    <w:rsid w:val="00061010"/>
    <w:rsid w:val="000611E5"/>
    <w:rsid w:val="000615AD"/>
    <w:rsid w:val="00061862"/>
    <w:rsid w:val="00061906"/>
    <w:rsid w:val="00061AC9"/>
    <w:rsid w:val="00061B26"/>
    <w:rsid w:val="00061D29"/>
    <w:rsid w:val="00061D95"/>
    <w:rsid w:val="0006212C"/>
    <w:rsid w:val="00062142"/>
    <w:rsid w:val="000622BE"/>
    <w:rsid w:val="00062650"/>
    <w:rsid w:val="00062894"/>
    <w:rsid w:val="00062B99"/>
    <w:rsid w:val="00062D4C"/>
    <w:rsid w:val="00062F18"/>
    <w:rsid w:val="00063764"/>
    <w:rsid w:val="00063A22"/>
    <w:rsid w:val="00063AB6"/>
    <w:rsid w:val="00063B42"/>
    <w:rsid w:val="00063CC4"/>
    <w:rsid w:val="00063DC0"/>
    <w:rsid w:val="00063F01"/>
    <w:rsid w:val="00064220"/>
    <w:rsid w:val="0006535C"/>
    <w:rsid w:val="000654A4"/>
    <w:rsid w:val="00065F0F"/>
    <w:rsid w:val="0006610D"/>
    <w:rsid w:val="00066A4C"/>
    <w:rsid w:val="00067702"/>
    <w:rsid w:val="00067AEC"/>
    <w:rsid w:val="00067CF3"/>
    <w:rsid w:val="00067D98"/>
    <w:rsid w:val="00067EEC"/>
    <w:rsid w:val="00067F26"/>
    <w:rsid w:val="00067F27"/>
    <w:rsid w:val="00067FA7"/>
    <w:rsid w:val="000705A6"/>
    <w:rsid w:val="000706E9"/>
    <w:rsid w:val="000707A1"/>
    <w:rsid w:val="00070D7A"/>
    <w:rsid w:val="000716B7"/>
    <w:rsid w:val="000716D2"/>
    <w:rsid w:val="00071AE7"/>
    <w:rsid w:val="00071C6E"/>
    <w:rsid w:val="00071C80"/>
    <w:rsid w:val="00071ED5"/>
    <w:rsid w:val="00071F03"/>
    <w:rsid w:val="00072298"/>
    <w:rsid w:val="0007264D"/>
    <w:rsid w:val="00072834"/>
    <w:rsid w:val="00072D1B"/>
    <w:rsid w:val="000731C4"/>
    <w:rsid w:val="000731E8"/>
    <w:rsid w:val="00073462"/>
    <w:rsid w:val="00073AEE"/>
    <w:rsid w:val="00073CC6"/>
    <w:rsid w:val="00073F0A"/>
    <w:rsid w:val="00073FEA"/>
    <w:rsid w:val="00074670"/>
    <w:rsid w:val="00074B3E"/>
    <w:rsid w:val="00074B93"/>
    <w:rsid w:val="00074C78"/>
    <w:rsid w:val="00074D5A"/>
    <w:rsid w:val="00075031"/>
    <w:rsid w:val="00075872"/>
    <w:rsid w:val="00075D0B"/>
    <w:rsid w:val="00075DE0"/>
    <w:rsid w:val="00075E35"/>
    <w:rsid w:val="00075FCC"/>
    <w:rsid w:val="000761E1"/>
    <w:rsid w:val="00076932"/>
    <w:rsid w:val="000769DD"/>
    <w:rsid w:val="00076E9C"/>
    <w:rsid w:val="0007702C"/>
    <w:rsid w:val="0007707F"/>
    <w:rsid w:val="00077444"/>
    <w:rsid w:val="0007763C"/>
    <w:rsid w:val="00077BE2"/>
    <w:rsid w:val="000809B5"/>
    <w:rsid w:val="00080C70"/>
    <w:rsid w:val="00081124"/>
    <w:rsid w:val="0008123D"/>
    <w:rsid w:val="00081279"/>
    <w:rsid w:val="0008127C"/>
    <w:rsid w:val="000813B6"/>
    <w:rsid w:val="000816A6"/>
    <w:rsid w:val="00081962"/>
    <w:rsid w:val="00081AF7"/>
    <w:rsid w:val="00081AFC"/>
    <w:rsid w:val="00081E85"/>
    <w:rsid w:val="000820F5"/>
    <w:rsid w:val="000821A8"/>
    <w:rsid w:val="000824FE"/>
    <w:rsid w:val="00082933"/>
    <w:rsid w:val="00082D94"/>
    <w:rsid w:val="0008320F"/>
    <w:rsid w:val="0008337B"/>
    <w:rsid w:val="000841CB"/>
    <w:rsid w:val="00084307"/>
    <w:rsid w:val="000845C2"/>
    <w:rsid w:val="00084832"/>
    <w:rsid w:val="00085442"/>
    <w:rsid w:val="00085589"/>
    <w:rsid w:val="00085928"/>
    <w:rsid w:val="00085AAB"/>
    <w:rsid w:val="00085EB7"/>
    <w:rsid w:val="00086205"/>
    <w:rsid w:val="000862A0"/>
    <w:rsid w:val="00086717"/>
    <w:rsid w:val="0008675C"/>
    <w:rsid w:val="000868BE"/>
    <w:rsid w:val="00086964"/>
    <w:rsid w:val="000869CB"/>
    <w:rsid w:val="00086EDE"/>
    <w:rsid w:val="00086FC7"/>
    <w:rsid w:val="00087986"/>
    <w:rsid w:val="0009031D"/>
    <w:rsid w:val="00090611"/>
    <w:rsid w:val="000908AA"/>
    <w:rsid w:val="000909A1"/>
    <w:rsid w:val="00090AE7"/>
    <w:rsid w:val="00090BA1"/>
    <w:rsid w:val="00090E85"/>
    <w:rsid w:val="000910DA"/>
    <w:rsid w:val="000915FF"/>
    <w:rsid w:val="00091ECC"/>
    <w:rsid w:val="0009207E"/>
    <w:rsid w:val="000922C9"/>
    <w:rsid w:val="0009251C"/>
    <w:rsid w:val="00092AEF"/>
    <w:rsid w:val="00092DEE"/>
    <w:rsid w:val="00092E70"/>
    <w:rsid w:val="00093834"/>
    <w:rsid w:val="0009387B"/>
    <w:rsid w:val="000939A0"/>
    <w:rsid w:val="00093A45"/>
    <w:rsid w:val="00093BAF"/>
    <w:rsid w:val="0009408D"/>
    <w:rsid w:val="000940CC"/>
    <w:rsid w:val="00094290"/>
    <w:rsid w:val="00094389"/>
    <w:rsid w:val="0009446B"/>
    <w:rsid w:val="00094750"/>
    <w:rsid w:val="000949AB"/>
    <w:rsid w:val="00094AE4"/>
    <w:rsid w:val="00094DC3"/>
    <w:rsid w:val="000951C1"/>
    <w:rsid w:val="00095243"/>
    <w:rsid w:val="00095304"/>
    <w:rsid w:val="00095831"/>
    <w:rsid w:val="00095971"/>
    <w:rsid w:val="000961A7"/>
    <w:rsid w:val="0009641F"/>
    <w:rsid w:val="00096436"/>
    <w:rsid w:val="000964F9"/>
    <w:rsid w:val="00096A59"/>
    <w:rsid w:val="00096C59"/>
    <w:rsid w:val="00096CA0"/>
    <w:rsid w:val="00096DD4"/>
    <w:rsid w:val="00096FF9"/>
    <w:rsid w:val="00097060"/>
    <w:rsid w:val="000974E8"/>
    <w:rsid w:val="000976CE"/>
    <w:rsid w:val="0009775D"/>
    <w:rsid w:val="0009780B"/>
    <w:rsid w:val="00097FDA"/>
    <w:rsid w:val="000A0598"/>
    <w:rsid w:val="000A0629"/>
    <w:rsid w:val="000A0A60"/>
    <w:rsid w:val="000A0F4C"/>
    <w:rsid w:val="000A15C7"/>
    <w:rsid w:val="000A16E8"/>
    <w:rsid w:val="000A1734"/>
    <w:rsid w:val="000A1863"/>
    <w:rsid w:val="000A1B4E"/>
    <w:rsid w:val="000A1E3E"/>
    <w:rsid w:val="000A2410"/>
    <w:rsid w:val="000A2797"/>
    <w:rsid w:val="000A29C2"/>
    <w:rsid w:val="000A2F00"/>
    <w:rsid w:val="000A2F63"/>
    <w:rsid w:val="000A3041"/>
    <w:rsid w:val="000A30ED"/>
    <w:rsid w:val="000A30EE"/>
    <w:rsid w:val="000A33E3"/>
    <w:rsid w:val="000A3796"/>
    <w:rsid w:val="000A37D5"/>
    <w:rsid w:val="000A3DA3"/>
    <w:rsid w:val="000A4550"/>
    <w:rsid w:val="000A47E7"/>
    <w:rsid w:val="000A483D"/>
    <w:rsid w:val="000A4B40"/>
    <w:rsid w:val="000A534D"/>
    <w:rsid w:val="000A5655"/>
    <w:rsid w:val="000A5BBC"/>
    <w:rsid w:val="000A5F1F"/>
    <w:rsid w:val="000A6018"/>
    <w:rsid w:val="000A64BC"/>
    <w:rsid w:val="000A667E"/>
    <w:rsid w:val="000A6A46"/>
    <w:rsid w:val="000A6A58"/>
    <w:rsid w:val="000A6C1C"/>
    <w:rsid w:val="000A6CEF"/>
    <w:rsid w:val="000A6D61"/>
    <w:rsid w:val="000A6DD9"/>
    <w:rsid w:val="000A7066"/>
    <w:rsid w:val="000A7225"/>
    <w:rsid w:val="000A7989"/>
    <w:rsid w:val="000B0190"/>
    <w:rsid w:val="000B0846"/>
    <w:rsid w:val="000B092A"/>
    <w:rsid w:val="000B0B14"/>
    <w:rsid w:val="000B0BE5"/>
    <w:rsid w:val="000B1004"/>
    <w:rsid w:val="000B11B0"/>
    <w:rsid w:val="000B11FD"/>
    <w:rsid w:val="000B1715"/>
    <w:rsid w:val="000B1C9B"/>
    <w:rsid w:val="000B1E74"/>
    <w:rsid w:val="000B20FB"/>
    <w:rsid w:val="000B21C5"/>
    <w:rsid w:val="000B232E"/>
    <w:rsid w:val="000B2461"/>
    <w:rsid w:val="000B2555"/>
    <w:rsid w:val="000B2747"/>
    <w:rsid w:val="000B2997"/>
    <w:rsid w:val="000B2AA9"/>
    <w:rsid w:val="000B2BF7"/>
    <w:rsid w:val="000B2D59"/>
    <w:rsid w:val="000B39F0"/>
    <w:rsid w:val="000B3B63"/>
    <w:rsid w:val="000B3BF5"/>
    <w:rsid w:val="000B44C8"/>
    <w:rsid w:val="000B466F"/>
    <w:rsid w:val="000B496D"/>
    <w:rsid w:val="000B539D"/>
    <w:rsid w:val="000B54B4"/>
    <w:rsid w:val="000B5929"/>
    <w:rsid w:val="000B5E89"/>
    <w:rsid w:val="000B5FCB"/>
    <w:rsid w:val="000B612F"/>
    <w:rsid w:val="000B63CB"/>
    <w:rsid w:val="000B63F1"/>
    <w:rsid w:val="000B63F5"/>
    <w:rsid w:val="000B6819"/>
    <w:rsid w:val="000B6BA7"/>
    <w:rsid w:val="000B6E17"/>
    <w:rsid w:val="000B71F2"/>
    <w:rsid w:val="000B7483"/>
    <w:rsid w:val="000B768F"/>
    <w:rsid w:val="000B775D"/>
    <w:rsid w:val="000B7ADF"/>
    <w:rsid w:val="000B7B36"/>
    <w:rsid w:val="000B7C89"/>
    <w:rsid w:val="000C010D"/>
    <w:rsid w:val="000C014E"/>
    <w:rsid w:val="000C037E"/>
    <w:rsid w:val="000C0424"/>
    <w:rsid w:val="000C0832"/>
    <w:rsid w:val="000C0937"/>
    <w:rsid w:val="000C0A6A"/>
    <w:rsid w:val="000C0C6D"/>
    <w:rsid w:val="000C0EFE"/>
    <w:rsid w:val="000C0FDF"/>
    <w:rsid w:val="000C0FE8"/>
    <w:rsid w:val="000C1466"/>
    <w:rsid w:val="000C1E78"/>
    <w:rsid w:val="000C20EE"/>
    <w:rsid w:val="000C216D"/>
    <w:rsid w:val="000C216F"/>
    <w:rsid w:val="000C2229"/>
    <w:rsid w:val="000C259F"/>
    <w:rsid w:val="000C26B9"/>
    <w:rsid w:val="000C2BD0"/>
    <w:rsid w:val="000C2DB9"/>
    <w:rsid w:val="000C38A7"/>
    <w:rsid w:val="000C38FF"/>
    <w:rsid w:val="000C4173"/>
    <w:rsid w:val="000C45A8"/>
    <w:rsid w:val="000C48CB"/>
    <w:rsid w:val="000C4905"/>
    <w:rsid w:val="000C4A54"/>
    <w:rsid w:val="000C4AEF"/>
    <w:rsid w:val="000C53A9"/>
    <w:rsid w:val="000C5804"/>
    <w:rsid w:val="000C593E"/>
    <w:rsid w:val="000C59EF"/>
    <w:rsid w:val="000C5B7E"/>
    <w:rsid w:val="000C5C8A"/>
    <w:rsid w:val="000C6012"/>
    <w:rsid w:val="000C62D0"/>
    <w:rsid w:val="000C6BA5"/>
    <w:rsid w:val="000C6C11"/>
    <w:rsid w:val="000C6F21"/>
    <w:rsid w:val="000C76E3"/>
    <w:rsid w:val="000C7799"/>
    <w:rsid w:val="000C7AD9"/>
    <w:rsid w:val="000C7B8C"/>
    <w:rsid w:val="000C7CFC"/>
    <w:rsid w:val="000D046A"/>
    <w:rsid w:val="000D0812"/>
    <w:rsid w:val="000D08CB"/>
    <w:rsid w:val="000D095F"/>
    <w:rsid w:val="000D09FE"/>
    <w:rsid w:val="000D0F4E"/>
    <w:rsid w:val="000D0F52"/>
    <w:rsid w:val="000D0FF4"/>
    <w:rsid w:val="000D1232"/>
    <w:rsid w:val="000D1BE6"/>
    <w:rsid w:val="000D1C21"/>
    <w:rsid w:val="000D2124"/>
    <w:rsid w:val="000D236F"/>
    <w:rsid w:val="000D2637"/>
    <w:rsid w:val="000D26DC"/>
    <w:rsid w:val="000D2C62"/>
    <w:rsid w:val="000D2D80"/>
    <w:rsid w:val="000D2FDE"/>
    <w:rsid w:val="000D3029"/>
    <w:rsid w:val="000D3556"/>
    <w:rsid w:val="000D367B"/>
    <w:rsid w:val="000D3944"/>
    <w:rsid w:val="000D3971"/>
    <w:rsid w:val="000D39EC"/>
    <w:rsid w:val="000D3A27"/>
    <w:rsid w:val="000D3B48"/>
    <w:rsid w:val="000D3E0F"/>
    <w:rsid w:val="000D4023"/>
    <w:rsid w:val="000D43E6"/>
    <w:rsid w:val="000D4573"/>
    <w:rsid w:val="000D4765"/>
    <w:rsid w:val="000D47EA"/>
    <w:rsid w:val="000D4C17"/>
    <w:rsid w:val="000D4E40"/>
    <w:rsid w:val="000D5196"/>
    <w:rsid w:val="000D5A04"/>
    <w:rsid w:val="000D5BF1"/>
    <w:rsid w:val="000D5CE0"/>
    <w:rsid w:val="000D60A8"/>
    <w:rsid w:val="000D610E"/>
    <w:rsid w:val="000D642A"/>
    <w:rsid w:val="000D6752"/>
    <w:rsid w:val="000D69A4"/>
    <w:rsid w:val="000D6CCE"/>
    <w:rsid w:val="000D718B"/>
    <w:rsid w:val="000D748F"/>
    <w:rsid w:val="000D74FA"/>
    <w:rsid w:val="000D7690"/>
    <w:rsid w:val="000D77E3"/>
    <w:rsid w:val="000D7A20"/>
    <w:rsid w:val="000E001A"/>
    <w:rsid w:val="000E033E"/>
    <w:rsid w:val="000E0577"/>
    <w:rsid w:val="000E0640"/>
    <w:rsid w:val="000E0650"/>
    <w:rsid w:val="000E0750"/>
    <w:rsid w:val="000E0E69"/>
    <w:rsid w:val="000E0EEE"/>
    <w:rsid w:val="000E0FBF"/>
    <w:rsid w:val="000E108D"/>
    <w:rsid w:val="000E1452"/>
    <w:rsid w:val="000E1EC6"/>
    <w:rsid w:val="000E1ECF"/>
    <w:rsid w:val="000E1FE6"/>
    <w:rsid w:val="000E27E6"/>
    <w:rsid w:val="000E2932"/>
    <w:rsid w:val="000E33D9"/>
    <w:rsid w:val="000E34BA"/>
    <w:rsid w:val="000E35C0"/>
    <w:rsid w:val="000E35DF"/>
    <w:rsid w:val="000E3C0C"/>
    <w:rsid w:val="000E499F"/>
    <w:rsid w:val="000E4F4F"/>
    <w:rsid w:val="000E50D4"/>
    <w:rsid w:val="000E58AF"/>
    <w:rsid w:val="000E5A40"/>
    <w:rsid w:val="000E5A4B"/>
    <w:rsid w:val="000E5F36"/>
    <w:rsid w:val="000E5F42"/>
    <w:rsid w:val="000E5F69"/>
    <w:rsid w:val="000E5FB1"/>
    <w:rsid w:val="000E6453"/>
    <w:rsid w:val="000E64EA"/>
    <w:rsid w:val="000E6F37"/>
    <w:rsid w:val="000E72F6"/>
    <w:rsid w:val="000E7ADB"/>
    <w:rsid w:val="000E7D14"/>
    <w:rsid w:val="000F07A9"/>
    <w:rsid w:val="000F0DFD"/>
    <w:rsid w:val="000F0F86"/>
    <w:rsid w:val="000F1110"/>
    <w:rsid w:val="000F1252"/>
    <w:rsid w:val="000F1501"/>
    <w:rsid w:val="000F19F3"/>
    <w:rsid w:val="000F1CA4"/>
    <w:rsid w:val="000F1D2C"/>
    <w:rsid w:val="000F25C5"/>
    <w:rsid w:val="000F2710"/>
    <w:rsid w:val="000F287F"/>
    <w:rsid w:val="000F2B74"/>
    <w:rsid w:val="000F2BA5"/>
    <w:rsid w:val="000F2DD2"/>
    <w:rsid w:val="000F316F"/>
    <w:rsid w:val="000F3172"/>
    <w:rsid w:val="000F32A2"/>
    <w:rsid w:val="000F3613"/>
    <w:rsid w:val="000F36EA"/>
    <w:rsid w:val="000F3A44"/>
    <w:rsid w:val="000F3AD1"/>
    <w:rsid w:val="000F3AF1"/>
    <w:rsid w:val="000F3F90"/>
    <w:rsid w:val="000F475D"/>
    <w:rsid w:val="000F4B4E"/>
    <w:rsid w:val="000F4C30"/>
    <w:rsid w:val="000F4D10"/>
    <w:rsid w:val="000F50C4"/>
    <w:rsid w:val="000F53C6"/>
    <w:rsid w:val="000F580E"/>
    <w:rsid w:val="000F5857"/>
    <w:rsid w:val="000F5AB7"/>
    <w:rsid w:val="000F5C5C"/>
    <w:rsid w:val="000F6414"/>
    <w:rsid w:val="000F642E"/>
    <w:rsid w:val="000F67BB"/>
    <w:rsid w:val="000F7257"/>
    <w:rsid w:val="000F747C"/>
    <w:rsid w:val="000F7500"/>
    <w:rsid w:val="000F77D3"/>
    <w:rsid w:val="000F7B25"/>
    <w:rsid w:val="001002F1"/>
    <w:rsid w:val="0010060F"/>
    <w:rsid w:val="001006E9"/>
    <w:rsid w:val="00100E2C"/>
    <w:rsid w:val="00100ED0"/>
    <w:rsid w:val="00101018"/>
    <w:rsid w:val="001013FC"/>
    <w:rsid w:val="0010165F"/>
    <w:rsid w:val="0010180B"/>
    <w:rsid w:val="00101972"/>
    <w:rsid w:val="00101B3E"/>
    <w:rsid w:val="00101C54"/>
    <w:rsid w:val="00101EAE"/>
    <w:rsid w:val="0010209E"/>
    <w:rsid w:val="0010233C"/>
    <w:rsid w:val="0010254E"/>
    <w:rsid w:val="00102566"/>
    <w:rsid w:val="0010283A"/>
    <w:rsid w:val="00102CBA"/>
    <w:rsid w:val="00102F60"/>
    <w:rsid w:val="00103638"/>
    <w:rsid w:val="00103944"/>
    <w:rsid w:val="00103990"/>
    <w:rsid w:val="00103C2F"/>
    <w:rsid w:val="00103C55"/>
    <w:rsid w:val="00103CD3"/>
    <w:rsid w:val="00103D9F"/>
    <w:rsid w:val="00103E18"/>
    <w:rsid w:val="00103E47"/>
    <w:rsid w:val="00103E4B"/>
    <w:rsid w:val="001042B2"/>
    <w:rsid w:val="00104A5B"/>
    <w:rsid w:val="00104DD8"/>
    <w:rsid w:val="0010520F"/>
    <w:rsid w:val="00105220"/>
    <w:rsid w:val="0010535F"/>
    <w:rsid w:val="00105571"/>
    <w:rsid w:val="00105730"/>
    <w:rsid w:val="0010604B"/>
    <w:rsid w:val="0010629E"/>
    <w:rsid w:val="00106363"/>
    <w:rsid w:val="00106675"/>
    <w:rsid w:val="001067CD"/>
    <w:rsid w:val="00107483"/>
    <w:rsid w:val="00107509"/>
    <w:rsid w:val="00107884"/>
    <w:rsid w:val="00107D30"/>
    <w:rsid w:val="001104A5"/>
    <w:rsid w:val="00110CA3"/>
    <w:rsid w:val="00111176"/>
    <w:rsid w:val="001111F3"/>
    <w:rsid w:val="00111874"/>
    <w:rsid w:val="00111A76"/>
    <w:rsid w:val="00111DA8"/>
    <w:rsid w:val="00112009"/>
    <w:rsid w:val="001121D8"/>
    <w:rsid w:val="001124CE"/>
    <w:rsid w:val="001126A7"/>
    <w:rsid w:val="00113183"/>
    <w:rsid w:val="001133A3"/>
    <w:rsid w:val="00113494"/>
    <w:rsid w:val="0011373D"/>
    <w:rsid w:val="00113AD4"/>
    <w:rsid w:val="00113B3D"/>
    <w:rsid w:val="0011409D"/>
    <w:rsid w:val="00114266"/>
    <w:rsid w:val="00115249"/>
    <w:rsid w:val="001152AA"/>
    <w:rsid w:val="00115551"/>
    <w:rsid w:val="001156B4"/>
    <w:rsid w:val="0011576D"/>
    <w:rsid w:val="00115A42"/>
    <w:rsid w:val="0011605D"/>
    <w:rsid w:val="00116161"/>
    <w:rsid w:val="00116321"/>
    <w:rsid w:val="0011657B"/>
    <w:rsid w:val="001165BD"/>
    <w:rsid w:val="001165D9"/>
    <w:rsid w:val="00116685"/>
    <w:rsid w:val="00116C58"/>
    <w:rsid w:val="00117039"/>
    <w:rsid w:val="001171AD"/>
    <w:rsid w:val="00117345"/>
    <w:rsid w:val="001173E2"/>
    <w:rsid w:val="00117981"/>
    <w:rsid w:val="00117987"/>
    <w:rsid w:val="00117D17"/>
    <w:rsid w:val="0012045D"/>
    <w:rsid w:val="0012050C"/>
    <w:rsid w:val="00120737"/>
    <w:rsid w:val="00120AFD"/>
    <w:rsid w:val="0012124D"/>
    <w:rsid w:val="0012137D"/>
    <w:rsid w:val="001215CB"/>
    <w:rsid w:val="001215E6"/>
    <w:rsid w:val="00121863"/>
    <w:rsid w:val="00121BD0"/>
    <w:rsid w:val="001224DF"/>
    <w:rsid w:val="00122B75"/>
    <w:rsid w:val="00122C3E"/>
    <w:rsid w:val="00122E6C"/>
    <w:rsid w:val="00123237"/>
    <w:rsid w:val="00123429"/>
    <w:rsid w:val="00123604"/>
    <w:rsid w:val="001238A2"/>
    <w:rsid w:val="00123D9F"/>
    <w:rsid w:val="00123DA5"/>
    <w:rsid w:val="00123DAA"/>
    <w:rsid w:val="00123F42"/>
    <w:rsid w:val="001244F3"/>
    <w:rsid w:val="00124B12"/>
    <w:rsid w:val="00125169"/>
    <w:rsid w:val="00125A9C"/>
    <w:rsid w:val="00125AC2"/>
    <w:rsid w:val="00125FA1"/>
    <w:rsid w:val="00125FE9"/>
    <w:rsid w:val="00127042"/>
    <w:rsid w:val="00127080"/>
    <w:rsid w:val="001270EE"/>
    <w:rsid w:val="001271F8"/>
    <w:rsid w:val="001273F1"/>
    <w:rsid w:val="00127677"/>
    <w:rsid w:val="00127ACB"/>
    <w:rsid w:val="00127E84"/>
    <w:rsid w:val="00127FC0"/>
    <w:rsid w:val="00131017"/>
    <w:rsid w:val="00131491"/>
    <w:rsid w:val="00131711"/>
    <w:rsid w:val="00131949"/>
    <w:rsid w:val="00131B05"/>
    <w:rsid w:val="00131CE0"/>
    <w:rsid w:val="00131DAE"/>
    <w:rsid w:val="00131E8E"/>
    <w:rsid w:val="001321F9"/>
    <w:rsid w:val="00132597"/>
    <w:rsid w:val="001329A2"/>
    <w:rsid w:val="00132A8C"/>
    <w:rsid w:val="00132C3C"/>
    <w:rsid w:val="00132DC3"/>
    <w:rsid w:val="00133549"/>
    <w:rsid w:val="001335C8"/>
    <w:rsid w:val="00133701"/>
    <w:rsid w:val="00133A05"/>
    <w:rsid w:val="00133C2A"/>
    <w:rsid w:val="00133FE0"/>
    <w:rsid w:val="0013473B"/>
    <w:rsid w:val="00134D10"/>
    <w:rsid w:val="00134EB6"/>
    <w:rsid w:val="0013505D"/>
    <w:rsid w:val="001354A4"/>
    <w:rsid w:val="00135B26"/>
    <w:rsid w:val="00136196"/>
    <w:rsid w:val="001363B7"/>
    <w:rsid w:val="00136449"/>
    <w:rsid w:val="00136B9D"/>
    <w:rsid w:val="00136EE9"/>
    <w:rsid w:val="0013722C"/>
    <w:rsid w:val="001373F4"/>
    <w:rsid w:val="00137410"/>
    <w:rsid w:val="0013776F"/>
    <w:rsid w:val="00137B92"/>
    <w:rsid w:val="00137E29"/>
    <w:rsid w:val="001401C9"/>
    <w:rsid w:val="001401FB"/>
    <w:rsid w:val="001402E5"/>
    <w:rsid w:val="00140628"/>
    <w:rsid w:val="001407D8"/>
    <w:rsid w:val="00140FF7"/>
    <w:rsid w:val="001410D4"/>
    <w:rsid w:val="001415EA"/>
    <w:rsid w:val="001424FE"/>
    <w:rsid w:val="0014281C"/>
    <w:rsid w:val="001429FE"/>
    <w:rsid w:val="00142FCF"/>
    <w:rsid w:val="001430A3"/>
    <w:rsid w:val="00143212"/>
    <w:rsid w:val="001437D3"/>
    <w:rsid w:val="00143FA5"/>
    <w:rsid w:val="00143FC2"/>
    <w:rsid w:val="001440E9"/>
    <w:rsid w:val="00144260"/>
    <w:rsid w:val="00144621"/>
    <w:rsid w:val="001447A1"/>
    <w:rsid w:val="001451C3"/>
    <w:rsid w:val="00145324"/>
    <w:rsid w:val="00145787"/>
    <w:rsid w:val="00145FDC"/>
    <w:rsid w:val="001461E7"/>
    <w:rsid w:val="0014638C"/>
    <w:rsid w:val="001463A5"/>
    <w:rsid w:val="0014668C"/>
    <w:rsid w:val="00146706"/>
    <w:rsid w:val="0014681A"/>
    <w:rsid w:val="00146C49"/>
    <w:rsid w:val="00146D8F"/>
    <w:rsid w:val="001470CF"/>
    <w:rsid w:val="00147335"/>
    <w:rsid w:val="001473F9"/>
    <w:rsid w:val="001478E7"/>
    <w:rsid w:val="00147A8D"/>
    <w:rsid w:val="00147CB4"/>
    <w:rsid w:val="00147F44"/>
    <w:rsid w:val="00147F84"/>
    <w:rsid w:val="001504B4"/>
    <w:rsid w:val="00150ADF"/>
    <w:rsid w:val="00150E6F"/>
    <w:rsid w:val="001515C0"/>
    <w:rsid w:val="0015191F"/>
    <w:rsid w:val="001519F6"/>
    <w:rsid w:val="00152160"/>
    <w:rsid w:val="0015297F"/>
    <w:rsid w:val="00152DF2"/>
    <w:rsid w:val="00152DFF"/>
    <w:rsid w:val="0015307B"/>
    <w:rsid w:val="00153087"/>
    <w:rsid w:val="00153225"/>
    <w:rsid w:val="0015339E"/>
    <w:rsid w:val="001534B7"/>
    <w:rsid w:val="00153AA2"/>
    <w:rsid w:val="001541ED"/>
    <w:rsid w:val="001541FE"/>
    <w:rsid w:val="00154C95"/>
    <w:rsid w:val="00155258"/>
    <w:rsid w:val="00155265"/>
    <w:rsid w:val="001554A6"/>
    <w:rsid w:val="00155843"/>
    <w:rsid w:val="00155886"/>
    <w:rsid w:val="00155B55"/>
    <w:rsid w:val="0015622F"/>
    <w:rsid w:val="00156296"/>
    <w:rsid w:val="00156B10"/>
    <w:rsid w:val="00156E54"/>
    <w:rsid w:val="001571CA"/>
    <w:rsid w:val="00157905"/>
    <w:rsid w:val="001602D5"/>
    <w:rsid w:val="00160AD2"/>
    <w:rsid w:val="00160CD8"/>
    <w:rsid w:val="0016138B"/>
    <w:rsid w:val="001613AE"/>
    <w:rsid w:val="00161563"/>
    <w:rsid w:val="00161A81"/>
    <w:rsid w:val="00161B05"/>
    <w:rsid w:val="00161B2D"/>
    <w:rsid w:val="00161C38"/>
    <w:rsid w:val="00161C5D"/>
    <w:rsid w:val="00161DA1"/>
    <w:rsid w:val="00161F1C"/>
    <w:rsid w:val="00162871"/>
    <w:rsid w:val="00162B06"/>
    <w:rsid w:val="00162D64"/>
    <w:rsid w:val="00163174"/>
    <w:rsid w:val="00163783"/>
    <w:rsid w:val="00163929"/>
    <w:rsid w:val="00163BD0"/>
    <w:rsid w:val="00164364"/>
    <w:rsid w:val="001646F2"/>
    <w:rsid w:val="001647EE"/>
    <w:rsid w:val="00164A3C"/>
    <w:rsid w:val="00164B6A"/>
    <w:rsid w:val="00164C54"/>
    <w:rsid w:val="00164E9B"/>
    <w:rsid w:val="00165095"/>
    <w:rsid w:val="00165156"/>
    <w:rsid w:val="00165334"/>
    <w:rsid w:val="00165473"/>
    <w:rsid w:val="001655E3"/>
    <w:rsid w:val="00165A45"/>
    <w:rsid w:val="00165A72"/>
    <w:rsid w:val="00165F25"/>
    <w:rsid w:val="0016623E"/>
    <w:rsid w:val="001662C8"/>
    <w:rsid w:val="001663EC"/>
    <w:rsid w:val="001664A8"/>
    <w:rsid w:val="0016656C"/>
    <w:rsid w:val="001666B9"/>
    <w:rsid w:val="0016674E"/>
    <w:rsid w:val="001667D7"/>
    <w:rsid w:val="001668B6"/>
    <w:rsid w:val="00167298"/>
    <w:rsid w:val="001678E1"/>
    <w:rsid w:val="00167B9F"/>
    <w:rsid w:val="00167DCC"/>
    <w:rsid w:val="00167E1E"/>
    <w:rsid w:val="0017029E"/>
    <w:rsid w:val="00170904"/>
    <w:rsid w:val="00170973"/>
    <w:rsid w:val="00170EFF"/>
    <w:rsid w:val="001712AD"/>
    <w:rsid w:val="001713C5"/>
    <w:rsid w:val="001714B2"/>
    <w:rsid w:val="00171B8B"/>
    <w:rsid w:val="00171C5C"/>
    <w:rsid w:val="00171F51"/>
    <w:rsid w:val="0017217C"/>
    <w:rsid w:val="00172214"/>
    <w:rsid w:val="001722C1"/>
    <w:rsid w:val="001723A1"/>
    <w:rsid w:val="00172439"/>
    <w:rsid w:val="00172E3A"/>
    <w:rsid w:val="00172F21"/>
    <w:rsid w:val="0017323C"/>
    <w:rsid w:val="001732DE"/>
    <w:rsid w:val="001733BB"/>
    <w:rsid w:val="00173492"/>
    <w:rsid w:val="001736B1"/>
    <w:rsid w:val="00173747"/>
    <w:rsid w:val="001737D4"/>
    <w:rsid w:val="0017394E"/>
    <w:rsid w:val="00173BA6"/>
    <w:rsid w:val="00173E2F"/>
    <w:rsid w:val="00174020"/>
    <w:rsid w:val="00174044"/>
    <w:rsid w:val="0017459E"/>
    <w:rsid w:val="00174A00"/>
    <w:rsid w:val="00174C13"/>
    <w:rsid w:val="00174DFB"/>
    <w:rsid w:val="00175260"/>
    <w:rsid w:val="001752C5"/>
    <w:rsid w:val="00175456"/>
    <w:rsid w:val="001754F2"/>
    <w:rsid w:val="0017553B"/>
    <w:rsid w:val="00175936"/>
    <w:rsid w:val="00175AC1"/>
    <w:rsid w:val="00175C08"/>
    <w:rsid w:val="00175C3A"/>
    <w:rsid w:val="00175D55"/>
    <w:rsid w:val="00175F37"/>
    <w:rsid w:val="00175F7C"/>
    <w:rsid w:val="00176035"/>
    <w:rsid w:val="0017660F"/>
    <w:rsid w:val="00176688"/>
    <w:rsid w:val="001768FB"/>
    <w:rsid w:val="00176AE2"/>
    <w:rsid w:val="00176DBC"/>
    <w:rsid w:val="001772A5"/>
    <w:rsid w:val="001773B0"/>
    <w:rsid w:val="0017746E"/>
    <w:rsid w:val="0017747E"/>
    <w:rsid w:val="001802A1"/>
    <w:rsid w:val="0018053A"/>
    <w:rsid w:val="0018058F"/>
    <w:rsid w:val="001807F3"/>
    <w:rsid w:val="001808A3"/>
    <w:rsid w:val="00180E03"/>
    <w:rsid w:val="00181221"/>
    <w:rsid w:val="0018149F"/>
    <w:rsid w:val="00181F16"/>
    <w:rsid w:val="001821C3"/>
    <w:rsid w:val="00182412"/>
    <w:rsid w:val="0018284E"/>
    <w:rsid w:val="00182854"/>
    <w:rsid w:val="00182A73"/>
    <w:rsid w:val="00182B18"/>
    <w:rsid w:val="00182BBC"/>
    <w:rsid w:val="0018318D"/>
    <w:rsid w:val="001835E9"/>
    <w:rsid w:val="00183DFC"/>
    <w:rsid w:val="001841E7"/>
    <w:rsid w:val="0018479C"/>
    <w:rsid w:val="00184E53"/>
    <w:rsid w:val="00184EC6"/>
    <w:rsid w:val="001855E8"/>
    <w:rsid w:val="00185618"/>
    <w:rsid w:val="00185A11"/>
    <w:rsid w:val="00186167"/>
    <w:rsid w:val="00186297"/>
    <w:rsid w:val="00186619"/>
    <w:rsid w:val="00186DEC"/>
    <w:rsid w:val="00187644"/>
    <w:rsid w:val="00187770"/>
    <w:rsid w:val="0018791B"/>
    <w:rsid w:val="00187B25"/>
    <w:rsid w:val="00187B37"/>
    <w:rsid w:val="001901BD"/>
    <w:rsid w:val="00190A10"/>
    <w:rsid w:val="00190CE3"/>
    <w:rsid w:val="00190F65"/>
    <w:rsid w:val="00191462"/>
    <w:rsid w:val="00191E9F"/>
    <w:rsid w:val="00192210"/>
    <w:rsid w:val="0019227B"/>
    <w:rsid w:val="00192413"/>
    <w:rsid w:val="00192554"/>
    <w:rsid w:val="00192D29"/>
    <w:rsid w:val="001931EC"/>
    <w:rsid w:val="001938C5"/>
    <w:rsid w:val="00193C0E"/>
    <w:rsid w:val="0019416F"/>
    <w:rsid w:val="00194199"/>
    <w:rsid w:val="0019530F"/>
    <w:rsid w:val="0019546F"/>
    <w:rsid w:val="001958A8"/>
    <w:rsid w:val="0019619A"/>
    <w:rsid w:val="001965EF"/>
    <w:rsid w:val="001966B1"/>
    <w:rsid w:val="00196890"/>
    <w:rsid w:val="00196892"/>
    <w:rsid w:val="00196A8C"/>
    <w:rsid w:val="00196CA0"/>
    <w:rsid w:val="0019711B"/>
    <w:rsid w:val="0019756A"/>
    <w:rsid w:val="001976A0"/>
    <w:rsid w:val="00197EA5"/>
    <w:rsid w:val="001A02AE"/>
    <w:rsid w:val="001A03C8"/>
    <w:rsid w:val="001A04F5"/>
    <w:rsid w:val="001A095F"/>
    <w:rsid w:val="001A0BC4"/>
    <w:rsid w:val="001A0C7A"/>
    <w:rsid w:val="001A1065"/>
    <w:rsid w:val="001A14BE"/>
    <w:rsid w:val="001A153B"/>
    <w:rsid w:val="001A1720"/>
    <w:rsid w:val="001A1812"/>
    <w:rsid w:val="001A1CBA"/>
    <w:rsid w:val="001A1FEB"/>
    <w:rsid w:val="001A225A"/>
    <w:rsid w:val="001A240D"/>
    <w:rsid w:val="001A249C"/>
    <w:rsid w:val="001A259B"/>
    <w:rsid w:val="001A2680"/>
    <w:rsid w:val="001A2968"/>
    <w:rsid w:val="001A2B41"/>
    <w:rsid w:val="001A2DC0"/>
    <w:rsid w:val="001A3A18"/>
    <w:rsid w:val="001A3C02"/>
    <w:rsid w:val="001A3DDF"/>
    <w:rsid w:val="001A4228"/>
    <w:rsid w:val="001A4243"/>
    <w:rsid w:val="001A429A"/>
    <w:rsid w:val="001A430F"/>
    <w:rsid w:val="001A4589"/>
    <w:rsid w:val="001A4741"/>
    <w:rsid w:val="001A482A"/>
    <w:rsid w:val="001A50C4"/>
    <w:rsid w:val="001A55C3"/>
    <w:rsid w:val="001A56DA"/>
    <w:rsid w:val="001A5762"/>
    <w:rsid w:val="001A5844"/>
    <w:rsid w:val="001A59B5"/>
    <w:rsid w:val="001A6020"/>
    <w:rsid w:val="001A6410"/>
    <w:rsid w:val="001A6579"/>
    <w:rsid w:val="001A65B3"/>
    <w:rsid w:val="001A68C3"/>
    <w:rsid w:val="001A70C4"/>
    <w:rsid w:val="001A74D3"/>
    <w:rsid w:val="001A7AFB"/>
    <w:rsid w:val="001A7E20"/>
    <w:rsid w:val="001B0224"/>
    <w:rsid w:val="001B0247"/>
    <w:rsid w:val="001B02A8"/>
    <w:rsid w:val="001B0584"/>
    <w:rsid w:val="001B0C6F"/>
    <w:rsid w:val="001B1143"/>
    <w:rsid w:val="001B1988"/>
    <w:rsid w:val="001B1C42"/>
    <w:rsid w:val="001B1FD2"/>
    <w:rsid w:val="001B209C"/>
    <w:rsid w:val="001B2470"/>
    <w:rsid w:val="001B248E"/>
    <w:rsid w:val="001B2E37"/>
    <w:rsid w:val="001B300B"/>
    <w:rsid w:val="001B31BF"/>
    <w:rsid w:val="001B32FD"/>
    <w:rsid w:val="001B3324"/>
    <w:rsid w:val="001B3354"/>
    <w:rsid w:val="001B37C2"/>
    <w:rsid w:val="001B38DE"/>
    <w:rsid w:val="001B3A8B"/>
    <w:rsid w:val="001B3FC8"/>
    <w:rsid w:val="001B4006"/>
    <w:rsid w:val="001B4174"/>
    <w:rsid w:val="001B429A"/>
    <w:rsid w:val="001B4669"/>
    <w:rsid w:val="001B49B9"/>
    <w:rsid w:val="001B49C8"/>
    <w:rsid w:val="001B4BEA"/>
    <w:rsid w:val="001B4E13"/>
    <w:rsid w:val="001B4F6C"/>
    <w:rsid w:val="001B5147"/>
    <w:rsid w:val="001B51E8"/>
    <w:rsid w:val="001B52AA"/>
    <w:rsid w:val="001B5DBC"/>
    <w:rsid w:val="001B60CD"/>
    <w:rsid w:val="001B6192"/>
    <w:rsid w:val="001B62C6"/>
    <w:rsid w:val="001B62E6"/>
    <w:rsid w:val="001B7050"/>
    <w:rsid w:val="001B71DE"/>
    <w:rsid w:val="001B742D"/>
    <w:rsid w:val="001B76D6"/>
    <w:rsid w:val="001B7A71"/>
    <w:rsid w:val="001C0C4E"/>
    <w:rsid w:val="001C0DBB"/>
    <w:rsid w:val="001C1061"/>
    <w:rsid w:val="001C185B"/>
    <w:rsid w:val="001C1BAE"/>
    <w:rsid w:val="001C1DFB"/>
    <w:rsid w:val="001C26FE"/>
    <w:rsid w:val="001C2C54"/>
    <w:rsid w:val="001C2DA9"/>
    <w:rsid w:val="001C315F"/>
    <w:rsid w:val="001C3273"/>
    <w:rsid w:val="001C3537"/>
    <w:rsid w:val="001C3B93"/>
    <w:rsid w:val="001C3DB8"/>
    <w:rsid w:val="001C403D"/>
    <w:rsid w:val="001C424B"/>
    <w:rsid w:val="001C42E6"/>
    <w:rsid w:val="001C486D"/>
    <w:rsid w:val="001C4F22"/>
    <w:rsid w:val="001C52AA"/>
    <w:rsid w:val="001C52D7"/>
    <w:rsid w:val="001C5331"/>
    <w:rsid w:val="001C5863"/>
    <w:rsid w:val="001C5A19"/>
    <w:rsid w:val="001C5B05"/>
    <w:rsid w:val="001C602C"/>
    <w:rsid w:val="001C60C6"/>
    <w:rsid w:val="001C611B"/>
    <w:rsid w:val="001C6222"/>
    <w:rsid w:val="001C6432"/>
    <w:rsid w:val="001C64F4"/>
    <w:rsid w:val="001C65C7"/>
    <w:rsid w:val="001C68CC"/>
    <w:rsid w:val="001C6A7D"/>
    <w:rsid w:val="001C6BD0"/>
    <w:rsid w:val="001C7096"/>
    <w:rsid w:val="001C78AB"/>
    <w:rsid w:val="001C78B7"/>
    <w:rsid w:val="001C7BFB"/>
    <w:rsid w:val="001C7DE0"/>
    <w:rsid w:val="001D0213"/>
    <w:rsid w:val="001D0260"/>
    <w:rsid w:val="001D027E"/>
    <w:rsid w:val="001D0450"/>
    <w:rsid w:val="001D054A"/>
    <w:rsid w:val="001D0727"/>
    <w:rsid w:val="001D0815"/>
    <w:rsid w:val="001D082F"/>
    <w:rsid w:val="001D0871"/>
    <w:rsid w:val="001D0C3F"/>
    <w:rsid w:val="001D114F"/>
    <w:rsid w:val="001D1390"/>
    <w:rsid w:val="001D146F"/>
    <w:rsid w:val="001D16A2"/>
    <w:rsid w:val="001D16BD"/>
    <w:rsid w:val="001D173D"/>
    <w:rsid w:val="001D1FF1"/>
    <w:rsid w:val="001D20B2"/>
    <w:rsid w:val="001D2137"/>
    <w:rsid w:val="001D2389"/>
    <w:rsid w:val="001D2AF2"/>
    <w:rsid w:val="001D2BD9"/>
    <w:rsid w:val="001D316F"/>
    <w:rsid w:val="001D39DB"/>
    <w:rsid w:val="001D3A07"/>
    <w:rsid w:val="001D3A09"/>
    <w:rsid w:val="001D3AE0"/>
    <w:rsid w:val="001D3B67"/>
    <w:rsid w:val="001D3EC4"/>
    <w:rsid w:val="001D3F45"/>
    <w:rsid w:val="001D415A"/>
    <w:rsid w:val="001D45C6"/>
    <w:rsid w:val="001D46C5"/>
    <w:rsid w:val="001D4779"/>
    <w:rsid w:val="001D47E7"/>
    <w:rsid w:val="001D4FED"/>
    <w:rsid w:val="001D5047"/>
    <w:rsid w:val="001D54AF"/>
    <w:rsid w:val="001D5549"/>
    <w:rsid w:val="001D57A9"/>
    <w:rsid w:val="001D5EC3"/>
    <w:rsid w:val="001D6C5E"/>
    <w:rsid w:val="001D6D10"/>
    <w:rsid w:val="001D6F68"/>
    <w:rsid w:val="001D7055"/>
    <w:rsid w:val="001D752A"/>
    <w:rsid w:val="001D7732"/>
    <w:rsid w:val="001D776B"/>
    <w:rsid w:val="001D7A7F"/>
    <w:rsid w:val="001D7B3B"/>
    <w:rsid w:val="001D7D6A"/>
    <w:rsid w:val="001D7F22"/>
    <w:rsid w:val="001E01AE"/>
    <w:rsid w:val="001E03EB"/>
    <w:rsid w:val="001E04FC"/>
    <w:rsid w:val="001E0592"/>
    <w:rsid w:val="001E0777"/>
    <w:rsid w:val="001E0EDB"/>
    <w:rsid w:val="001E1190"/>
    <w:rsid w:val="001E1264"/>
    <w:rsid w:val="001E1DA4"/>
    <w:rsid w:val="001E1E44"/>
    <w:rsid w:val="001E2454"/>
    <w:rsid w:val="001E2708"/>
    <w:rsid w:val="001E2745"/>
    <w:rsid w:val="001E274E"/>
    <w:rsid w:val="001E28D9"/>
    <w:rsid w:val="001E2BA6"/>
    <w:rsid w:val="001E3135"/>
    <w:rsid w:val="001E3153"/>
    <w:rsid w:val="001E3A96"/>
    <w:rsid w:val="001E3D6F"/>
    <w:rsid w:val="001E4447"/>
    <w:rsid w:val="001E45A1"/>
    <w:rsid w:val="001E4BCE"/>
    <w:rsid w:val="001E50E3"/>
    <w:rsid w:val="001E5526"/>
    <w:rsid w:val="001E57B1"/>
    <w:rsid w:val="001E59F9"/>
    <w:rsid w:val="001E5B05"/>
    <w:rsid w:val="001E5D8D"/>
    <w:rsid w:val="001E5F15"/>
    <w:rsid w:val="001E66B0"/>
    <w:rsid w:val="001E6C51"/>
    <w:rsid w:val="001E73B8"/>
    <w:rsid w:val="001E73E5"/>
    <w:rsid w:val="001E7954"/>
    <w:rsid w:val="001E7A58"/>
    <w:rsid w:val="001F004B"/>
    <w:rsid w:val="001F0054"/>
    <w:rsid w:val="001F048E"/>
    <w:rsid w:val="001F0B2D"/>
    <w:rsid w:val="001F0B4D"/>
    <w:rsid w:val="001F0FA6"/>
    <w:rsid w:val="001F1074"/>
    <w:rsid w:val="001F11B8"/>
    <w:rsid w:val="001F122A"/>
    <w:rsid w:val="001F158B"/>
    <w:rsid w:val="001F1897"/>
    <w:rsid w:val="001F1BB0"/>
    <w:rsid w:val="001F1F38"/>
    <w:rsid w:val="001F1F99"/>
    <w:rsid w:val="001F2044"/>
    <w:rsid w:val="001F2311"/>
    <w:rsid w:val="001F26C8"/>
    <w:rsid w:val="001F2996"/>
    <w:rsid w:val="001F29DF"/>
    <w:rsid w:val="001F2B48"/>
    <w:rsid w:val="001F2DE3"/>
    <w:rsid w:val="001F3077"/>
    <w:rsid w:val="001F382B"/>
    <w:rsid w:val="001F397F"/>
    <w:rsid w:val="001F3A63"/>
    <w:rsid w:val="001F3B91"/>
    <w:rsid w:val="001F3C23"/>
    <w:rsid w:val="001F3CFD"/>
    <w:rsid w:val="001F43C9"/>
    <w:rsid w:val="001F4D1E"/>
    <w:rsid w:val="001F4F22"/>
    <w:rsid w:val="001F4F7C"/>
    <w:rsid w:val="001F53C8"/>
    <w:rsid w:val="001F5B16"/>
    <w:rsid w:val="001F5FC0"/>
    <w:rsid w:val="001F60F2"/>
    <w:rsid w:val="001F68BD"/>
    <w:rsid w:val="001F69D4"/>
    <w:rsid w:val="001F6F27"/>
    <w:rsid w:val="001F6FE1"/>
    <w:rsid w:val="001F7131"/>
    <w:rsid w:val="001F78BB"/>
    <w:rsid w:val="00200200"/>
    <w:rsid w:val="00200D8B"/>
    <w:rsid w:val="00200E0F"/>
    <w:rsid w:val="00200E1C"/>
    <w:rsid w:val="00201148"/>
    <w:rsid w:val="0020139B"/>
    <w:rsid w:val="00201665"/>
    <w:rsid w:val="002019B6"/>
    <w:rsid w:val="00201AAB"/>
    <w:rsid w:val="00201F62"/>
    <w:rsid w:val="00202231"/>
    <w:rsid w:val="00202299"/>
    <w:rsid w:val="002022F1"/>
    <w:rsid w:val="0020268D"/>
    <w:rsid w:val="00202B51"/>
    <w:rsid w:val="00202B9D"/>
    <w:rsid w:val="00202CA1"/>
    <w:rsid w:val="00202DA4"/>
    <w:rsid w:val="00202E10"/>
    <w:rsid w:val="00202F7E"/>
    <w:rsid w:val="002038D9"/>
    <w:rsid w:val="00203B2D"/>
    <w:rsid w:val="00204023"/>
    <w:rsid w:val="0020474E"/>
    <w:rsid w:val="00204D52"/>
    <w:rsid w:val="00204DFC"/>
    <w:rsid w:val="00205429"/>
    <w:rsid w:val="00205ADD"/>
    <w:rsid w:val="00205CCC"/>
    <w:rsid w:val="00205D36"/>
    <w:rsid w:val="00205F5C"/>
    <w:rsid w:val="00206087"/>
    <w:rsid w:val="00206563"/>
    <w:rsid w:val="00206583"/>
    <w:rsid w:val="002065A4"/>
    <w:rsid w:val="0020673F"/>
    <w:rsid w:val="00206D5E"/>
    <w:rsid w:val="00206E38"/>
    <w:rsid w:val="00207523"/>
    <w:rsid w:val="002079BE"/>
    <w:rsid w:val="00207B65"/>
    <w:rsid w:val="0021017C"/>
    <w:rsid w:val="002105D7"/>
    <w:rsid w:val="0021066B"/>
    <w:rsid w:val="00210A10"/>
    <w:rsid w:val="00210F29"/>
    <w:rsid w:val="002111DC"/>
    <w:rsid w:val="00211207"/>
    <w:rsid w:val="002114F9"/>
    <w:rsid w:val="00211514"/>
    <w:rsid w:val="00211804"/>
    <w:rsid w:val="00211C13"/>
    <w:rsid w:val="00211C4A"/>
    <w:rsid w:val="00211FA0"/>
    <w:rsid w:val="00212392"/>
    <w:rsid w:val="0021272D"/>
    <w:rsid w:val="00212880"/>
    <w:rsid w:val="00212AD5"/>
    <w:rsid w:val="00212AE0"/>
    <w:rsid w:val="00212C74"/>
    <w:rsid w:val="00212F38"/>
    <w:rsid w:val="00213025"/>
    <w:rsid w:val="002136CB"/>
    <w:rsid w:val="00213855"/>
    <w:rsid w:val="00213953"/>
    <w:rsid w:val="0021397F"/>
    <w:rsid w:val="00213A50"/>
    <w:rsid w:val="00213C98"/>
    <w:rsid w:val="00213DE2"/>
    <w:rsid w:val="002140FA"/>
    <w:rsid w:val="0021421F"/>
    <w:rsid w:val="00214359"/>
    <w:rsid w:val="0021443E"/>
    <w:rsid w:val="00214D6C"/>
    <w:rsid w:val="00214E3F"/>
    <w:rsid w:val="00215442"/>
    <w:rsid w:val="00215DDD"/>
    <w:rsid w:val="00216053"/>
    <w:rsid w:val="00216308"/>
    <w:rsid w:val="00216328"/>
    <w:rsid w:val="002166C5"/>
    <w:rsid w:val="00216A0D"/>
    <w:rsid w:val="00216B86"/>
    <w:rsid w:val="00216EE5"/>
    <w:rsid w:val="002177BF"/>
    <w:rsid w:val="002178C8"/>
    <w:rsid w:val="00217931"/>
    <w:rsid w:val="00217E08"/>
    <w:rsid w:val="00220498"/>
    <w:rsid w:val="00220AD3"/>
    <w:rsid w:val="00220C4C"/>
    <w:rsid w:val="00220F08"/>
    <w:rsid w:val="00220F90"/>
    <w:rsid w:val="00221073"/>
    <w:rsid w:val="002211A5"/>
    <w:rsid w:val="002213F4"/>
    <w:rsid w:val="00221B67"/>
    <w:rsid w:val="00221D6D"/>
    <w:rsid w:val="00222095"/>
    <w:rsid w:val="00222354"/>
    <w:rsid w:val="002225C2"/>
    <w:rsid w:val="00222AE4"/>
    <w:rsid w:val="00222D3C"/>
    <w:rsid w:val="002232B7"/>
    <w:rsid w:val="0022372C"/>
    <w:rsid w:val="00223AB7"/>
    <w:rsid w:val="00224051"/>
    <w:rsid w:val="00224E89"/>
    <w:rsid w:val="002252A7"/>
    <w:rsid w:val="002255D3"/>
    <w:rsid w:val="00225659"/>
    <w:rsid w:val="00225780"/>
    <w:rsid w:val="0022592D"/>
    <w:rsid w:val="00225B2D"/>
    <w:rsid w:val="00225E65"/>
    <w:rsid w:val="00225F5C"/>
    <w:rsid w:val="00225F99"/>
    <w:rsid w:val="00226361"/>
    <w:rsid w:val="00226A9F"/>
    <w:rsid w:val="00226B4B"/>
    <w:rsid w:val="00226D6B"/>
    <w:rsid w:val="00227481"/>
    <w:rsid w:val="00227792"/>
    <w:rsid w:val="00227B97"/>
    <w:rsid w:val="00227B9A"/>
    <w:rsid w:val="00227C23"/>
    <w:rsid w:val="00227D82"/>
    <w:rsid w:val="00230600"/>
    <w:rsid w:val="002309AC"/>
    <w:rsid w:val="00231165"/>
    <w:rsid w:val="00231CD3"/>
    <w:rsid w:val="00231CEA"/>
    <w:rsid w:val="00231F63"/>
    <w:rsid w:val="002320AF"/>
    <w:rsid w:val="00232822"/>
    <w:rsid w:val="00232864"/>
    <w:rsid w:val="0023299F"/>
    <w:rsid w:val="00232B0C"/>
    <w:rsid w:val="00232C54"/>
    <w:rsid w:val="00232CDD"/>
    <w:rsid w:val="002330D4"/>
    <w:rsid w:val="00233152"/>
    <w:rsid w:val="00233200"/>
    <w:rsid w:val="002332E8"/>
    <w:rsid w:val="00233836"/>
    <w:rsid w:val="00233A38"/>
    <w:rsid w:val="00233BF1"/>
    <w:rsid w:val="00233D47"/>
    <w:rsid w:val="00233E89"/>
    <w:rsid w:val="00233EAC"/>
    <w:rsid w:val="00234045"/>
    <w:rsid w:val="002341FE"/>
    <w:rsid w:val="0023449C"/>
    <w:rsid w:val="0023456C"/>
    <w:rsid w:val="002345EF"/>
    <w:rsid w:val="00234C87"/>
    <w:rsid w:val="00234E96"/>
    <w:rsid w:val="00234F6E"/>
    <w:rsid w:val="00234FA7"/>
    <w:rsid w:val="0023505E"/>
    <w:rsid w:val="002353DC"/>
    <w:rsid w:val="00235544"/>
    <w:rsid w:val="00235A01"/>
    <w:rsid w:val="00236059"/>
    <w:rsid w:val="002360EB"/>
    <w:rsid w:val="00236A6F"/>
    <w:rsid w:val="00236DD5"/>
    <w:rsid w:val="00236EEA"/>
    <w:rsid w:val="0023732E"/>
    <w:rsid w:val="0023733D"/>
    <w:rsid w:val="002374AE"/>
    <w:rsid w:val="00237685"/>
    <w:rsid w:val="0023785C"/>
    <w:rsid w:val="002378C9"/>
    <w:rsid w:val="0023792A"/>
    <w:rsid w:val="00237C8C"/>
    <w:rsid w:val="00237CCD"/>
    <w:rsid w:val="00237D3B"/>
    <w:rsid w:val="00240040"/>
    <w:rsid w:val="00240070"/>
    <w:rsid w:val="002402FE"/>
    <w:rsid w:val="002404D8"/>
    <w:rsid w:val="0024076D"/>
    <w:rsid w:val="00240844"/>
    <w:rsid w:val="002408C6"/>
    <w:rsid w:val="00240B4E"/>
    <w:rsid w:val="002418F8"/>
    <w:rsid w:val="00241ACB"/>
    <w:rsid w:val="00241DA7"/>
    <w:rsid w:val="00241FE2"/>
    <w:rsid w:val="00242215"/>
    <w:rsid w:val="002429BB"/>
    <w:rsid w:val="00242EB1"/>
    <w:rsid w:val="00243697"/>
    <w:rsid w:val="00243EEE"/>
    <w:rsid w:val="0024400C"/>
    <w:rsid w:val="002442DC"/>
    <w:rsid w:val="0024436E"/>
    <w:rsid w:val="002444CC"/>
    <w:rsid w:val="002446E0"/>
    <w:rsid w:val="00244B87"/>
    <w:rsid w:val="00244C13"/>
    <w:rsid w:val="00244E89"/>
    <w:rsid w:val="00244F95"/>
    <w:rsid w:val="00245208"/>
    <w:rsid w:val="0024527F"/>
    <w:rsid w:val="0024530A"/>
    <w:rsid w:val="00245A03"/>
    <w:rsid w:val="00245C73"/>
    <w:rsid w:val="00245DA8"/>
    <w:rsid w:val="00245F18"/>
    <w:rsid w:val="002461D2"/>
    <w:rsid w:val="002465F5"/>
    <w:rsid w:val="00246833"/>
    <w:rsid w:val="00246BA6"/>
    <w:rsid w:val="00246C91"/>
    <w:rsid w:val="002470BF"/>
    <w:rsid w:val="00247203"/>
    <w:rsid w:val="002472E7"/>
    <w:rsid w:val="002474CA"/>
    <w:rsid w:val="00247686"/>
    <w:rsid w:val="00247DE8"/>
    <w:rsid w:val="002502C1"/>
    <w:rsid w:val="002503F7"/>
    <w:rsid w:val="002507B4"/>
    <w:rsid w:val="00250C69"/>
    <w:rsid w:val="00250DA9"/>
    <w:rsid w:val="002511CD"/>
    <w:rsid w:val="00251598"/>
    <w:rsid w:val="002517D0"/>
    <w:rsid w:val="002518A8"/>
    <w:rsid w:val="00251AAB"/>
    <w:rsid w:val="00251AF7"/>
    <w:rsid w:val="0025267B"/>
    <w:rsid w:val="00252E9D"/>
    <w:rsid w:val="002530D4"/>
    <w:rsid w:val="0025312C"/>
    <w:rsid w:val="0025314C"/>
    <w:rsid w:val="002535AC"/>
    <w:rsid w:val="0025393B"/>
    <w:rsid w:val="00253B16"/>
    <w:rsid w:val="00253E6E"/>
    <w:rsid w:val="0025481C"/>
    <w:rsid w:val="00254864"/>
    <w:rsid w:val="0025499F"/>
    <w:rsid w:val="00254CE6"/>
    <w:rsid w:val="00255B91"/>
    <w:rsid w:val="0025626A"/>
    <w:rsid w:val="00256567"/>
    <w:rsid w:val="002565DE"/>
    <w:rsid w:val="00256B1D"/>
    <w:rsid w:val="0025708F"/>
    <w:rsid w:val="0025714E"/>
    <w:rsid w:val="00257447"/>
    <w:rsid w:val="002578C5"/>
    <w:rsid w:val="0026023C"/>
    <w:rsid w:val="002605E9"/>
    <w:rsid w:val="002608CB"/>
    <w:rsid w:val="00260CA0"/>
    <w:rsid w:val="0026124F"/>
    <w:rsid w:val="002613C9"/>
    <w:rsid w:val="002617D9"/>
    <w:rsid w:val="002619E1"/>
    <w:rsid w:val="00261B13"/>
    <w:rsid w:val="00261D42"/>
    <w:rsid w:val="00261E4F"/>
    <w:rsid w:val="002620C1"/>
    <w:rsid w:val="002622F9"/>
    <w:rsid w:val="002624B3"/>
    <w:rsid w:val="002626A0"/>
    <w:rsid w:val="0026276C"/>
    <w:rsid w:val="00262AE8"/>
    <w:rsid w:val="00263327"/>
    <w:rsid w:val="00263D3D"/>
    <w:rsid w:val="002643A5"/>
    <w:rsid w:val="00264849"/>
    <w:rsid w:val="00264EA2"/>
    <w:rsid w:val="00264EBA"/>
    <w:rsid w:val="00264F15"/>
    <w:rsid w:val="0026514B"/>
    <w:rsid w:val="00265CDC"/>
    <w:rsid w:val="00265EB1"/>
    <w:rsid w:val="00265F27"/>
    <w:rsid w:val="002661EA"/>
    <w:rsid w:val="002668F7"/>
    <w:rsid w:val="00266935"/>
    <w:rsid w:val="00266966"/>
    <w:rsid w:val="00266CE6"/>
    <w:rsid w:val="002672ED"/>
    <w:rsid w:val="00267322"/>
    <w:rsid w:val="00270118"/>
    <w:rsid w:val="0027042C"/>
    <w:rsid w:val="00270468"/>
    <w:rsid w:val="002704D7"/>
    <w:rsid w:val="00270B4F"/>
    <w:rsid w:val="0027102E"/>
    <w:rsid w:val="002718D8"/>
    <w:rsid w:val="002719B6"/>
    <w:rsid w:val="00271B3C"/>
    <w:rsid w:val="00271F31"/>
    <w:rsid w:val="00271F45"/>
    <w:rsid w:val="00272A47"/>
    <w:rsid w:val="00272E24"/>
    <w:rsid w:val="00273351"/>
    <w:rsid w:val="0027338D"/>
    <w:rsid w:val="002735BC"/>
    <w:rsid w:val="002736D7"/>
    <w:rsid w:val="00273851"/>
    <w:rsid w:val="00273DA4"/>
    <w:rsid w:val="00273FC9"/>
    <w:rsid w:val="00274745"/>
    <w:rsid w:val="00274822"/>
    <w:rsid w:val="0027497C"/>
    <w:rsid w:val="00274C1A"/>
    <w:rsid w:val="00275879"/>
    <w:rsid w:val="00275DE1"/>
    <w:rsid w:val="00275E29"/>
    <w:rsid w:val="00275F2C"/>
    <w:rsid w:val="00276068"/>
    <w:rsid w:val="002760E1"/>
    <w:rsid w:val="00276355"/>
    <w:rsid w:val="002763BA"/>
    <w:rsid w:val="002763CF"/>
    <w:rsid w:val="002769E1"/>
    <w:rsid w:val="002772C1"/>
    <w:rsid w:val="00277427"/>
    <w:rsid w:val="00277689"/>
    <w:rsid w:val="0027798B"/>
    <w:rsid w:val="00277C3B"/>
    <w:rsid w:val="002800D5"/>
    <w:rsid w:val="0028017A"/>
    <w:rsid w:val="00280226"/>
    <w:rsid w:val="002803D0"/>
    <w:rsid w:val="0028050B"/>
    <w:rsid w:val="002805DA"/>
    <w:rsid w:val="0028075E"/>
    <w:rsid w:val="00280A9F"/>
    <w:rsid w:val="00280B57"/>
    <w:rsid w:val="00280C0D"/>
    <w:rsid w:val="00280DC9"/>
    <w:rsid w:val="00280F6B"/>
    <w:rsid w:val="002811C0"/>
    <w:rsid w:val="00281682"/>
    <w:rsid w:val="002819C4"/>
    <w:rsid w:val="002819E6"/>
    <w:rsid w:val="0028278A"/>
    <w:rsid w:val="00282BE7"/>
    <w:rsid w:val="002834A8"/>
    <w:rsid w:val="00283BA9"/>
    <w:rsid w:val="00283C69"/>
    <w:rsid w:val="00283D5C"/>
    <w:rsid w:val="00283E39"/>
    <w:rsid w:val="00283EA5"/>
    <w:rsid w:val="00283EAB"/>
    <w:rsid w:val="00283EF5"/>
    <w:rsid w:val="00283F6F"/>
    <w:rsid w:val="00284281"/>
    <w:rsid w:val="00284B67"/>
    <w:rsid w:val="00284C30"/>
    <w:rsid w:val="00284C9D"/>
    <w:rsid w:val="00284EAE"/>
    <w:rsid w:val="00284F28"/>
    <w:rsid w:val="00284F7A"/>
    <w:rsid w:val="0028533E"/>
    <w:rsid w:val="00285574"/>
    <w:rsid w:val="00285610"/>
    <w:rsid w:val="002856BF"/>
    <w:rsid w:val="002859B2"/>
    <w:rsid w:val="00285C68"/>
    <w:rsid w:val="00285FD0"/>
    <w:rsid w:val="002864DF"/>
    <w:rsid w:val="00286756"/>
    <w:rsid w:val="00286B19"/>
    <w:rsid w:val="00286C4E"/>
    <w:rsid w:val="00287132"/>
    <w:rsid w:val="0028750C"/>
    <w:rsid w:val="002903FA"/>
    <w:rsid w:val="00290740"/>
    <w:rsid w:val="00290B74"/>
    <w:rsid w:val="00290D74"/>
    <w:rsid w:val="00290DD0"/>
    <w:rsid w:val="00291352"/>
    <w:rsid w:val="00291398"/>
    <w:rsid w:val="00291A2C"/>
    <w:rsid w:val="00291AEA"/>
    <w:rsid w:val="002928F0"/>
    <w:rsid w:val="00293E55"/>
    <w:rsid w:val="00293E79"/>
    <w:rsid w:val="002943C8"/>
    <w:rsid w:val="00294B95"/>
    <w:rsid w:val="00294D20"/>
    <w:rsid w:val="00294D80"/>
    <w:rsid w:val="00294E97"/>
    <w:rsid w:val="00295051"/>
    <w:rsid w:val="002954B0"/>
    <w:rsid w:val="00295A5F"/>
    <w:rsid w:val="00295ADF"/>
    <w:rsid w:val="002961C8"/>
    <w:rsid w:val="00296665"/>
    <w:rsid w:val="00296774"/>
    <w:rsid w:val="002967F2"/>
    <w:rsid w:val="002968B5"/>
    <w:rsid w:val="0029691B"/>
    <w:rsid w:val="00296CD7"/>
    <w:rsid w:val="00296E14"/>
    <w:rsid w:val="00297234"/>
    <w:rsid w:val="00297490"/>
    <w:rsid w:val="00297625"/>
    <w:rsid w:val="002977CF"/>
    <w:rsid w:val="002977F8"/>
    <w:rsid w:val="002979CF"/>
    <w:rsid w:val="00297B96"/>
    <w:rsid w:val="00297C51"/>
    <w:rsid w:val="00297D19"/>
    <w:rsid w:val="00297FDE"/>
    <w:rsid w:val="002A0386"/>
    <w:rsid w:val="002A042B"/>
    <w:rsid w:val="002A05CC"/>
    <w:rsid w:val="002A06EA"/>
    <w:rsid w:val="002A0D7D"/>
    <w:rsid w:val="002A1201"/>
    <w:rsid w:val="002A1577"/>
    <w:rsid w:val="002A1651"/>
    <w:rsid w:val="002A1A0F"/>
    <w:rsid w:val="002A1B25"/>
    <w:rsid w:val="002A1B88"/>
    <w:rsid w:val="002A1DCA"/>
    <w:rsid w:val="002A26CE"/>
    <w:rsid w:val="002A2D8D"/>
    <w:rsid w:val="002A2FE2"/>
    <w:rsid w:val="002A31A9"/>
    <w:rsid w:val="002A3223"/>
    <w:rsid w:val="002A336C"/>
    <w:rsid w:val="002A35FE"/>
    <w:rsid w:val="002A381A"/>
    <w:rsid w:val="002A3DAC"/>
    <w:rsid w:val="002A4524"/>
    <w:rsid w:val="002A48BF"/>
    <w:rsid w:val="002A4930"/>
    <w:rsid w:val="002A4FBE"/>
    <w:rsid w:val="002A5005"/>
    <w:rsid w:val="002A5283"/>
    <w:rsid w:val="002A52C9"/>
    <w:rsid w:val="002A53C9"/>
    <w:rsid w:val="002A5882"/>
    <w:rsid w:val="002A58BD"/>
    <w:rsid w:val="002A5ABE"/>
    <w:rsid w:val="002A6351"/>
    <w:rsid w:val="002A70D3"/>
    <w:rsid w:val="002A718C"/>
    <w:rsid w:val="002A7A93"/>
    <w:rsid w:val="002B0271"/>
    <w:rsid w:val="002B090B"/>
    <w:rsid w:val="002B11EB"/>
    <w:rsid w:val="002B15C0"/>
    <w:rsid w:val="002B1739"/>
    <w:rsid w:val="002B18D1"/>
    <w:rsid w:val="002B1F02"/>
    <w:rsid w:val="002B217A"/>
    <w:rsid w:val="002B25B7"/>
    <w:rsid w:val="002B2EDA"/>
    <w:rsid w:val="002B321C"/>
    <w:rsid w:val="002B3295"/>
    <w:rsid w:val="002B340C"/>
    <w:rsid w:val="002B341D"/>
    <w:rsid w:val="002B372E"/>
    <w:rsid w:val="002B3B40"/>
    <w:rsid w:val="002B42B4"/>
    <w:rsid w:val="002B4910"/>
    <w:rsid w:val="002B4CBC"/>
    <w:rsid w:val="002B4F20"/>
    <w:rsid w:val="002B5002"/>
    <w:rsid w:val="002B5127"/>
    <w:rsid w:val="002B562C"/>
    <w:rsid w:val="002B56E7"/>
    <w:rsid w:val="002B5912"/>
    <w:rsid w:val="002B5A0A"/>
    <w:rsid w:val="002B5A45"/>
    <w:rsid w:val="002B5C1D"/>
    <w:rsid w:val="002B5C94"/>
    <w:rsid w:val="002B5DB1"/>
    <w:rsid w:val="002B62CC"/>
    <w:rsid w:val="002B6609"/>
    <w:rsid w:val="002B68F4"/>
    <w:rsid w:val="002B7A72"/>
    <w:rsid w:val="002B7CE3"/>
    <w:rsid w:val="002B7D35"/>
    <w:rsid w:val="002C0221"/>
    <w:rsid w:val="002C0253"/>
    <w:rsid w:val="002C02A5"/>
    <w:rsid w:val="002C0658"/>
    <w:rsid w:val="002C0726"/>
    <w:rsid w:val="002C079C"/>
    <w:rsid w:val="002C0950"/>
    <w:rsid w:val="002C1498"/>
    <w:rsid w:val="002C1671"/>
    <w:rsid w:val="002C1952"/>
    <w:rsid w:val="002C1C73"/>
    <w:rsid w:val="002C24B6"/>
    <w:rsid w:val="002C2513"/>
    <w:rsid w:val="002C2567"/>
    <w:rsid w:val="002C2664"/>
    <w:rsid w:val="002C26D1"/>
    <w:rsid w:val="002C2CD3"/>
    <w:rsid w:val="002C2D69"/>
    <w:rsid w:val="002C2F09"/>
    <w:rsid w:val="002C3191"/>
    <w:rsid w:val="002C3245"/>
    <w:rsid w:val="002C324A"/>
    <w:rsid w:val="002C3650"/>
    <w:rsid w:val="002C36CB"/>
    <w:rsid w:val="002C3963"/>
    <w:rsid w:val="002C3C9B"/>
    <w:rsid w:val="002C3EFD"/>
    <w:rsid w:val="002C3F5B"/>
    <w:rsid w:val="002C41CC"/>
    <w:rsid w:val="002C456C"/>
    <w:rsid w:val="002C5332"/>
    <w:rsid w:val="002C5346"/>
    <w:rsid w:val="002C550C"/>
    <w:rsid w:val="002C5710"/>
    <w:rsid w:val="002C5A21"/>
    <w:rsid w:val="002C5CC8"/>
    <w:rsid w:val="002C5E2E"/>
    <w:rsid w:val="002C612F"/>
    <w:rsid w:val="002C6154"/>
    <w:rsid w:val="002C626D"/>
    <w:rsid w:val="002C672E"/>
    <w:rsid w:val="002C67A0"/>
    <w:rsid w:val="002C6DD4"/>
    <w:rsid w:val="002C7048"/>
    <w:rsid w:val="002C7546"/>
    <w:rsid w:val="002C7CC7"/>
    <w:rsid w:val="002C7E81"/>
    <w:rsid w:val="002D00F5"/>
    <w:rsid w:val="002D0243"/>
    <w:rsid w:val="002D02F1"/>
    <w:rsid w:val="002D0358"/>
    <w:rsid w:val="002D060D"/>
    <w:rsid w:val="002D0AB1"/>
    <w:rsid w:val="002D0B10"/>
    <w:rsid w:val="002D1248"/>
    <w:rsid w:val="002D12A1"/>
    <w:rsid w:val="002D1881"/>
    <w:rsid w:val="002D1D2D"/>
    <w:rsid w:val="002D1E69"/>
    <w:rsid w:val="002D21A1"/>
    <w:rsid w:val="002D295B"/>
    <w:rsid w:val="002D2C2F"/>
    <w:rsid w:val="002D3020"/>
    <w:rsid w:val="002D3111"/>
    <w:rsid w:val="002D3358"/>
    <w:rsid w:val="002D3827"/>
    <w:rsid w:val="002D3854"/>
    <w:rsid w:val="002D3AE1"/>
    <w:rsid w:val="002D3B4D"/>
    <w:rsid w:val="002D3B8D"/>
    <w:rsid w:val="002D41AF"/>
    <w:rsid w:val="002D4CFC"/>
    <w:rsid w:val="002D4EA7"/>
    <w:rsid w:val="002D4FB0"/>
    <w:rsid w:val="002D50F2"/>
    <w:rsid w:val="002D5271"/>
    <w:rsid w:val="002D5352"/>
    <w:rsid w:val="002D59ED"/>
    <w:rsid w:val="002D5A15"/>
    <w:rsid w:val="002D5A3E"/>
    <w:rsid w:val="002D5AA9"/>
    <w:rsid w:val="002D5CC6"/>
    <w:rsid w:val="002D6ADA"/>
    <w:rsid w:val="002D713F"/>
    <w:rsid w:val="002D7991"/>
    <w:rsid w:val="002D7DC6"/>
    <w:rsid w:val="002E05AD"/>
    <w:rsid w:val="002E065C"/>
    <w:rsid w:val="002E0860"/>
    <w:rsid w:val="002E0889"/>
    <w:rsid w:val="002E09C0"/>
    <w:rsid w:val="002E0C67"/>
    <w:rsid w:val="002E0E76"/>
    <w:rsid w:val="002E0EAA"/>
    <w:rsid w:val="002E11DA"/>
    <w:rsid w:val="002E11F6"/>
    <w:rsid w:val="002E148D"/>
    <w:rsid w:val="002E1BBA"/>
    <w:rsid w:val="002E1C0C"/>
    <w:rsid w:val="002E1D90"/>
    <w:rsid w:val="002E1FB9"/>
    <w:rsid w:val="002E22FA"/>
    <w:rsid w:val="002E23F0"/>
    <w:rsid w:val="002E25C9"/>
    <w:rsid w:val="002E26F6"/>
    <w:rsid w:val="002E29BA"/>
    <w:rsid w:val="002E3855"/>
    <w:rsid w:val="002E39DC"/>
    <w:rsid w:val="002E3A70"/>
    <w:rsid w:val="002E3E1F"/>
    <w:rsid w:val="002E3FA9"/>
    <w:rsid w:val="002E446F"/>
    <w:rsid w:val="002E4815"/>
    <w:rsid w:val="002E4888"/>
    <w:rsid w:val="002E4FCE"/>
    <w:rsid w:val="002E4FEB"/>
    <w:rsid w:val="002E5575"/>
    <w:rsid w:val="002E5C59"/>
    <w:rsid w:val="002E5D7A"/>
    <w:rsid w:val="002E6058"/>
    <w:rsid w:val="002E68A3"/>
    <w:rsid w:val="002E68F8"/>
    <w:rsid w:val="002E6E0B"/>
    <w:rsid w:val="002E6FC1"/>
    <w:rsid w:val="002E77D3"/>
    <w:rsid w:val="002E7875"/>
    <w:rsid w:val="002E7BDC"/>
    <w:rsid w:val="002E7EAA"/>
    <w:rsid w:val="002F0281"/>
    <w:rsid w:val="002F035D"/>
    <w:rsid w:val="002F0413"/>
    <w:rsid w:val="002F0C8E"/>
    <w:rsid w:val="002F0CDD"/>
    <w:rsid w:val="002F134A"/>
    <w:rsid w:val="002F1370"/>
    <w:rsid w:val="002F14DD"/>
    <w:rsid w:val="002F182D"/>
    <w:rsid w:val="002F1831"/>
    <w:rsid w:val="002F1A0D"/>
    <w:rsid w:val="002F1CA3"/>
    <w:rsid w:val="002F2047"/>
    <w:rsid w:val="002F20D9"/>
    <w:rsid w:val="002F2280"/>
    <w:rsid w:val="002F240B"/>
    <w:rsid w:val="002F24AA"/>
    <w:rsid w:val="002F26FA"/>
    <w:rsid w:val="002F2DD1"/>
    <w:rsid w:val="002F2EE0"/>
    <w:rsid w:val="002F30BA"/>
    <w:rsid w:val="002F356D"/>
    <w:rsid w:val="002F3695"/>
    <w:rsid w:val="002F386A"/>
    <w:rsid w:val="002F38F4"/>
    <w:rsid w:val="002F3DCC"/>
    <w:rsid w:val="002F3EF2"/>
    <w:rsid w:val="002F44FD"/>
    <w:rsid w:val="002F48CA"/>
    <w:rsid w:val="002F496B"/>
    <w:rsid w:val="002F4AD8"/>
    <w:rsid w:val="002F4C7E"/>
    <w:rsid w:val="002F5437"/>
    <w:rsid w:val="002F5D7B"/>
    <w:rsid w:val="002F63BF"/>
    <w:rsid w:val="002F64D1"/>
    <w:rsid w:val="002F689A"/>
    <w:rsid w:val="002F6B79"/>
    <w:rsid w:val="002F7012"/>
    <w:rsid w:val="002F727E"/>
    <w:rsid w:val="002F7500"/>
    <w:rsid w:val="002F7539"/>
    <w:rsid w:val="002F7630"/>
    <w:rsid w:val="002F7678"/>
    <w:rsid w:val="002F7A8B"/>
    <w:rsid w:val="002F7AB8"/>
    <w:rsid w:val="002F7AD3"/>
    <w:rsid w:val="002F7ADC"/>
    <w:rsid w:val="002F7B4E"/>
    <w:rsid w:val="002F7D0D"/>
    <w:rsid w:val="0030003D"/>
    <w:rsid w:val="003001A5"/>
    <w:rsid w:val="003002FB"/>
    <w:rsid w:val="00300313"/>
    <w:rsid w:val="003003F8"/>
    <w:rsid w:val="00300B46"/>
    <w:rsid w:val="003011B2"/>
    <w:rsid w:val="003016D6"/>
    <w:rsid w:val="00301890"/>
    <w:rsid w:val="00301DFE"/>
    <w:rsid w:val="00302BB3"/>
    <w:rsid w:val="00303BF7"/>
    <w:rsid w:val="00303D73"/>
    <w:rsid w:val="003042EC"/>
    <w:rsid w:val="003044DD"/>
    <w:rsid w:val="003047BF"/>
    <w:rsid w:val="00304C72"/>
    <w:rsid w:val="00304E7D"/>
    <w:rsid w:val="003050C7"/>
    <w:rsid w:val="003051BA"/>
    <w:rsid w:val="003053DC"/>
    <w:rsid w:val="00305562"/>
    <w:rsid w:val="003059E6"/>
    <w:rsid w:val="00305B49"/>
    <w:rsid w:val="00305BA2"/>
    <w:rsid w:val="00305D99"/>
    <w:rsid w:val="00305DE5"/>
    <w:rsid w:val="00305F6C"/>
    <w:rsid w:val="00306A27"/>
    <w:rsid w:val="00306A77"/>
    <w:rsid w:val="00306D23"/>
    <w:rsid w:val="00306EB3"/>
    <w:rsid w:val="00306EBA"/>
    <w:rsid w:val="003070EB"/>
    <w:rsid w:val="003072AD"/>
    <w:rsid w:val="0030747D"/>
    <w:rsid w:val="003076E3"/>
    <w:rsid w:val="003076F3"/>
    <w:rsid w:val="0030777A"/>
    <w:rsid w:val="00307D0B"/>
    <w:rsid w:val="00310274"/>
    <w:rsid w:val="00310315"/>
    <w:rsid w:val="0031037A"/>
    <w:rsid w:val="00310500"/>
    <w:rsid w:val="003106CB"/>
    <w:rsid w:val="003106DB"/>
    <w:rsid w:val="003108A1"/>
    <w:rsid w:val="00310DC9"/>
    <w:rsid w:val="00310EE0"/>
    <w:rsid w:val="00311319"/>
    <w:rsid w:val="00311BB6"/>
    <w:rsid w:val="0031205A"/>
    <w:rsid w:val="0031264F"/>
    <w:rsid w:val="00312790"/>
    <w:rsid w:val="00312EA3"/>
    <w:rsid w:val="003138A4"/>
    <w:rsid w:val="00313977"/>
    <w:rsid w:val="00313F06"/>
    <w:rsid w:val="00313F2D"/>
    <w:rsid w:val="00314365"/>
    <w:rsid w:val="0031469F"/>
    <w:rsid w:val="00314A89"/>
    <w:rsid w:val="00314DAA"/>
    <w:rsid w:val="00314EC3"/>
    <w:rsid w:val="003153DF"/>
    <w:rsid w:val="0031551D"/>
    <w:rsid w:val="003158D0"/>
    <w:rsid w:val="00315A8C"/>
    <w:rsid w:val="00315F91"/>
    <w:rsid w:val="00316091"/>
    <w:rsid w:val="00316425"/>
    <w:rsid w:val="00316A1E"/>
    <w:rsid w:val="00316B6B"/>
    <w:rsid w:val="00316F3B"/>
    <w:rsid w:val="0031736F"/>
    <w:rsid w:val="0031743C"/>
    <w:rsid w:val="0031756F"/>
    <w:rsid w:val="003178AA"/>
    <w:rsid w:val="00320A19"/>
    <w:rsid w:val="00320D0F"/>
    <w:rsid w:val="00320F86"/>
    <w:rsid w:val="003211FF"/>
    <w:rsid w:val="00321344"/>
    <w:rsid w:val="00321501"/>
    <w:rsid w:val="00321608"/>
    <w:rsid w:val="00321A76"/>
    <w:rsid w:val="00321EDC"/>
    <w:rsid w:val="00322002"/>
    <w:rsid w:val="00322238"/>
    <w:rsid w:val="003224D3"/>
    <w:rsid w:val="00322623"/>
    <w:rsid w:val="00322652"/>
    <w:rsid w:val="00322928"/>
    <w:rsid w:val="00322E0A"/>
    <w:rsid w:val="0032314F"/>
    <w:rsid w:val="00323440"/>
    <w:rsid w:val="0032362D"/>
    <w:rsid w:val="003236BF"/>
    <w:rsid w:val="00323E0E"/>
    <w:rsid w:val="00324489"/>
    <w:rsid w:val="0032452E"/>
    <w:rsid w:val="00324B89"/>
    <w:rsid w:val="00325013"/>
    <w:rsid w:val="003252C3"/>
    <w:rsid w:val="00325AF3"/>
    <w:rsid w:val="00325B0D"/>
    <w:rsid w:val="00325C08"/>
    <w:rsid w:val="0032621D"/>
    <w:rsid w:val="00326627"/>
    <w:rsid w:val="00326675"/>
    <w:rsid w:val="00326B24"/>
    <w:rsid w:val="00326CA2"/>
    <w:rsid w:val="00326F8C"/>
    <w:rsid w:val="00327313"/>
    <w:rsid w:val="003275FF"/>
    <w:rsid w:val="00327952"/>
    <w:rsid w:val="00327A73"/>
    <w:rsid w:val="00327BEA"/>
    <w:rsid w:val="00327C7F"/>
    <w:rsid w:val="003301B2"/>
    <w:rsid w:val="003303D3"/>
    <w:rsid w:val="00330A96"/>
    <w:rsid w:val="00330EA3"/>
    <w:rsid w:val="00330F00"/>
    <w:rsid w:val="003313A1"/>
    <w:rsid w:val="00331483"/>
    <w:rsid w:val="00331540"/>
    <w:rsid w:val="003318B2"/>
    <w:rsid w:val="00331987"/>
    <w:rsid w:val="00331B6E"/>
    <w:rsid w:val="00331F85"/>
    <w:rsid w:val="0033208E"/>
    <w:rsid w:val="003322B9"/>
    <w:rsid w:val="003322E4"/>
    <w:rsid w:val="003329E9"/>
    <w:rsid w:val="00332CE6"/>
    <w:rsid w:val="003332D1"/>
    <w:rsid w:val="003336A0"/>
    <w:rsid w:val="00333713"/>
    <w:rsid w:val="00333896"/>
    <w:rsid w:val="00333D87"/>
    <w:rsid w:val="00333F1F"/>
    <w:rsid w:val="00334359"/>
    <w:rsid w:val="00334F3E"/>
    <w:rsid w:val="003355BE"/>
    <w:rsid w:val="003355E3"/>
    <w:rsid w:val="00335D40"/>
    <w:rsid w:val="00335E6D"/>
    <w:rsid w:val="00335F99"/>
    <w:rsid w:val="003362E9"/>
    <w:rsid w:val="00336441"/>
    <w:rsid w:val="0033648A"/>
    <w:rsid w:val="00336ABB"/>
    <w:rsid w:val="00336B10"/>
    <w:rsid w:val="00336EB4"/>
    <w:rsid w:val="00337FFD"/>
    <w:rsid w:val="003403E9"/>
    <w:rsid w:val="00340456"/>
    <w:rsid w:val="00340A2C"/>
    <w:rsid w:val="00340C65"/>
    <w:rsid w:val="00341002"/>
    <w:rsid w:val="00341167"/>
    <w:rsid w:val="003411EC"/>
    <w:rsid w:val="003414E3"/>
    <w:rsid w:val="00341807"/>
    <w:rsid w:val="00341E1F"/>
    <w:rsid w:val="00341F5B"/>
    <w:rsid w:val="0034217D"/>
    <w:rsid w:val="00342640"/>
    <w:rsid w:val="003426EE"/>
    <w:rsid w:val="0034296D"/>
    <w:rsid w:val="00342E0A"/>
    <w:rsid w:val="00343058"/>
    <w:rsid w:val="0034333A"/>
    <w:rsid w:val="00343823"/>
    <w:rsid w:val="003439FD"/>
    <w:rsid w:val="00343A0F"/>
    <w:rsid w:val="00343A19"/>
    <w:rsid w:val="00343C57"/>
    <w:rsid w:val="00343F09"/>
    <w:rsid w:val="00344045"/>
    <w:rsid w:val="003440E9"/>
    <w:rsid w:val="00344CF8"/>
    <w:rsid w:val="00344E72"/>
    <w:rsid w:val="00344ED0"/>
    <w:rsid w:val="00345375"/>
    <w:rsid w:val="00346075"/>
    <w:rsid w:val="00346645"/>
    <w:rsid w:val="00346716"/>
    <w:rsid w:val="0034686E"/>
    <w:rsid w:val="003468C0"/>
    <w:rsid w:val="003468D6"/>
    <w:rsid w:val="00346FE8"/>
    <w:rsid w:val="0034704F"/>
    <w:rsid w:val="00347C44"/>
    <w:rsid w:val="00347DAC"/>
    <w:rsid w:val="003502D0"/>
    <w:rsid w:val="003502ED"/>
    <w:rsid w:val="003504E8"/>
    <w:rsid w:val="003508D7"/>
    <w:rsid w:val="00350EC0"/>
    <w:rsid w:val="00351121"/>
    <w:rsid w:val="00351191"/>
    <w:rsid w:val="00351212"/>
    <w:rsid w:val="003512FC"/>
    <w:rsid w:val="00352287"/>
    <w:rsid w:val="0035273D"/>
    <w:rsid w:val="0035295F"/>
    <w:rsid w:val="00352D0E"/>
    <w:rsid w:val="00352D56"/>
    <w:rsid w:val="00352F0F"/>
    <w:rsid w:val="003530A4"/>
    <w:rsid w:val="003531EC"/>
    <w:rsid w:val="00353253"/>
    <w:rsid w:val="0035327E"/>
    <w:rsid w:val="003539D3"/>
    <w:rsid w:val="00353ED6"/>
    <w:rsid w:val="00353FA0"/>
    <w:rsid w:val="00353FDE"/>
    <w:rsid w:val="00353FF1"/>
    <w:rsid w:val="00354047"/>
    <w:rsid w:val="00354093"/>
    <w:rsid w:val="00354497"/>
    <w:rsid w:val="0035461E"/>
    <w:rsid w:val="00354867"/>
    <w:rsid w:val="003548B2"/>
    <w:rsid w:val="003548D9"/>
    <w:rsid w:val="00354B1C"/>
    <w:rsid w:val="00354E8C"/>
    <w:rsid w:val="00354F07"/>
    <w:rsid w:val="00354F71"/>
    <w:rsid w:val="00355134"/>
    <w:rsid w:val="0035518C"/>
    <w:rsid w:val="003553D4"/>
    <w:rsid w:val="0035588A"/>
    <w:rsid w:val="003559B9"/>
    <w:rsid w:val="00355DB0"/>
    <w:rsid w:val="003560C8"/>
    <w:rsid w:val="003563EC"/>
    <w:rsid w:val="0035685E"/>
    <w:rsid w:val="00356CE3"/>
    <w:rsid w:val="003575F4"/>
    <w:rsid w:val="003579A7"/>
    <w:rsid w:val="00357D49"/>
    <w:rsid w:val="00357DEB"/>
    <w:rsid w:val="00357FCC"/>
    <w:rsid w:val="00360129"/>
    <w:rsid w:val="00360451"/>
    <w:rsid w:val="00360A89"/>
    <w:rsid w:val="00360BE7"/>
    <w:rsid w:val="00361318"/>
    <w:rsid w:val="0036144C"/>
    <w:rsid w:val="0036182E"/>
    <w:rsid w:val="00361BC0"/>
    <w:rsid w:val="003620C9"/>
    <w:rsid w:val="00362195"/>
    <w:rsid w:val="0036231E"/>
    <w:rsid w:val="003625F5"/>
    <w:rsid w:val="00362980"/>
    <w:rsid w:val="00362E59"/>
    <w:rsid w:val="00362F69"/>
    <w:rsid w:val="00363285"/>
    <w:rsid w:val="0036330A"/>
    <w:rsid w:val="00363463"/>
    <w:rsid w:val="00363586"/>
    <w:rsid w:val="0036373A"/>
    <w:rsid w:val="003637B2"/>
    <w:rsid w:val="00363CC1"/>
    <w:rsid w:val="00363D33"/>
    <w:rsid w:val="00363DB1"/>
    <w:rsid w:val="00363E00"/>
    <w:rsid w:val="0036400E"/>
    <w:rsid w:val="00364D8F"/>
    <w:rsid w:val="00364E42"/>
    <w:rsid w:val="00365484"/>
    <w:rsid w:val="00365549"/>
    <w:rsid w:val="00365813"/>
    <w:rsid w:val="00365BEE"/>
    <w:rsid w:val="00365CB4"/>
    <w:rsid w:val="00366875"/>
    <w:rsid w:val="003669C0"/>
    <w:rsid w:val="00366C5F"/>
    <w:rsid w:val="00366EFD"/>
    <w:rsid w:val="00367069"/>
    <w:rsid w:val="003670CD"/>
    <w:rsid w:val="003670F1"/>
    <w:rsid w:val="0036723A"/>
    <w:rsid w:val="00367FC9"/>
    <w:rsid w:val="003701E7"/>
    <w:rsid w:val="0037057E"/>
    <w:rsid w:val="00370C91"/>
    <w:rsid w:val="00370C92"/>
    <w:rsid w:val="00371471"/>
    <w:rsid w:val="00371C4E"/>
    <w:rsid w:val="00371E3E"/>
    <w:rsid w:val="00371FAA"/>
    <w:rsid w:val="00372027"/>
    <w:rsid w:val="0037202B"/>
    <w:rsid w:val="0037275B"/>
    <w:rsid w:val="00372A03"/>
    <w:rsid w:val="00372A0D"/>
    <w:rsid w:val="00372CD7"/>
    <w:rsid w:val="00372D80"/>
    <w:rsid w:val="00372F0B"/>
    <w:rsid w:val="00372F7D"/>
    <w:rsid w:val="00373210"/>
    <w:rsid w:val="00373999"/>
    <w:rsid w:val="00373B18"/>
    <w:rsid w:val="00373B43"/>
    <w:rsid w:val="00373C41"/>
    <w:rsid w:val="00373D67"/>
    <w:rsid w:val="00374503"/>
    <w:rsid w:val="00374886"/>
    <w:rsid w:val="00375401"/>
    <w:rsid w:val="00375A92"/>
    <w:rsid w:val="00375BE8"/>
    <w:rsid w:val="00375E4E"/>
    <w:rsid w:val="00376367"/>
    <w:rsid w:val="0037689F"/>
    <w:rsid w:val="003768A9"/>
    <w:rsid w:val="00376A77"/>
    <w:rsid w:val="00376D87"/>
    <w:rsid w:val="00376F72"/>
    <w:rsid w:val="00376F80"/>
    <w:rsid w:val="00376FDC"/>
    <w:rsid w:val="003770E8"/>
    <w:rsid w:val="00377208"/>
    <w:rsid w:val="00377406"/>
    <w:rsid w:val="003775C3"/>
    <w:rsid w:val="00377A0E"/>
    <w:rsid w:val="00377F47"/>
    <w:rsid w:val="00380013"/>
    <w:rsid w:val="0038034F"/>
    <w:rsid w:val="003804F1"/>
    <w:rsid w:val="003805EA"/>
    <w:rsid w:val="00380605"/>
    <w:rsid w:val="00380738"/>
    <w:rsid w:val="0038085F"/>
    <w:rsid w:val="00381C82"/>
    <w:rsid w:val="00381F25"/>
    <w:rsid w:val="00381FB6"/>
    <w:rsid w:val="003823E2"/>
    <w:rsid w:val="00382678"/>
    <w:rsid w:val="003827A0"/>
    <w:rsid w:val="003829DF"/>
    <w:rsid w:val="003835FC"/>
    <w:rsid w:val="00383ABE"/>
    <w:rsid w:val="00383BAD"/>
    <w:rsid w:val="00383C3F"/>
    <w:rsid w:val="00383C8B"/>
    <w:rsid w:val="0038426F"/>
    <w:rsid w:val="003843B9"/>
    <w:rsid w:val="00384C0C"/>
    <w:rsid w:val="00384C1B"/>
    <w:rsid w:val="00384D05"/>
    <w:rsid w:val="003850C3"/>
    <w:rsid w:val="003851A7"/>
    <w:rsid w:val="00385422"/>
    <w:rsid w:val="003856A6"/>
    <w:rsid w:val="00385ACA"/>
    <w:rsid w:val="00385CD9"/>
    <w:rsid w:val="00385DC6"/>
    <w:rsid w:val="00386276"/>
    <w:rsid w:val="0038630D"/>
    <w:rsid w:val="00386F5A"/>
    <w:rsid w:val="00387120"/>
    <w:rsid w:val="003877AD"/>
    <w:rsid w:val="003877B5"/>
    <w:rsid w:val="00387BA1"/>
    <w:rsid w:val="00390252"/>
    <w:rsid w:val="00390478"/>
    <w:rsid w:val="003907C3"/>
    <w:rsid w:val="0039084C"/>
    <w:rsid w:val="003908E4"/>
    <w:rsid w:val="00390A61"/>
    <w:rsid w:val="00390C65"/>
    <w:rsid w:val="00390DB1"/>
    <w:rsid w:val="00390EB9"/>
    <w:rsid w:val="00391002"/>
    <w:rsid w:val="00391144"/>
    <w:rsid w:val="003911FA"/>
    <w:rsid w:val="00391675"/>
    <w:rsid w:val="00391801"/>
    <w:rsid w:val="00391960"/>
    <w:rsid w:val="00392617"/>
    <w:rsid w:val="003929DE"/>
    <w:rsid w:val="003929E3"/>
    <w:rsid w:val="00392CD5"/>
    <w:rsid w:val="0039315B"/>
    <w:rsid w:val="003934F4"/>
    <w:rsid w:val="003936A1"/>
    <w:rsid w:val="00393AEA"/>
    <w:rsid w:val="00393B45"/>
    <w:rsid w:val="00393C96"/>
    <w:rsid w:val="00393CB5"/>
    <w:rsid w:val="00393D34"/>
    <w:rsid w:val="00393D8B"/>
    <w:rsid w:val="00393EC5"/>
    <w:rsid w:val="0039406C"/>
    <w:rsid w:val="003941AE"/>
    <w:rsid w:val="0039468D"/>
    <w:rsid w:val="0039499D"/>
    <w:rsid w:val="00394D1D"/>
    <w:rsid w:val="00394E10"/>
    <w:rsid w:val="003951CF"/>
    <w:rsid w:val="00395665"/>
    <w:rsid w:val="00395A5D"/>
    <w:rsid w:val="00395F43"/>
    <w:rsid w:val="00395F66"/>
    <w:rsid w:val="00396320"/>
    <w:rsid w:val="003964F3"/>
    <w:rsid w:val="0039683D"/>
    <w:rsid w:val="00396EC8"/>
    <w:rsid w:val="00396EF8"/>
    <w:rsid w:val="0039709D"/>
    <w:rsid w:val="00397346"/>
    <w:rsid w:val="00397D5B"/>
    <w:rsid w:val="00397F70"/>
    <w:rsid w:val="003A0172"/>
    <w:rsid w:val="003A0249"/>
    <w:rsid w:val="003A0E14"/>
    <w:rsid w:val="003A10C9"/>
    <w:rsid w:val="003A145D"/>
    <w:rsid w:val="003A1D0E"/>
    <w:rsid w:val="003A1E03"/>
    <w:rsid w:val="003A1E06"/>
    <w:rsid w:val="003A23E7"/>
    <w:rsid w:val="003A268D"/>
    <w:rsid w:val="003A2921"/>
    <w:rsid w:val="003A2991"/>
    <w:rsid w:val="003A2A19"/>
    <w:rsid w:val="003A2B57"/>
    <w:rsid w:val="003A2D38"/>
    <w:rsid w:val="003A30B1"/>
    <w:rsid w:val="003A34D8"/>
    <w:rsid w:val="003A3B67"/>
    <w:rsid w:val="003A3C3E"/>
    <w:rsid w:val="003A3F45"/>
    <w:rsid w:val="003A411B"/>
    <w:rsid w:val="003A43A2"/>
    <w:rsid w:val="003A4482"/>
    <w:rsid w:val="003A45DC"/>
    <w:rsid w:val="003A4A23"/>
    <w:rsid w:val="003A4CA6"/>
    <w:rsid w:val="003A5050"/>
    <w:rsid w:val="003A5361"/>
    <w:rsid w:val="003A56F5"/>
    <w:rsid w:val="003A583A"/>
    <w:rsid w:val="003A5DE1"/>
    <w:rsid w:val="003A6140"/>
    <w:rsid w:val="003A6545"/>
    <w:rsid w:val="003A6696"/>
    <w:rsid w:val="003A675A"/>
    <w:rsid w:val="003A6772"/>
    <w:rsid w:val="003A678C"/>
    <w:rsid w:val="003A695B"/>
    <w:rsid w:val="003A6B9C"/>
    <w:rsid w:val="003A6E96"/>
    <w:rsid w:val="003A6FAE"/>
    <w:rsid w:val="003A72B9"/>
    <w:rsid w:val="003A769D"/>
    <w:rsid w:val="003A7743"/>
    <w:rsid w:val="003A7A3A"/>
    <w:rsid w:val="003A7A88"/>
    <w:rsid w:val="003A7D34"/>
    <w:rsid w:val="003A7E73"/>
    <w:rsid w:val="003A7FAA"/>
    <w:rsid w:val="003B00F0"/>
    <w:rsid w:val="003B04AE"/>
    <w:rsid w:val="003B0C3C"/>
    <w:rsid w:val="003B0D49"/>
    <w:rsid w:val="003B10F2"/>
    <w:rsid w:val="003B1702"/>
    <w:rsid w:val="003B1CFC"/>
    <w:rsid w:val="003B24B1"/>
    <w:rsid w:val="003B2931"/>
    <w:rsid w:val="003B2B7C"/>
    <w:rsid w:val="003B2C0A"/>
    <w:rsid w:val="003B2DCF"/>
    <w:rsid w:val="003B2E17"/>
    <w:rsid w:val="003B2E87"/>
    <w:rsid w:val="003B3499"/>
    <w:rsid w:val="003B37AF"/>
    <w:rsid w:val="003B392B"/>
    <w:rsid w:val="003B3970"/>
    <w:rsid w:val="003B437F"/>
    <w:rsid w:val="003B459D"/>
    <w:rsid w:val="003B4D11"/>
    <w:rsid w:val="003B4DE6"/>
    <w:rsid w:val="003B4F73"/>
    <w:rsid w:val="003B5498"/>
    <w:rsid w:val="003B55B3"/>
    <w:rsid w:val="003B593D"/>
    <w:rsid w:val="003B59A3"/>
    <w:rsid w:val="003B59D2"/>
    <w:rsid w:val="003B5AAC"/>
    <w:rsid w:val="003B635E"/>
    <w:rsid w:val="003B64D2"/>
    <w:rsid w:val="003B6B36"/>
    <w:rsid w:val="003B6D0B"/>
    <w:rsid w:val="003B7028"/>
    <w:rsid w:val="003B7437"/>
    <w:rsid w:val="003B7591"/>
    <w:rsid w:val="003B79CD"/>
    <w:rsid w:val="003C031F"/>
    <w:rsid w:val="003C0494"/>
    <w:rsid w:val="003C18C4"/>
    <w:rsid w:val="003C197A"/>
    <w:rsid w:val="003C2190"/>
    <w:rsid w:val="003C221A"/>
    <w:rsid w:val="003C2331"/>
    <w:rsid w:val="003C2775"/>
    <w:rsid w:val="003C27B7"/>
    <w:rsid w:val="003C283E"/>
    <w:rsid w:val="003C2D21"/>
    <w:rsid w:val="003C2E8A"/>
    <w:rsid w:val="003C3566"/>
    <w:rsid w:val="003C3769"/>
    <w:rsid w:val="003C38A3"/>
    <w:rsid w:val="003C3918"/>
    <w:rsid w:val="003C3D56"/>
    <w:rsid w:val="003C3DA5"/>
    <w:rsid w:val="003C4156"/>
    <w:rsid w:val="003C428A"/>
    <w:rsid w:val="003C459B"/>
    <w:rsid w:val="003C4708"/>
    <w:rsid w:val="003C4B78"/>
    <w:rsid w:val="003C4BD4"/>
    <w:rsid w:val="003C4CD0"/>
    <w:rsid w:val="003C4D8C"/>
    <w:rsid w:val="003C5130"/>
    <w:rsid w:val="003C52A8"/>
    <w:rsid w:val="003C5540"/>
    <w:rsid w:val="003C628E"/>
    <w:rsid w:val="003C6A01"/>
    <w:rsid w:val="003C6D6A"/>
    <w:rsid w:val="003C6E4D"/>
    <w:rsid w:val="003C7168"/>
    <w:rsid w:val="003C7250"/>
    <w:rsid w:val="003C739A"/>
    <w:rsid w:val="003C7B79"/>
    <w:rsid w:val="003C7DA5"/>
    <w:rsid w:val="003C7ECD"/>
    <w:rsid w:val="003D008C"/>
    <w:rsid w:val="003D0166"/>
    <w:rsid w:val="003D033D"/>
    <w:rsid w:val="003D04BA"/>
    <w:rsid w:val="003D0979"/>
    <w:rsid w:val="003D0A4B"/>
    <w:rsid w:val="003D0F08"/>
    <w:rsid w:val="003D0F1C"/>
    <w:rsid w:val="003D1659"/>
    <w:rsid w:val="003D18D5"/>
    <w:rsid w:val="003D1C9D"/>
    <w:rsid w:val="003D1F52"/>
    <w:rsid w:val="003D1FFB"/>
    <w:rsid w:val="003D27C8"/>
    <w:rsid w:val="003D2DFF"/>
    <w:rsid w:val="003D3167"/>
    <w:rsid w:val="003D37EB"/>
    <w:rsid w:val="003D3CB2"/>
    <w:rsid w:val="003D3F8D"/>
    <w:rsid w:val="003D4386"/>
    <w:rsid w:val="003D472C"/>
    <w:rsid w:val="003D4944"/>
    <w:rsid w:val="003D4B1D"/>
    <w:rsid w:val="003D4C11"/>
    <w:rsid w:val="003D4E11"/>
    <w:rsid w:val="003D5A0B"/>
    <w:rsid w:val="003D68A3"/>
    <w:rsid w:val="003D7327"/>
    <w:rsid w:val="003D74A5"/>
    <w:rsid w:val="003D793D"/>
    <w:rsid w:val="003D7ADF"/>
    <w:rsid w:val="003D7BB2"/>
    <w:rsid w:val="003E00B6"/>
    <w:rsid w:val="003E02BF"/>
    <w:rsid w:val="003E03C7"/>
    <w:rsid w:val="003E0CCB"/>
    <w:rsid w:val="003E0E69"/>
    <w:rsid w:val="003E0F50"/>
    <w:rsid w:val="003E10C3"/>
    <w:rsid w:val="003E111D"/>
    <w:rsid w:val="003E1121"/>
    <w:rsid w:val="003E1406"/>
    <w:rsid w:val="003E14F7"/>
    <w:rsid w:val="003E1501"/>
    <w:rsid w:val="003E19DF"/>
    <w:rsid w:val="003E1A63"/>
    <w:rsid w:val="003E1C78"/>
    <w:rsid w:val="003E1CA0"/>
    <w:rsid w:val="003E226E"/>
    <w:rsid w:val="003E24AA"/>
    <w:rsid w:val="003E30C6"/>
    <w:rsid w:val="003E32DD"/>
    <w:rsid w:val="003E3BDE"/>
    <w:rsid w:val="003E3D59"/>
    <w:rsid w:val="003E3D5D"/>
    <w:rsid w:val="003E438E"/>
    <w:rsid w:val="003E44E4"/>
    <w:rsid w:val="003E4788"/>
    <w:rsid w:val="003E4BC5"/>
    <w:rsid w:val="003E4FA6"/>
    <w:rsid w:val="003E500A"/>
    <w:rsid w:val="003E519E"/>
    <w:rsid w:val="003E54D0"/>
    <w:rsid w:val="003E55F1"/>
    <w:rsid w:val="003E5842"/>
    <w:rsid w:val="003E589E"/>
    <w:rsid w:val="003E5ACF"/>
    <w:rsid w:val="003E5C32"/>
    <w:rsid w:val="003E6056"/>
    <w:rsid w:val="003E6617"/>
    <w:rsid w:val="003E68D9"/>
    <w:rsid w:val="003E6E6D"/>
    <w:rsid w:val="003E7086"/>
    <w:rsid w:val="003E70F9"/>
    <w:rsid w:val="003E70FF"/>
    <w:rsid w:val="003E7124"/>
    <w:rsid w:val="003E7269"/>
    <w:rsid w:val="003E7544"/>
    <w:rsid w:val="003E76AF"/>
    <w:rsid w:val="003E7B99"/>
    <w:rsid w:val="003E7D73"/>
    <w:rsid w:val="003F063F"/>
    <w:rsid w:val="003F09F7"/>
    <w:rsid w:val="003F0B47"/>
    <w:rsid w:val="003F195A"/>
    <w:rsid w:val="003F21BD"/>
    <w:rsid w:val="003F22F8"/>
    <w:rsid w:val="003F2430"/>
    <w:rsid w:val="003F253F"/>
    <w:rsid w:val="003F2859"/>
    <w:rsid w:val="003F2889"/>
    <w:rsid w:val="003F2D36"/>
    <w:rsid w:val="003F2F11"/>
    <w:rsid w:val="003F31D0"/>
    <w:rsid w:val="003F323A"/>
    <w:rsid w:val="003F369F"/>
    <w:rsid w:val="003F3842"/>
    <w:rsid w:val="003F3A20"/>
    <w:rsid w:val="003F3F29"/>
    <w:rsid w:val="003F40FF"/>
    <w:rsid w:val="003F44B5"/>
    <w:rsid w:val="003F49F2"/>
    <w:rsid w:val="003F4DF3"/>
    <w:rsid w:val="003F50A7"/>
    <w:rsid w:val="003F5447"/>
    <w:rsid w:val="003F572A"/>
    <w:rsid w:val="003F5897"/>
    <w:rsid w:val="003F5B84"/>
    <w:rsid w:val="003F5BC7"/>
    <w:rsid w:val="003F5FD1"/>
    <w:rsid w:val="003F634E"/>
    <w:rsid w:val="003F636E"/>
    <w:rsid w:val="003F63AF"/>
    <w:rsid w:val="003F6BB3"/>
    <w:rsid w:val="003F72D5"/>
    <w:rsid w:val="003F79CE"/>
    <w:rsid w:val="003F7EBB"/>
    <w:rsid w:val="0040028B"/>
    <w:rsid w:val="00400648"/>
    <w:rsid w:val="004009E4"/>
    <w:rsid w:val="00400F0D"/>
    <w:rsid w:val="004012AF"/>
    <w:rsid w:val="00401370"/>
    <w:rsid w:val="00401618"/>
    <w:rsid w:val="00401634"/>
    <w:rsid w:val="00401924"/>
    <w:rsid w:val="00401956"/>
    <w:rsid w:val="00401AA5"/>
    <w:rsid w:val="00401E73"/>
    <w:rsid w:val="004021A8"/>
    <w:rsid w:val="00402D0B"/>
    <w:rsid w:val="00402E1F"/>
    <w:rsid w:val="004031B7"/>
    <w:rsid w:val="0040332B"/>
    <w:rsid w:val="004033A1"/>
    <w:rsid w:val="0040353B"/>
    <w:rsid w:val="004038FE"/>
    <w:rsid w:val="00403CB0"/>
    <w:rsid w:val="00403DE2"/>
    <w:rsid w:val="00403FC2"/>
    <w:rsid w:val="0040401B"/>
    <w:rsid w:val="00404498"/>
    <w:rsid w:val="004044DE"/>
    <w:rsid w:val="004048F7"/>
    <w:rsid w:val="00404938"/>
    <w:rsid w:val="0040493D"/>
    <w:rsid w:val="00404E9D"/>
    <w:rsid w:val="00405568"/>
    <w:rsid w:val="004056FB"/>
    <w:rsid w:val="00406750"/>
    <w:rsid w:val="00406926"/>
    <w:rsid w:val="00406B14"/>
    <w:rsid w:val="00406F19"/>
    <w:rsid w:val="004070EE"/>
    <w:rsid w:val="0040710E"/>
    <w:rsid w:val="0040734E"/>
    <w:rsid w:val="004076A0"/>
    <w:rsid w:val="0040779A"/>
    <w:rsid w:val="0040785A"/>
    <w:rsid w:val="00407F8C"/>
    <w:rsid w:val="0041004E"/>
    <w:rsid w:val="004101EF"/>
    <w:rsid w:val="004102F5"/>
    <w:rsid w:val="00410705"/>
    <w:rsid w:val="004107E6"/>
    <w:rsid w:val="00410EBD"/>
    <w:rsid w:val="00411311"/>
    <w:rsid w:val="004117C7"/>
    <w:rsid w:val="00411E04"/>
    <w:rsid w:val="00412083"/>
    <w:rsid w:val="00412376"/>
    <w:rsid w:val="0041258B"/>
    <w:rsid w:val="00413248"/>
    <w:rsid w:val="004136B2"/>
    <w:rsid w:val="00413C01"/>
    <w:rsid w:val="00413D28"/>
    <w:rsid w:val="00413FA6"/>
    <w:rsid w:val="0041410D"/>
    <w:rsid w:val="004142D3"/>
    <w:rsid w:val="004143E1"/>
    <w:rsid w:val="004146A5"/>
    <w:rsid w:val="00414C9B"/>
    <w:rsid w:val="00414D2A"/>
    <w:rsid w:val="004150FB"/>
    <w:rsid w:val="004152D6"/>
    <w:rsid w:val="0041534B"/>
    <w:rsid w:val="00415452"/>
    <w:rsid w:val="004155C7"/>
    <w:rsid w:val="00415846"/>
    <w:rsid w:val="0041600F"/>
    <w:rsid w:val="0041658A"/>
    <w:rsid w:val="004168F8"/>
    <w:rsid w:val="00416BEA"/>
    <w:rsid w:val="00416E92"/>
    <w:rsid w:val="00416ED0"/>
    <w:rsid w:val="00416FBD"/>
    <w:rsid w:val="0041702A"/>
    <w:rsid w:val="00417343"/>
    <w:rsid w:val="004174FF"/>
    <w:rsid w:val="00417C6F"/>
    <w:rsid w:val="00417D77"/>
    <w:rsid w:val="00417EB4"/>
    <w:rsid w:val="0042000D"/>
    <w:rsid w:val="0042020E"/>
    <w:rsid w:val="004202EE"/>
    <w:rsid w:val="00420430"/>
    <w:rsid w:val="004206ED"/>
    <w:rsid w:val="00420719"/>
    <w:rsid w:val="0042073E"/>
    <w:rsid w:val="00420838"/>
    <w:rsid w:val="004209C0"/>
    <w:rsid w:val="00421084"/>
    <w:rsid w:val="0042115C"/>
    <w:rsid w:val="00421218"/>
    <w:rsid w:val="0042121D"/>
    <w:rsid w:val="00421783"/>
    <w:rsid w:val="00421A56"/>
    <w:rsid w:val="00421B74"/>
    <w:rsid w:val="004223B8"/>
    <w:rsid w:val="0042252E"/>
    <w:rsid w:val="004225A4"/>
    <w:rsid w:val="00423123"/>
    <w:rsid w:val="00423263"/>
    <w:rsid w:val="0042354E"/>
    <w:rsid w:val="00423657"/>
    <w:rsid w:val="004236D4"/>
    <w:rsid w:val="004237ED"/>
    <w:rsid w:val="00423BE1"/>
    <w:rsid w:val="00423DBC"/>
    <w:rsid w:val="0042458A"/>
    <w:rsid w:val="00424C10"/>
    <w:rsid w:val="00424D4F"/>
    <w:rsid w:val="00424E41"/>
    <w:rsid w:val="0042563C"/>
    <w:rsid w:val="00425945"/>
    <w:rsid w:val="00425FBA"/>
    <w:rsid w:val="004260D2"/>
    <w:rsid w:val="00426411"/>
    <w:rsid w:val="004264D0"/>
    <w:rsid w:val="004265DA"/>
    <w:rsid w:val="0042668A"/>
    <w:rsid w:val="00426AE6"/>
    <w:rsid w:val="00426E51"/>
    <w:rsid w:val="00427704"/>
    <w:rsid w:val="004279A3"/>
    <w:rsid w:val="004279B8"/>
    <w:rsid w:val="00427EB2"/>
    <w:rsid w:val="0043021A"/>
    <w:rsid w:val="004303E0"/>
    <w:rsid w:val="00430679"/>
    <w:rsid w:val="0043071B"/>
    <w:rsid w:val="004314CD"/>
    <w:rsid w:val="0043172D"/>
    <w:rsid w:val="00431796"/>
    <w:rsid w:val="00431940"/>
    <w:rsid w:val="00431C3D"/>
    <w:rsid w:val="0043204D"/>
    <w:rsid w:val="0043293C"/>
    <w:rsid w:val="00432A92"/>
    <w:rsid w:val="00432BD5"/>
    <w:rsid w:val="00432CA3"/>
    <w:rsid w:val="00433653"/>
    <w:rsid w:val="00433707"/>
    <w:rsid w:val="004337C2"/>
    <w:rsid w:val="00433885"/>
    <w:rsid w:val="00433B61"/>
    <w:rsid w:val="00433EA8"/>
    <w:rsid w:val="00433FEC"/>
    <w:rsid w:val="00434F3C"/>
    <w:rsid w:val="004354D0"/>
    <w:rsid w:val="004355B2"/>
    <w:rsid w:val="00435773"/>
    <w:rsid w:val="00435D1D"/>
    <w:rsid w:val="00436AEF"/>
    <w:rsid w:val="00436BEA"/>
    <w:rsid w:val="0043703D"/>
    <w:rsid w:val="004370C1"/>
    <w:rsid w:val="004376EB"/>
    <w:rsid w:val="0043780F"/>
    <w:rsid w:val="00437899"/>
    <w:rsid w:val="00440011"/>
    <w:rsid w:val="00440522"/>
    <w:rsid w:val="00440933"/>
    <w:rsid w:val="00440997"/>
    <w:rsid w:val="00440FFB"/>
    <w:rsid w:val="00440FFD"/>
    <w:rsid w:val="00441433"/>
    <w:rsid w:val="0044192D"/>
    <w:rsid w:val="00441B2C"/>
    <w:rsid w:val="00441C16"/>
    <w:rsid w:val="00441C32"/>
    <w:rsid w:val="00442203"/>
    <w:rsid w:val="0044223D"/>
    <w:rsid w:val="004423ED"/>
    <w:rsid w:val="004431C5"/>
    <w:rsid w:val="00443204"/>
    <w:rsid w:val="00443483"/>
    <w:rsid w:val="0044364C"/>
    <w:rsid w:val="00443757"/>
    <w:rsid w:val="00443C09"/>
    <w:rsid w:val="00443C8C"/>
    <w:rsid w:val="00443D2C"/>
    <w:rsid w:val="00443E0A"/>
    <w:rsid w:val="00444054"/>
    <w:rsid w:val="0044434A"/>
    <w:rsid w:val="00444399"/>
    <w:rsid w:val="0044447D"/>
    <w:rsid w:val="004455E3"/>
    <w:rsid w:val="00445B24"/>
    <w:rsid w:val="00445B50"/>
    <w:rsid w:val="00445D79"/>
    <w:rsid w:val="00446037"/>
    <w:rsid w:val="004462EE"/>
    <w:rsid w:val="00446722"/>
    <w:rsid w:val="004471A4"/>
    <w:rsid w:val="00447414"/>
    <w:rsid w:val="0044752D"/>
    <w:rsid w:val="00447DCB"/>
    <w:rsid w:val="004503D9"/>
    <w:rsid w:val="004504D1"/>
    <w:rsid w:val="00450683"/>
    <w:rsid w:val="00450717"/>
    <w:rsid w:val="00450850"/>
    <w:rsid w:val="004508B4"/>
    <w:rsid w:val="00450F0E"/>
    <w:rsid w:val="00451086"/>
    <w:rsid w:val="0045158A"/>
    <w:rsid w:val="004515FA"/>
    <w:rsid w:val="004516C7"/>
    <w:rsid w:val="0045176A"/>
    <w:rsid w:val="00451830"/>
    <w:rsid w:val="00451922"/>
    <w:rsid w:val="004519C7"/>
    <w:rsid w:val="00451E2B"/>
    <w:rsid w:val="00451E6D"/>
    <w:rsid w:val="00451F66"/>
    <w:rsid w:val="0045208F"/>
    <w:rsid w:val="0045250F"/>
    <w:rsid w:val="00452591"/>
    <w:rsid w:val="00452F15"/>
    <w:rsid w:val="00452F86"/>
    <w:rsid w:val="00452FA6"/>
    <w:rsid w:val="00453190"/>
    <w:rsid w:val="00453590"/>
    <w:rsid w:val="00453639"/>
    <w:rsid w:val="00453E28"/>
    <w:rsid w:val="00453F07"/>
    <w:rsid w:val="00453F73"/>
    <w:rsid w:val="00454294"/>
    <w:rsid w:val="00454307"/>
    <w:rsid w:val="0045435F"/>
    <w:rsid w:val="004545FE"/>
    <w:rsid w:val="0045460A"/>
    <w:rsid w:val="0045474C"/>
    <w:rsid w:val="00454CA6"/>
    <w:rsid w:val="00454E43"/>
    <w:rsid w:val="00454F97"/>
    <w:rsid w:val="004555CA"/>
    <w:rsid w:val="00455CC0"/>
    <w:rsid w:val="00456791"/>
    <w:rsid w:val="0045689B"/>
    <w:rsid w:val="00456A00"/>
    <w:rsid w:val="00456A89"/>
    <w:rsid w:val="00456AE3"/>
    <w:rsid w:val="00456DB3"/>
    <w:rsid w:val="00457024"/>
    <w:rsid w:val="00457075"/>
    <w:rsid w:val="00457597"/>
    <w:rsid w:val="004579FD"/>
    <w:rsid w:val="00457CC3"/>
    <w:rsid w:val="00457EB3"/>
    <w:rsid w:val="004600F7"/>
    <w:rsid w:val="00460232"/>
    <w:rsid w:val="00460534"/>
    <w:rsid w:val="00460A02"/>
    <w:rsid w:val="0046108E"/>
    <w:rsid w:val="0046118C"/>
    <w:rsid w:val="004618C5"/>
    <w:rsid w:val="00461940"/>
    <w:rsid w:val="004619E5"/>
    <w:rsid w:val="00461A7B"/>
    <w:rsid w:val="00461CB2"/>
    <w:rsid w:val="00461D1C"/>
    <w:rsid w:val="00461E74"/>
    <w:rsid w:val="00461F08"/>
    <w:rsid w:val="004620BC"/>
    <w:rsid w:val="00462186"/>
    <w:rsid w:val="0046267F"/>
    <w:rsid w:val="00462708"/>
    <w:rsid w:val="00462A16"/>
    <w:rsid w:val="00462B0D"/>
    <w:rsid w:val="004631B2"/>
    <w:rsid w:val="00463512"/>
    <w:rsid w:val="004636AE"/>
    <w:rsid w:val="0046379C"/>
    <w:rsid w:val="004637AC"/>
    <w:rsid w:val="00463BBA"/>
    <w:rsid w:val="00463C34"/>
    <w:rsid w:val="00463C8F"/>
    <w:rsid w:val="00463F70"/>
    <w:rsid w:val="004640D2"/>
    <w:rsid w:val="0046443C"/>
    <w:rsid w:val="00464729"/>
    <w:rsid w:val="00464DA2"/>
    <w:rsid w:val="00464FBA"/>
    <w:rsid w:val="00465379"/>
    <w:rsid w:val="004653BA"/>
    <w:rsid w:val="00465549"/>
    <w:rsid w:val="004655C4"/>
    <w:rsid w:val="004657EF"/>
    <w:rsid w:val="00465FD0"/>
    <w:rsid w:val="004666FE"/>
    <w:rsid w:val="00466AA7"/>
    <w:rsid w:val="00466B86"/>
    <w:rsid w:val="00466C4A"/>
    <w:rsid w:val="00466C7B"/>
    <w:rsid w:val="0046731F"/>
    <w:rsid w:val="00467810"/>
    <w:rsid w:val="00467928"/>
    <w:rsid w:val="0046793D"/>
    <w:rsid w:val="00467A46"/>
    <w:rsid w:val="00467B6B"/>
    <w:rsid w:val="00467B7D"/>
    <w:rsid w:val="00470619"/>
    <w:rsid w:val="00470950"/>
    <w:rsid w:val="00471251"/>
    <w:rsid w:val="00471452"/>
    <w:rsid w:val="00471860"/>
    <w:rsid w:val="00471AA9"/>
    <w:rsid w:val="00471B3B"/>
    <w:rsid w:val="00471B48"/>
    <w:rsid w:val="00471BFE"/>
    <w:rsid w:val="00471DDA"/>
    <w:rsid w:val="00471EAC"/>
    <w:rsid w:val="00471F08"/>
    <w:rsid w:val="00471F70"/>
    <w:rsid w:val="00472300"/>
    <w:rsid w:val="00472477"/>
    <w:rsid w:val="00472E3C"/>
    <w:rsid w:val="00472E45"/>
    <w:rsid w:val="00472FF6"/>
    <w:rsid w:val="00473430"/>
    <w:rsid w:val="0047348C"/>
    <w:rsid w:val="004742AA"/>
    <w:rsid w:val="00474490"/>
    <w:rsid w:val="00474CFD"/>
    <w:rsid w:val="00474E5D"/>
    <w:rsid w:val="00474F64"/>
    <w:rsid w:val="00474FD3"/>
    <w:rsid w:val="0047522C"/>
    <w:rsid w:val="0047537A"/>
    <w:rsid w:val="00475BA6"/>
    <w:rsid w:val="00475D64"/>
    <w:rsid w:val="00475E8F"/>
    <w:rsid w:val="00475F06"/>
    <w:rsid w:val="0047609D"/>
    <w:rsid w:val="00476239"/>
    <w:rsid w:val="00476B69"/>
    <w:rsid w:val="0047704C"/>
    <w:rsid w:val="004773C7"/>
    <w:rsid w:val="00477461"/>
    <w:rsid w:val="00477828"/>
    <w:rsid w:val="004778EE"/>
    <w:rsid w:val="00477932"/>
    <w:rsid w:val="00477BB8"/>
    <w:rsid w:val="00477F45"/>
    <w:rsid w:val="00480AB2"/>
    <w:rsid w:val="00480E40"/>
    <w:rsid w:val="004812AA"/>
    <w:rsid w:val="00481363"/>
    <w:rsid w:val="004816CC"/>
    <w:rsid w:val="00481C6C"/>
    <w:rsid w:val="00481DD5"/>
    <w:rsid w:val="00481F52"/>
    <w:rsid w:val="0048223E"/>
    <w:rsid w:val="004827E6"/>
    <w:rsid w:val="00482886"/>
    <w:rsid w:val="00482CC5"/>
    <w:rsid w:val="00482E61"/>
    <w:rsid w:val="0048313D"/>
    <w:rsid w:val="00483351"/>
    <w:rsid w:val="004836F0"/>
    <w:rsid w:val="00483887"/>
    <w:rsid w:val="00483BC8"/>
    <w:rsid w:val="00484BC7"/>
    <w:rsid w:val="00484C8E"/>
    <w:rsid w:val="004855A6"/>
    <w:rsid w:val="00485BD9"/>
    <w:rsid w:val="00485E3D"/>
    <w:rsid w:val="00485E78"/>
    <w:rsid w:val="00485F33"/>
    <w:rsid w:val="0048651D"/>
    <w:rsid w:val="00486890"/>
    <w:rsid w:val="00486911"/>
    <w:rsid w:val="00486A07"/>
    <w:rsid w:val="00486B76"/>
    <w:rsid w:val="00486C55"/>
    <w:rsid w:val="00486CE7"/>
    <w:rsid w:val="00486D5E"/>
    <w:rsid w:val="004874E5"/>
    <w:rsid w:val="0048754D"/>
    <w:rsid w:val="004879A2"/>
    <w:rsid w:val="00487C25"/>
    <w:rsid w:val="00487CB8"/>
    <w:rsid w:val="00487EB2"/>
    <w:rsid w:val="00490128"/>
    <w:rsid w:val="00490277"/>
    <w:rsid w:val="004902D9"/>
    <w:rsid w:val="00490776"/>
    <w:rsid w:val="00490AF6"/>
    <w:rsid w:val="0049174D"/>
    <w:rsid w:val="00491E60"/>
    <w:rsid w:val="004921F2"/>
    <w:rsid w:val="00492614"/>
    <w:rsid w:val="0049264D"/>
    <w:rsid w:val="00492F3E"/>
    <w:rsid w:val="00493020"/>
    <w:rsid w:val="004930B4"/>
    <w:rsid w:val="0049311A"/>
    <w:rsid w:val="00493314"/>
    <w:rsid w:val="004937E7"/>
    <w:rsid w:val="00494158"/>
    <w:rsid w:val="004945D6"/>
    <w:rsid w:val="004946AA"/>
    <w:rsid w:val="004948D1"/>
    <w:rsid w:val="00494B46"/>
    <w:rsid w:val="00494FAF"/>
    <w:rsid w:val="004951AF"/>
    <w:rsid w:val="0049545B"/>
    <w:rsid w:val="00495787"/>
    <w:rsid w:val="00495834"/>
    <w:rsid w:val="00495BEC"/>
    <w:rsid w:val="004961DB"/>
    <w:rsid w:val="0049676E"/>
    <w:rsid w:val="0049688A"/>
    <w:rsid w:val="00496A21"/>
    <w:rsid w:val="00496C29"/>
    <w:rsid w:val="00496E79"/>
    <w:rsid w:val="00496EC2"/>
    <w:rsid w:val="004971B2"/>
    <w:rsid w:val="00497A16"/>
    <w:rsid w:val="00497CA8"/>
    <w:rsid w:val="004A08C3"/>
    <w:rsid w:val="004A0D56"/>
    <w:rsid w:val="004A0EC6"/>
    <w:rsid w:val="004A14C2"/>
    <w:rsid w:val="004A167D"/>
    <w:rsid w:val="004A16CD"/>
    <w:rsid w:val="004A1D2E"/>
    <w:rsid w:val="004A272F"/>
    <w:rsid w:val="004A2822"/>
    <w:rsid w:val="004A2916"/>
    <w:rsid w:val="004A3659"/>
    <w:rsid w:val="004A36F0"/>
    <w:rsid w:val="004A3865"/>
    <w:rsid w:val="004A3BDD"/>
    <w:rsid w:val="004A41AF"/>
    <w:rsid w:val="004A43C8"/>
    <w:rsid w:val="004A4739"/>
    <w:rsid w:val="004A4A10"/>
    <w:rsid w:val="004A4C42"/>
    <w:rsid w:val="004A511B"/>
    <w:rsid w:val="004A5205"/>
    <w:rsid w:val="004A54F9"/>
    <w:rsid w:val="004A56BD"/>
    <w:rsid w:val="004A5BA9"/>
    <w:rsid w:val="004A5BD7"/>
    <w:rsid w:val="004A5C68"/>
    <w:rsid w:val="004A5E24"/>
    <w:rsid w:val="004A6013"/>
    <w:rsid w:val="004A60F3"/>
    <w:rsid w:val="004A6158"/>
    <w:rsid w:val="004A65AC"/>
    <w:rsid w:val="004A686F"/>
    <w:rsid w:val="004A6C69"/>
    <w:rsid w:val="004A7187"/>
    <w:rsid w:val="004A71DF"/>
    <w:rsid w:val="004A74E3"/>
    <w:rsid w:val="004A7895"/>
    <w:rsid w:val="004A7965"/>
    <w:rsid w:val="004B002D"/>
    <w:rsid w:val="004B05C9"/>
    <w:rsid w:val="004B0602"/>
    <w:rsid w:val="004B0740"/>
    <w:rsid w:val="004B093A"/>
    <w:rsid w:val="004B096B"/>
    <w:rsid w:val="004B09B3"/>
    <w:rsid w:val="004B09F1"/>
    <w:rsid w:val="004B0DA0"/>
    <w:rsid w:val="004B0ECD"/>
    <w:rsid w:val="004B1279"/>
    <w:rsid w:val="004B1317"/>
    <w:rsid w:val="004B13B7"/>
    <w:rsid w:val="004B1625"/>
    <w:rsid w:val="004B17FE"/>
    <w:rsid w:val="004B19FC"/>
    <w:rsid w:val="004B1EEB"/>
    <w:rsid w:val="004B1FB6"/>
    <w:rsid w:val="004B2758"/>
    <w:rsid w:val="004B2C2D"/>
    <w:rsid w:val="004B3389"/>
    <w:rsid w:val="004B3954"/>
    <w:rsid w:val="004B3A1F"/>
    <w:rsid w:val="004B3C0A"/>
    <w:rsid w:val="004B4000"/>
    <w:rsid w:val="004B4084"/>
    <w:rsid w:val="004B4205"/>
    <w:rsid w:val="004B4346"/>
    <w:rsid w:val="004B476E"/>
    <w:rsid w:val="004B4ECD"/>
    <w:rsid w:val="004B5785"/>
    <w:rsid w:val="004B5E2B"/>
    <w:rsid w:val="004B5E8E"/>
    <w:rsid w:val="004B646A"/>
    <w:rsid w:val="004B65C3"/>
    <w:rsid w:val="004B67FC"/>
    <w:rsid w:val="004B6C0F"/>
    <w:rsid w:val="004B6C3C"/>
    <w:rsid w:val="004B6D81"/>
    <w:rsid w:val="004B6E14"/>
    <w:rsid w:val="004B701D"/>
    <w:rsid w:val="004B7116"/>
    <w:rsid w:val="004B7246"/>
    <w:rsid w:val="004B75EB"/>
    <w:rsid w:val="004B7707"/>
    <w:rsid w:val="004B789E"/>
    <w:rsid w:val="004B78F2"/>
    <w:rsid w:val="004B7987"/>
    <w:rsid w:val="004B7A22"/>
    <w:rsid w:val="004B7DC8"/>
    <w:rsid w:val="004C06A0"/>
    <w:rsid w:val="004C0A39"/>
    <w:rsid w:val="004C0ABF"/>
    <w:rsid w:val="004C0C9B"/>
    <w:rsid w:val="004C0D76"/>
    <w:rsid w:val="004C14EB"/>
    <w:rsid w:val="004C17ED"/>
    <w:rsid w:val="004C19D8"/>
    <w:rsid w:val="004C1D1E"/>
    <w:rsid w:val="004C2010"/>
    <w:rsid w:val="004C24AD"/>
    <w:rsid w:val="004C3030"/>
    <w:rsid w:val="004C316F"/>
    <w:rsid w:val="004C364B"/>
    <w:rsid w:val="004C36F1"/>
    <w:rsid w:val="004C3BD4"/>
    <w:rsid w:val="004C3EBC"/>
    <w:rsid w:val="004C3F9A"/>
    <w:rsid w:val="004C425B"/>
    <w:rsid w:val="004C4667"/>
    <w:rsid w:val="004C49A8"/>
    <w:rsid w:val="004C4A0D"/>
    <w:rsid w:val="004C4A5B"/>
    <w:rsid w:val="004C4F34"/>
    <w:rsid w:val="004C502D"/>
    <w:rsid w:val="004C5079"/>
    <w:rsid w:val="004C5122"/>
    <w:rsid w:val="004C5186"/>
    <w:rsid w:val="004C53AC"/>
    <w:rsid w:val="004C5733"/>
    <w:rsid w:val="004C5840"/>
    <w:rsid w:val="004C5AAE"/>
    <w:rsid w:val="004C5BC3"/>
    <w:rsid w:val="004C5C9B"/>
    <w:rsid w:val="004C5D8A"/>
    <w:rsid w:val="004C6B40"/>
    <w:rsid w:val="004C6FD6"/>
    <w:rsid w:val="004C71A1"/>
    <w:rsid w:val="004C78E7"/>
    <w:rsid w:val="004D049B"/>
    <w:rsid w:val="004D0EC5"/>
    <w:rsid w:val="004D143F"/>
    <w:rsid w:val="004D16D7"/>
    <w:rsid w:val="004D2967"/>
    <w:rsid w:val="004D2D38"/>
    <w:rsid w:val="004D2E98"/>
    <w:rsid w:val="004D3A3B"/>
    <w:rsid w:val="004D3B17"/>
    <w:rsid w:val="004D3E28"/>
    <w:rsid w:val="004D401E"/>
    <w:rsid w:val="004D41B4"/>
    <w:rsid w:val="004D41DC"/>
    <w:rsid w:val="004D41F5"/>
    <w:rsid w:val="004D48CA"/>
    <w:rsid w:val="004D4DFE"/>
    <w:rsid w:val="004D4EA1"/>
    <w:rsid w:val="004D525C"/>
    <w:rsid w:val="004D58F6"/>
    <w:rsid w:val="004D59F9"/>
    <w:rsid w:val="004D5A03"/>
    <w:rsid w:val="004D5A48"/>
    <w:rsid w:val="004D5C50"/>
    <w:rsid w:val="004D5E4E"/>
    <w:rsid w:val="004D60E1"/>
    <w:rsid w:val="004D627F"/>
    <w:rsid w:val="004D653B"/>
    <w:rsid w:val="004D6778"/>
    <w:rsid w:val="004D6AEE"/>
    <w:rsid w:val="004D706F"/>
    <w:rsid w:val="004D77B1"/>
    <w:rsid w:val="004D7A26"/>
    <w:rsid w:val="004D7CB8"/>
    <w:rsid w:val="004E040C"/>
    <w:rsid w:val="004E07CA"/>
    <w:rsid w:val="004E07D4"/>
    <w:rsid w:val="004E0AA9"/>
    <w:rsid w:val="004E0D68"/>
    <w:rsid w:val="004E1667"/>
    <w:rsid w:val="004E19F3"/>
    <w:rsid w:val="004E1A51"/>
    <w:rsid w:val="004E207D"/>
    <w:rsid w:val="004E21C5"/>
    <w:rsid w:val="004E22F9"/>
    <w:rsid w:val="004E240F"/>
    <w:rsid w:val="004E28D4"/>
    <w:rsid w:val="004E2A94"/>
    <w:rsid w:val="004E2B2E"/>
    <w:rsid w:val="004E2ECC"/>
    <w:rsid w:val="004E2EEE"/>
    <w:rsid w:val="004E2FC4"/>
    <w:rsid w:val="004E3081"/>
    <w:rsid w:val="004E3344"/>
    <w:rsid w:val="004E33A5"/>
    <w:rsid w:val="004E3D54"/>
    <w:rsid w:val="004E408D"/>
    <w:rsid w:val="004E41B8"/>
    <w:rsid w:val="004E45C7"/>
    <w:rsid w:val="004E4ABF"/>
    <w:rsid w:val="004E5052"/>
    <w:rsid w:val="004E51FF"/>
    <w:rsid w:val="004E57AF"/>
    <w:rsid w:val="004E5E0C"/>
    <w:rsid w:val="004E5E63"/>
    <w:rsid w:val="004E61FE"/>
    <w:rsid w:val="004E628E"/>
    <w:rsid w:val="004E65CA"/>
    <w:rsid w:val="004E65D6"/>
    <w:rsid w:val="004E6AAE"/>
    <w:rsid w:val="004E6ABD"/>
    <w:rsid w:val="004E7B4F"/>
    <w:rsid w:val="004E7C49"/>
    <w:rsid w:val="004E7C79"/>
    <w:rsid w:val="004E7E65"/>
    <w:rsid w:val="004E7FE8"/>
    <w:rsid w:val="004F0297"/>
    <w:rsid w:val="004F1017"/>
    <w:rsid w:val="004F1151"/>
    <w:rsid w:val="004F1687"/>
    <w:rsid w:val="004F1C36"/>
    <w:rsid w:val="004F202A"/>
    <w:rsid w:val="004F243B"/>
    <w:rsid w:val="004F29D9"/>
    <w:rsid w:val="004F2D0E"/>
    <w:rsid w:val="004F314B"/>
    <w:rsid w:val="004F382D"/>
    <w:rsid w:val="004F3854"/>
    <w:rsid w:val="004F3E49"/>
    <w:rsid w:val="004F40E1"/>
    <w:rsid w:val="004F4526"/>
    <w:rsid w:val="004F4776"/>
    <w:rsid w:val="004F4978"/>
    <w:rsid w:val="004F4C70"/>
    <w:rsid w:val="004F4D0E"/>
    <w:rsid w:val="004F5008"/>
    <w:rsid w:val="004F542E"/>
    <w:rsid w:val="004F54BB"/>
    <w:rsid w:val="004F56C3"/>
    <w:rsid w:val="004F5713"/>
    <w:rsid w:val="004F60E4"/>
    <w:rsid w:val="004F68D8"/>
    <w:rsid w:val="004F692C"/>
    <w:rsid w:val="004F6983"/>
    <w:rsid w:val="004F6C81"/>
    <w:rsid w:val="004F6F66"/>
    <w:rsid w:val="004F757F"/>
    <w:rsid w:val="004F75DC"/>
    <w:rsid w:val="004F7E6E"/>
    <w:rsid w:val="00500225"/>
    <w:rsid w:val="0050029B"/>
    <w:rsid w:val="00500871"/>
    <w:rsid w:val="00500EBC"/>
    <w:rsid w:val="00501098"/>
    <w:rsid w:val="00501A9B"/>
    <w:rsid w:val="00501BE4"/>
    <w:rsid w:val="0050224A"/>
    <w:rsid w:val="00502A44"/>
    <w:rsid w:val="0050332C"/>
    <w:rsid w:val="00503634"/>
    <w:rsid w:val="005037CB"/>
    <w:rsid w:val="00503A26"/>
    <w:rsid w:val="00503AFA"/>
    <w:rsid w:val="005045E4"/>
    <w:rsid w:val="005046D7"/>
    <w:rsid w:val="00504E09"/>
    <w:rsid w:val="00505630"/>
    <w:rsid w:val="00505930"/>
    <w:rsid w:val="00505BEE"/>
    <w:rsid w:val="00505D25"/>
    <w:rsid w:val="00506202"/>
    <w:rsid w:val="0050628F"/>
    <w:rsid w:val="00506D10"/>
    <w:rsid w:val="00506E30"/>
    <w:rsid w:val="00506FAC"/>
    <w:rsid w:val="005071A7"/>
    <w:rsid w:val="00507286"/>
    <w:rsid w:val="0050732D"/>
    <w:rsid w:val="00507611"/>
    <w:rsid w:val="00507AFD"/>
    <w:rsid w:val="00507D14"/>
    <w:rsid w:val="005102B1"/>
    <w:rsid w:val="0051050A"/>
    <w:rsid w:val="00510F36"/>
    <w:rsid w:val="005110CC"/>
    <w:rsid w:val="005112A7"/>
    <w:rsid w:val="00511338"/>
    <w:rsid w:val="005116FE"/>
    <w:rsid w:val="00511BF5"/>
    <w:rsid w:val="00511E07"/>
    <w:rsid w:val="00511F78"/>
    <w:rsid w:val="0051237E"/>
    <w:rsid w:val="005131CA"/>
    <w:rsid w:val="0051329B"/>
    <w:rsid w:val="0051368E"/>
    <w:rsid w:val="0051375D"/>
    <w:rsid w:val="00513F6A"/>
    <w:rsid w:val="0051420C"/>
    <w:rsid w:val="00514687"/>
    <w:rsid w:val="00514691"/>
    <w:rsid w:val="00514C05"/>
    <w:rsid w:val="00515068"/>
    <w:rsid w:val="0051557C"/>
    <w:rsid w:val="005155CC"/>
    <w:rsid w:val="00515774"/>
    <w:rsid w:val="0051586C"/>
    <w:rsid w:val="0051592A"/>
    <w:rsid w:val="00515E28"/>
    <w:rsid w:val="00515E41"/>
    <w:rsid w:val="00515E71"/>
    <w:rsid w:val="0051635B"/>
    <w:rsid w:val="0051667C"/>
    <w:rsid w:val="00516737"/>
    <w:rsid w:val="005169E5"/>
    <w:rsid w:val="00516B65"/>
    <w:rsid w:val="00516CA2"/>
    <w:rsid w:val="00516D1E"/>
    <w:rsid w:val="00516DC6"/>
    <w:rsid w:val="00516EAE"/>
    <w:rsid w:val="00517761"/>
    <w:rsid w:val="00517E10"/>
    <w:rsid w:val="0052012D"/>
    <w:rsid w:val="0052014C"/>
    <w:rsid w:val="0052053A"/>
    <w:rsid w:val="00520824"/>
    <w:rsid w:val="00520A32"/>
    <w:rsid w:val="00520F54"/>
    <w:rsid w:val="005213C4"/>
    <w:rsid w:val="005213F8"/>
    <w:rsid w:val="005215F2"/>
    <w:rsid w:val="0052163F"/>
    <w:rsid w:val="0052187C"/>
    <w:rsid w:val="00521E14"/>
    <w:rsid w:val="00522196"/>
    <w:rsid w:val="005223BC"/>
    <w:rsid w:val="0052251C"/>
    <w:rsid w:val="00522606"/>
    <w:rsid w:val="005226DD"/>
    <w:rsid w:val="00522909"/>
    <w:rsid w:val="0052291B"/>
    <w:rsid w:val="005229BF"/>
    <w:rsid w:val="00522C7F"/>
    <w:rsid w:val="00522DFD"/>
    <w:rsid w:val="005232CF"/>
    <w:rsid w:val="005233E5"/>
    <w:rsid w:val="005234AD"/>
    <w:rsid w:val="0052360A"/>
    <w:rsid w:val="0052379F"/>
    <w:rsid w:val="005237C0"/>
    <w:rsid w:val="005237E8"/>
    <w:rsid w:val="00523929"/>
    <w:rsid w:val="00523DF2"/>
    <w:rsid w:val="00523F21"/>
    <w:rsid w:val="0052412C"/>
    <w:rsid w:val="0052430B"/>
    <w:rsid w:val="005249BA"/>
    <w:rsid w:val="00524A29"/>
    <w:rsid w:val="00524CBE"/>
    <w:rsid w:val="00524E59"/>
    <w:rsid w:val="00524FB2"/>
    <w:rsid w:val="005253C8"/>
    <w:rsid w:val="00525870"/>
    <w:rsid w:val="00525BCA"/>
    <w:rsid w:val="00525F9C"/>
    <w:rsid w:val="005266A5"/>
    <w:rsid w:val="00526703"/>
    <w:rsid w:val="005268E9"/>
    <w:rsid w:val="00526B8D"/>
    <w:rsid w:val="00526FF3"/>
    <w:rsid w:val="00527118"/>
    <w:rsid w:val="0052745A"/>
    <w:rsid w:val="0052753F"/>
    <w:rsid w:val="00527B97"/>
    <w:rsid w:val="00527EA9"/>
    <w:rsid w:val="005301C2"/>
    <w:rsid w:val="005302A2"/>
    <w:rsid w:val="005302C3"/>
    <w:rsid w:val="005302D4"/>
    <w:rsid w:val="00530357"/>
    <w:rsid w:val="00530AA9"/>
    <w:rsid w:val="00530F19"/>
    <w:rsid w:val="00530F6D"/>
    <w:rsid w:val="0053112C"/>
    <w:rsid w:val="005311D8"/>
    <w:rsid w:val="005312F7"/>
    <w:rsid w:val="00531484"/>
    <w:rsid w:val="005314F2"/>
    <w:rsid w:val="0053152D"/>
    <w:rsid w:val="00531559"/>
    <w:rsid w:val="0053172F"/>
    <w:rsid w:val="0053174B"/>
    <w:rsid w:val="00531AC6"/>
    <w:rsid w:val="00531CCF"/>
    <w:rsid w:val="00531F9C"/>
    <w:rsid w:val="0053221D"/>
    <w:rsid w:val="00532337"/>
    <w:rsid w:val="00532341"/>
    <w:rsid w:val="00532424"/>
    <w:rsid w:val="00532510"/>
    <w:rsid w:val="00532547"/>
    <w:rsid w:val="00532714"/>
    <w:rsid w:val="005329BF"/>
    <w:rsid w:val="005329EC"/>
    <w:rsid w:val="005332D4"/>
    <w:rsid w:val="0053339A"/>
    <w:rsid w:val="00533841"/>
    <w:rsid w:val="005342C3"/>
    <w:rsid w:val="00534434"/>
    <w:rsid w:val="005348A9"/>
    <w:rsid w:val="005348AD"/>
    <w:rsid w:val="0053499F"/>
    <w:rsid w:val="0053559A"/>
    <w:rsid w:val="00535836"/>
    <w:rsid w:val="00535888"/>
    <w:rsid w:val="005360E1"/>
    <w:rsid w:val="00536FA5"/>
    <w:rsid w:val="00537448"/>
    <w:rsid w:val="0053756E"/>
    <w:rsid w:val="005377B0"/>
    <w:rsid w:val="00537810"/>
    <w:rsid w:val="00537B66"/>
    <w:rsid w:val="00537C29"/>
    <w:rsid w:val="00537E4C"/>
    <w:rsid w:val="005401BD"/>
    <w:rsid w:val="00540296"/>
    <w:rsid w:val="005402FD"/>
    <w:rsid w:val="00540B3A"/>
    <w:rsid w:val="005410A0"/>
    <w:rsid w:val="0054133B"/>
    <w:rsid w:val="005416F3"/>
    <w:rsid w:val="0054184C"/>
    <w:rsid w:val="00541EA9"/>
    <w:rsid w:val="00542099"/>
    <w:rsid w:val="00542101"/>
    <w:rsid w:val="00542794"/>
    <w:rsid w:val="00542A79"/>
    <w:rsid w:val="00542AAB"/>
    <w:rsid w:val="00542AE6"/>
    <w:rsid w:val="00542B31"/>
    <w:rsid w:val="00542D15"/>
    <w:rsid w:val="005433CE"/>
    <w:rsid w:val="00543661"/>
    <w:rsid w:val="005436A3"/>
    <w:rsid w:val="00543CD4"/>
    <w:rsid w:val="0054416D"/>
    <w:rsid w:val="00544375"/>
    <w:rsid w:val="0054449D"/>
    <w:rsid w:val="005444CA"/>
    <w:rsid w:val="00544572"/>
    <w:rsid w:val="00544689"/>
    <w:rsid w:val="00544AB2"/>
    <w:rsid w:val="00544BBE"/>
    <w:rsid w:val="0054539F"/>
    <w:rsid w:val="005455E7"/>
    <w:rsid w:val="0054576A"/>
    <w:rsid w:val="0054580C"/>
    <w:rsid w:val="00545F47"/>
    <w:rsid w:val="00545FEE"/>
    <w:rsid w:val="00546816"/>
    <w:rsid w:val="0054693C"/>
    <w:rsid w:val="00546949"/>
    <w:rsid w:val="00546961"/>
    <w:rsid w:val="00547BD5"/>
    <w:rsid w:val="00547EF5"/>
    <w:rsid w:val="00550059"/>
    <w:rsid w:val="005502EE"/>
    <w:rsid w:val="005507DD"/>
    <w:rsid w:val="00550A64"/>
    <w:rsid w:val="00550B21"/>
    <w:rsid w:val="00550CDE"/>
    <w:rsid w:val="00550D35"/>
    <w:rsid w:val="00551323"/>
    <w:rsid w:val="00551786"/>
    <w:rsid w:val="00551EB6"/>
    <w:rsid w:val="00551ED7"/>
    <w:rsid w:val="00552099"/>
    <w:rsid w:val="00552101"/>
    <w:rsid w:val="005522D5"/>
    <w:rsid w:val="00552476"/>
    <w:rsid w:val="005526D2"/>
    <w:rsid w:val="0055275E"/>
    <w:rsid w:val="005528D5"/>
    <w:rsid w:val="005529AD"/>
    <w:rsid w:val="00552A75"/>
    <w:rsid w:val="00552BE6"/>
    <w:rsid w:val="00552CB6"/>
    <w:rsid w:val="00552F8B"/>
    <w:rsid w:val="0055302B"/>
    <w:rsid w:val="00553084"/>
    <w:rsid w:val="0055309C"/>
    <w:rsid w:val="00553100"/>
    <w:rsid w:val="0055345A"/>
    <w:rsid w:val="00553814"/>
    <w:rsid w:val="00553886"/>
    <w:rsid w:val="00553CE0"/>
    <w:rsid w:val="0055429E"/>
    <w:rsid w:val="005542EF"/>
    <w:rsid w:val="005543DC"/>
    <w:rsid w:val="005545FF"/>
    <w:rsid w:val="005548DC"/>
    <w:rsid w:val="00554AAF"/>
    <w:rsid w:val="00554E82"/>
    <w:rsid w:val="00554F03"/>
    <w:rsid w:val="00554F7D"/>
    <w:rsid w:val="00555528"/>
    <w:rsid w:val="00555843"/>
    <w:rsid w:val="00555C92"/>
    <w:rsid w:val="00555D55"/>
    <w:rsid w:val="00556819"/>
    <w:rsid w:val="00556B41"/>
    <w:rsid w:val="00556F8E"/>
    <w:rsid w:val="005575A1"/>
    <w:rsid w:val="00557923"/>
    <w:rsid w:val="00557B40"/>
    <w:rsid w:val="00557EC0"/>
    <w:rsid w:val="00560617"/>
    <w:rsid w:val="005607DC"/>
    <w:rsid w:val="00560A61"/>
    <w:rsid w:val="00560D13"/>
    <w:rsid w:val="00561763"/>
    <w:rsid w:val="00561977"/>
    <w:rsid w:val="00561D18"/>
    <w:rsid w:val="00561E09"/>
    <w:rsid w:val="00561E42"/>
    <w:rsid w:val="00562387"/>
    <w:rsid w:val="00562430"/>
    <w:rsid w:val="00562493"/>
    <w:rsid w:val="005624F0"/>
    <w:rsid w:val="00562647"/>
    <w:rsid w:val="00562AB5"/>
    <w:rsid w:val="00563210"/>
    <w:rsid w:val="0056415C"/>
    <w:rsid w:val="00564162"/>
    <w:rsid w:val="00564769"/>
    <w:rsid w:val="005649C9"/>
    <w:rsid w:val="00564DE6"/>
    <w:rsid w:val="00564E78"/>
    <w:rsid w:val="005656CD"/>
    <w:rsid w:val="005657AD"/>
    <w:rsid w:val="00565B05"/>
    <w:rsid w:val="00565C31"/>
    <w:rsid w:val="00566355"/>
    <w:rsid w:val="00566914"/>
    <w:rsid w:val="00566983"/>
    <w:rsid w:val="00566FD8"/>
    <w:rsid w:val="005671B1"/>
    <w:rsid w:val="00567281"/>
    <w:rsid w:val="005674EB"/>
    <w:rsid w:val="00567829"/>
    <w:rsid w:val="00567A66"/>
    <w:rsid w:val="00567DE9"/>
    <w:rsid w:val="005706E0"/>
    <w:rsid w:val="00570BC0"/>
    <w:rsid w:val="00570F25"/>
    <w:rsid w:val="0057105C"/>
    <w:rsid w:val="00571112"/>
    <w:rsid w:val="0057112B"/>
    <w:rsid w:val="005712B0"/>
    <w:rsid w:val="00571585"/>
    <w:rsid w:val="00571B12"/>
    <w:rsid w:val="00572062"/>
    <w:rsid w:val="00572069"/>
    <w:rsid w:val="005721BD"/>
    <w:rsid w:val="00572277"/>
    <w:rsid w:val="00572476"/>
    <w:rsid w:val="00572794"/>
    <w:rsid w:val="00572C28"/>
    <w:rsid w:val="0057315D"/>
    <w:rsid w:val="00573366"/>
    <w:rsid w:val="005734E1"/>
    <w:rsid w:val="005737EA"/>
    <w:rsid w:val="005738F0"/>
    <w:rsid w:val="005739F3"/>
    <w:rsid w:val="00574038"/>
    <w:rsid w:val="00574139"/>
    <w:rsid w:val="005741C4"/>
    <w:rsid w:val="0057433D"/>
    <w:rsid w:val="005747C7"/>
    <w:rsid w:val="00574B3A"/>
    <w:rsid w:val="00574BFD"/>
    <w:rsid w:val="00574C04"/>
    <w:rsid w:val="00574CC6"/>
    <w:rsid w:val="00574CED"/>
    <w:rsid w:val="00574D41"/>
    <w:rsid w:val="00574D4B"/>
    <w:rsid w:val="0057505B"/>
    <w:rsid w:val="005753F5"/>
    <w:rsid w:val="00575588"/>
    <w:rsid w:val="00575826"/>
    <w:rsid w:val="0057588A"/>
    <w:rsid w:val="00575C40"/>
    <w:rsid w:val="00575FEC"/>
    <w:rsid w:val="0057627B"/>
    <w:rsid w:val="00576464"/>
    <w:rsid w:val="005764A7"/>
    <w:rsid w:val="005764F5"/>
    <w:rsid w:val="005765B6"/>
    <w:rsid w:val="005766A7"/>
    <w:rsid w:val="005766DD"/>
    <w:rsid w:val="005769B4"/>
    <w:rsid w:val="00576D13"/>
    <w:rsid w:val="005771EC"/>
    <w:rsid w:val="005774F2"/>
    <w:rsid w:val="00577514"/>
    <w:rsid w:val="00577CB8"/>
    <w:rsid w:val="00577EB9"/>
    <w:rsid w:val="00577FC6"/>
    <w:rsid w:val="005808A4"/>
    <w:rsid w:val="00580952"/>
    <w:rsid w:val="005809D4"/>
    <w:rsid w:val="00580E82"/>
    <w:rsid w:val="0058105B"/>
    <w:rsid w:val="00581362"/>
    <w:rsid w:val="005814B1"/>
    <w:rsid w:val="00581867"/>
    <w:rsid w:val="0058191B"/>
    <w:rsid w:val="00581A2C"/>
    <w:rsid w:val="00581BA5"/>
    <w:rsid w:val="00582555"/>
    <w:rsid w:val="00582832"/>
    <w:rsid w:val="00582947"/>
    <w:rsid w:val="00582D08"/>
    <w:rsid w:val="00582D9D"/>
    <w:rsid w:val="00582EAF"/>
    <w:rsid w:val="005831EA"/>
    <w:rsid w:val="00583450"/>
    <w:rsid w:val="005838DD"/>
    <w:rsid w:val="0058394C"/>
    <w:rsid w:val="00583C04"/>
    <w:rsid w:val="00583FCE"/>
    <w:rsid w:val="00584C9A"/>
    <w:rsid w:val="00584FAB"/>
    <w:rsid w:val="0058515A"/>
    <w:rsid w:val="0058530B"/>
    <w:rsid w:val="00585440"/>
    <w:rsid w:val="005856F9"/>
    <w:rsid w:val="00585EAB"/>
    <w:rsid w:val="00585FBF"/>
    <w:rsid w:val="00586526"/>
    <w:rsid w:val="0058657F"/>
    <w:rsid w:val="005871BE"/>
    <w:rsid w:val="005877CB"/>
    <w:rsid w:val="005877F8"/>
    <w:rsid w:val="00587A28"/>
    <w:rsid w:val="00587D29"/>
    <w:rsid w:val="0059000A"/>
    <w:rsid w:val="00590AC0"/>
    <w:rsid w:val="005914D1"/>
    <w:rsid w:val="00591AD1"/>
    <w:rsid w:val="00591B4C"/>
    <w:rsid w:val="00591E15"/>
    <w:rsid w:val="00592224"/>
    <w:rsid w:val="0059242B"/>
    <w:rsid w:val="00592460"/>
    <w:rsid w:val="00592503"/>
    <w:rsid w:val="00592680"/>
    <w:rsid w:val="00592767"/>
    <w:rsid w:val="00592879"/>
    <w:rsid w:val="00592C5D"/>
    <w:rsid w:val="00592CBD"/>
    <w:rsid w:val="00592D6B"/>
    <w:rsid w:val="00592DE9"/>
    <w:rsid w:val="00592EBF"/>
    <w:rsid w:val="00592F90"/>
    <w:rsid w:val="005931A1"/>
    <w:rsid w:val="005935C6"/>
    <w:rsid w:val="00593B37"/>
    <w:rsid w:val="00593C10"/>
    <w:rsid w:val="00593FBB"/>
    <w:rsid w:val="0059403E"/>
    <w:rsid w:val="005942AE"/>
    <w:rsid w:val="00594406"/>
    <w:rsid w:val="00594D7C"/>
    <w:rsid w:val="00594E2B"/>
    <w:rsid w:val="00594E80"/>
    <w:rsid w:val="00595371"/>
    <w:rsid w:val="005953AA"/>
    <w:rsid w:val="00595878"/>
    <w:rsid w:val="00595A58"/>
    <w:rsid w:val="00595BFC"/>
    <w:rsid w:val="00595EAE"/>
    <w:rsid w:val="00595F78"/>
    <w:rsid w:val="00596353"/>
    <w:rsid w:val="005964A4"/>
    <w:rsid w:val="00596D19"/>
    <w:rsid w:val="005973C0"/>
    <w:rsid w:val="00597931"/>
    <w:rsid w:val="005A013D"/>
    <w:rsid w:val="005A0554"/>
    <w:rsid w:val="005A0597"/>
    <w:rsid w:val="005A06AC"/>
    <w:rsid w:val="005A0F04"/>
    <w:rsid w:val="005A1014"/>
    <w:rsid w:val="005A15ED"/>
    <w:rsid w:val="005A1A67"/>
    <w:rsid w:val="005A1DAA"/>
    <w:rsid w:val="005A2111"/>
    <w:rsid w:val="005A23B7"/>
    <w:rsid w:val="005A2ADD"/>
    <w:rsid w:val="005A2AE6"/>
    <w:rsid w:val="005A2DD8"/>
    <w:rsid w:val="005A3044"/>
    <w:rsid w:val="005A3660"/>
    <w:rsid w:val="005A37EC"/>
    <w:rsid w:val="005A38A0"/>
    <w:rsid w:val="005A3E17"/>
    <w:rsid w:val="005A4066"/>
    <w:rsid w:val="005A425D"/>
    <w:rsid w:val="005A477D"/>
    <w:rsid w:val="005A4796"/>
    <w:rsid w:val="005A47D8"/>
    <w:rsid w:val="005A4B23"/>
    <w:rsid w:val="005A5D01"/>
    <w:rsid w:val="005A6733"/>
    <w:rsid w:val="005A675C"/>
    <w:rsid w:val="005A67E3"/>
    <w:rsid w:val="005A688C"/>
    <w:rsid w:val="005A6B80"/>
    <w:rsid w:val="005A6BCF"/>
    <w:rsid w:val="005A6C33"/>
    <w:rsid w:val="005A6DEB"/>
    <w:rsid w:val="005A6F8A"/>
    <w:rsid w:val="005A7767"/>
    <w:rsid w:val="005A7A3B"/>
    <w:rsid w:val="005A7B43"/>
    <w:rsid w:val="005B0015"/>
    <w:rsid w:val="005B0311"/>
    <w:rsid w:val="005B060A"/>
    <w:rsid w:val="005B09A8"/>
    <w:rsid w:val="005B0C49"/>
    <w:rsid w:val="005B0D20"/>
    <w:rsid w:val="005B0FDC"/>
    <w:rsid w:val="005B133A"/>
    <w:rsid w:val="005B1457"/>
    <w:rsid w:val="005B1838"/>
    <w:rsid w:val="005B198C"/>
    <w:rsid w:val="005B1B44"/>
    <w:rsid w:val="005B1BFE"/>
    <w:rsid w:val="005B206B"/>
    <w:rsid w:val="005B2240"/>
    <w:rsid w:val="005B2968"/>
    <w:rsid w:val="005B2E39"/>
    <w:rsid w:val="005B317A"/>
    <w:rsid w:val="005B320E"/>
    <w:rsid w:val="005B3429"/>
    <w:rsid w:val="005B3692"/>
    <w:rsid w:val="005B3ABE"/>
    <w:rsid w:val="005B3B58"/>
    <w:rsid w:val="005B3FC7"/>
    <w:rsid w:val="005B458E"/>
    <w:rsid w:val="005B4905"/>
    <w:rsid w:val="005B4949"/>
    <w:rsid w:val="005B4D6A"/>
    <w:rsid w:val="005B4FD3"/>
    <w:rsid w:val="005B53A7"/>
    <w:rsid w:val="005B5554"/>
    <w:rsid w:val="005B5626"/>
    <w:rsid w:val="005B5833"/>
    <w:rsid w:val="005B5C19"/>
    <w:rsid w:val="005B5DB4"/>
    <w:rsid w:val="005B5EC8"/>
    <w:rsid w:val="005B6028"/>
    <w:rsid w:val="005B61AE"/>
    <w:rsid w:val="005B645C"/>
    <w:rsid w:val="005B65B7"/>
    <w:rsid w:val="005B6784"/>
    <w:rsid w:val="005B6B7C"/>
    <w:rsid w:val="005B71CF"/>
    <w:rsid w:val="005B779F"/>
    <w:rsid w:val="005B7937"/>
    <w:rsid w:val="005B7AA1"/>
    <w:rsid w:val="005C000C"/>
    <w:rsid w:val="005C061A"/>
    <w:rsid w:val="005C0BF9"/>
    <w:rsid w:val="005C0E4D"/>
    <w:rsid w:val="005C119C"/>
    <w:rsid w:val="005C13CB"/>
    <w:rsid w:val="005C15BB"/>
    <w:rsid w:val="005C177E"/>
    <w:rsid w:val="005C1883"/>
    <w:rsid w:val="005C1916"/>
    <w:rsid w:val="005C1D0C"/>
    <w:rsid w:val="005C1F93"/>
    <w:rsid w:val="005C1FCA"/>
    <w:rsid w:val="005C20A2"/>
    <w:rsid w:val="005C2BF5"/>
    <w:rsid w:val="005C3892"/>
    <w:rsid w:val="005C396D"/>
    <w:rsid w:val="005C4213"/>
    <w:rsid w:val="005C4526"/>
    <w:rsid w:val="005C461F"/>
    <w:rsid w:val="005C493A"/>
    <w:rsid w:val="005C517B"/>
    <w:rsid w:val="005C5950"/>
    <w:rsid w:val="005C5961"/>
    <w:rsid w:val="005C5A1A"/>
    <w:rsid w:val="005C5B5B"/>
    <w:rsid w:val="005C5D29"/>
    <w:rsid w:val="005C5EB7"/>
    <w:rsid w:val="005C6674"/>
    <w:rsid w:val="005C6718"/>
    <w:rsid w:val="005C6761"/>
    <w:rsid w:val="005C6DCE"/>
    <w:rsid w:val="005C77BF"/>
    <w:rsid w:val="005C7A69"/>
    <w:rsid w:val="005D009B"/>
    <w:rsid w:val="005D016D"/>
    <w:rsid w:val="005D01DF"/>
    <w:rsid w:val="005D0342"/>
    <w:rsid w:val="005D04A3"/>
    <w:rsid w:val="005D04A4"/>
    <w:rsid w:val="005D0E46"/>
    <w:rsid w:val="005D10BC"/>
    <w:rsid w:val="005D1190"/>
    <w:rsid w:val="005D1567"/>
    <w:rsid w:val="005D18C6"/>
    <w:rsid w:val="005D19EE"/>
    <w:rsid w:val="005D1C91"/>
    <w:rsid w:val="005D1CD0"/>
    <w:rsid w:val="005D1F4F"/>
    <w:rsid w:val="005D206C"/>
    <w:rsid w:val="005D2230"/>
    <w:rsid w:val="005D2654"/>
    <w:rsid w:val="005D268C"/>
    <w:rsid w:val="005D26A4"/>
    <w:rsid w:val="005D2CFB"/>
    <w:rsid w:val="005D3093"/>
    <w:rsid w:val="005D3157"/>
    <w:rsid w:val="005D34F4"/>
    <w:rsid w:val="005D375D"/>
    <w:rsid w:val="005D3814"/>
    <w:rsid w:val="005D38A3"/>
    <w:rsid w:val="005D3B14"/>
    <w:rsid w:val="005D3B6A"/>
    <w:rsid w:val="005D3C65"/>
    <w:rsid w:val="005D3E7F"/>
    <w:rsid w:val="005D431C"/>
    <w:rsid w:val="005D4545"/>
    <w:rsid w:val="005D4613"/>
    <w:rsid w:val="005D47A4"/>
    <w:rsid w:val="005D4AFB"/>
    <w:rsid w:val="005D55E4"/>
    <w:rsid w:val="005D5AF4"/>
    <w:rsid w:val="005D5B41"/>
    <w:rsid w:val="005D5FF6"/>
    <w:rsid w:val="005D618D"/>
    <w:rsid w:val="005D64F4"/>
    <w:rsid w:val="005D6913"/>
    <w:rsid w:val="005D69A2"/>
    <w:rsid w:val="005D69C8"/>
    <w:rsid w:val="005D6D49"/>
    <w:rsid w:val="005D6DD0"/>
    <w:rsid w:val="005D6F01"/>
    <w:rsid w:val="005D741B"/>
    <w:rsid w:val="005D7612"/>
    <w:rsid w:val="005D7664"/>
    <w:rsid w:val="005D799D"/>
    <w:rsid w:val="005E00E6"/>
    <w:rsid w:val="005E06E2"/>
    <w:rsid w:val="005E0A40"/>
    <w:rsid w:val="005E0ABF"/>
    <w:rsid w:val="005E12D2"/>
    <w:rsid w:val="005E1411"/>
    <w:rsid w:val="005E1484"/>
    <w:rsid w:val="005E1B31"/>
    <w:rsid w:val="005E1D1E"/>
    <w:rsid w:val="005E20BF"/>
    <w:rsid w:val="005E22ED"/>
    <w:rsid w:val="005E27BB"/>
    <w:rsid w:val="005E287B"/>
    <w:rsid w:val="005E29D4"/>
    <w:rsid w:val="005E2AA5"/>
    <w:rsid w:val="005E2C6A"/>
    <w:rsid w:val="005E3551"/>
    <w:rsid w:val="005E38BF"/>
    <w:rsid w:val="005E3B8B"/>
    <w:rsid w:val="005E3D32"/>
    <w:rsid w:val="005E4021"/>
    <w:rsid w:val="005E4100"/>
    <w:rsid w:val="005E42B4"/>
    <w:rsid w:val="005E4AD8"/>
    <w:rsid w:val="005E4B68"/>
    <w:rsid w:val="005E4C3B"/>
    <w:rsid w:val="005E507E"/>
    <w:rsid w:val="005E5120"/>
    <w:rsid w:val="005E5337"/>
    <w:rsid w:val="005E5717"/>
    <w:rsid w:val="005E5814"/>
    <w:rsid w:val="005E5AED"/>
    <w:rsid w:val="005E5CD5"/>
    <w:rsid w:val="005E5D83"/>
    <w:rsid w:val="005E66E8"/>
    <w:rsid w:val="005E68DE"/>
    <w:rsid w:val="005E6DA3"/>
    <w:rsid w:val="005E752A"/>
    <w:rsid w:val="005E7641"/>
    <w:rsid w:val="005E7A2A"/>
    <w:rsid w:val="005E7D7C"/>
    <w:rsid w:val="005F03A5"/>
    <w:rsid w:val="005F063F"/>
    <w:rsid w:val="005F07CF"/>
    <w:rsid w:val="005F0B1E"/>
    <w:rsid w:val="005F1062"/>
    <w:rsid w:val="005F12CD"/>
    <w:rsid w:val="005F1593"/>
    <w:rsid w:val="005F17B0"/>
    <w:rsid w:val="005F1D7A"/>
    <w:rsid w:val="005F1EE5"/>
    <w:rsid w:val="005F200A"/>
    <w:rsid w:val="005F23B7"/>
    <w:rsid w:val="005F25B5"/>
    <w:rsid w:val="005F26A5"/>
    <w:rsid w:val="005F2D65"/>
    <w:rsid w:val="005F2E93"/>
    <w:rsid w:val="005F321B"/>
    <w:rsid w:val="005F35A7"/>
    <w:rsid w:val="005F3A10"/>
    <w:rsid w:val="005F3A5B"/>
    <w:rsid w:val="005F3F84"/>
    <w:rsid w:val="005F4081"/>
    <w:rsid w:val="005F4122"/>
    <w:rsid w:val="005F4274"/>
    <w:rsid w:val="005F43CB"/>
    <w:rsid w:val="005F447C"/>
    <w:rsid w:val="005F45EE"/>
    <w:rsid w:val="005F4664"/>
    <w:rsid w:val="005F48AB"/>
    <w:rsid w:val="005F49FA"/>
    <w:rsid w:val="005F4CC7"/>
    <w:rsid w:val="005F5469"/>
    <w:rsid w:val="005F5623"/>
    <w:rsid w:val="005F59D9"/>
    <w:rsid w:val="005F5C5D"/>
    <w:rsid w:val="005F5CA3"/>
    <w:rsid w:val="005F5E9E"/>
    <w:rsid w:val="005F5EDB"/>
    <w:rsid w:val="005F6385"/>
    <w:rsid w:val="005F64C2"/>
    <w:rsid w:val="005F6C4A"/>
    <w:rsid w:val="005F6FC2"/>
    <w:rsid w:val="005F6FEF"/>
    <w:rsid w:val="005F7270"/>
    <w:rsid w:val="005F7510"/>
    <w:rsid w:val="005F7859"/>
    <w:rsid w:val="005F79CF"/>
    <w:rsid w:val="00600292"/>
    <w:rsid w:val="00600670"/>
    <w:rsid w:val="006006A2"/>
    <w:rsid w:val="00600B47"/>
    <w:rsid w:val="00600B88"/>
    <w:rsid w:val="00600BE7"/>
    <w:rsid w:val="00601110"/>
    <w:rsid w:val="0060117D"/>
    <w:rsid w:val="006015EA"/>
    <w:rsid w:val="00601737"/>
    <w:rsid w:val="006018A5"/>
    <w:rsid w:val="00601994"/>
    <w:rsid w:val="00601B1E"/>
    <w:rsid w:val="006024F2"/>
    <w:rsid w:val="006025A2"/>
    <w:rsid w:val="00602761"/>
    <w:rsid w:val="00603001"/>
    <w:rsid w:val="00603098"/>
    <w:rsid w:val="00603276"/>
    <w:rsid w:val="006035AA"/>
    <w:rsid w:val="006036B5"/>
    <w:rsid w:val="00603E18"/>
    <w:rsid w:val="00604012"/>
    <w:rsid w:val="00604318"/>
    <w:rsid w:val="006045FD"/>
    <w:rsid w:val="00604D69"/>
    <w:rsid w:val="006050CF"/>
    <w:rsid w:val="00605346"/>
    <w:rsid w:val="00605400"/>
    <w:rsid w:val="0060545C"/>
    <w:rsid w:val="00605486"/>
    <w:rsid w:val="006054B7"/>
    <w:rsid w:val="0060578E"/>
    <w:rsid w:val="0060591C"/>
    <w:rsid w:val="00605995"/>
    <w:rsid w:val="00605AAD"/>
    <w:rsid w:val="00605D40"/>
    <w:rsid w:val="006066BD"/>
    <w:rsid w:val="00606AA5"/>
    <w:rsid w:val="00606B25"/>
    <w:rsid w:val="00606C45"/>
    <w:rsid w:val="00606D73"/>
    <w:rsid w:val="006071FD"/>
    <w:rsid w:val="00607368"/>
    <w:rsid w:val="00607BA9"/>
    <w:rsid w:val="00607E0E"/>
    <w:rsid w:val="0061013F"/>
    <w:rsid w:val="0061072F"/>
    <w:rsid w:val="006109EC"/>
    <w:rsid w:val="00610DC4"/>
    <w:rsid w:val="006113D9"/>
    <w:rsid w:val="00611485"/>
    <w:rsid w:val="006115B7"/>
    <w:rsid w:val="006116D7"/>
    <w:rsid w:val="00611C96"/>
    <w:rsid w:val="00611D01"/>
    <w:rsid w:val="00611E67"/>
    <w:rsid w:val="006122A3"/>
    <w:rsid w:val="00612A9F"/>
    <w:rsid w:val="00612B07"/>
    <w:rsid w:val="00612B8A"/>
    <w:rsid w:val="00612EDD"/>
    <w:rsid w:val="00612EEA"/>
    <w:rsid w:val="006130A3"/>
    <w:rsid w:val="006130AA"/>
    <w:rsid w:val="006131F3"/>
    <w:rsid w:val="00613459"/>
    <w:rsid w:val="00613755"/>
    <w:rsid w:val="00613DC2"/>
    <w:rsid w:val="00613EF3"/>
    <w:rsid w:val="00614324"/>
    <w:rsid w:val="00614394"/>
    <w:rsid w:val="006143DF"/>
    <w:rsid w:val="006148C7"/>
    <w:rsid w:val="00614E3E"/>
    <w:rsid w:val="00615128"/>
    <w:rsid w:val="0061523E"/>
    <w:rsid w:val="00615915"/>
    <w:rsid w:val="00615CC1"/>
    <w:rsid w:val="00615FAD"/>
    <w:rsid w:val="006165D6"/>
    <w:rsid w:val="00616890"/>
    <w:rsid w:val="00616926"/>
    <w:rsid w:val="00616AC4"/>
    <w:rsid w:val="00616DB3"/>
    <w:rsid w:val="00616E00"/>
    <w:rsid w:val="0061705C"/>
    <w:rsid w:val="006173E5"/>
    <w:rsid w:val="0061745F"/>
    <w:rsid w:val="0061771B"/>
    <w:rsid w:val="00617870"/>
    <w:rsid w:val="0061787F"/>
    <w:rsid w:val="0061794A"/>
    <w:rsid w:val="00617B1F"/>
    <w:rsid w:val="00620440"/>
    <w:rsid w:val="006209F4"/>
    <w:rsid w:val="00620E28"/>
    <w:rsid w:val="00620E70"/>
    <w:rsid w:val="00620FB6"/>
    <w:rsid w:val="00621206"/>
    <w:rsid w:val="006212DF"/>
    <w:rsid w:val="006213A6"/>
    <w:rsid w:val="00621690"/>
    <w:rsid w:val="00621B01"/>
    <w:rsid w:val="00621D1F"/>
    <w:rsid w:val="00621F36"/>
    <w:rsid w:val="006227A1"/>
    <w:rsid w:val="006227BA"/>
    <w:rsid w:val="006229DB"/>
    <w:rsid w:val="00622B68"/>
    <w:rsid w:val="00623353"/>
    <w:rsid w:val="00623619"/>
    <w:rsid w:val="0062486C"/>
    <w:rsid w:val="00624ACC"/>
    <w:rsid w:val="00624FCE"/>
    <w:rsid w:val="00624FFF"/>
    <w:rsid w:val="0062522F"/>
    <w:rsid w:val="006253D1"/>
    <w:rsid w:val="00625C4B"/>
    <w:rsid w:val="00625FCC"/>
    <w:rsid w:val="00626067"/>
    <w:rsid w:val="006260D8"/>
    <w:rsid w:val="00626340"/>
    <w:rsid w:val="00626579"/>
    <w:rsid w:val="00626930"/>
    <w:rsid w:val="00626978"/>
    <w:rsid w:val="006272A6"/>
    <w:rsid w:val="00627388"/>
    <w:rsid w:val="00627C48"/>
    <w:rsid w:val="00630A8D"/>
    <w:rsid w:val="0063133A"/>
    <w:rsid w:val="006313FD"/>
    <w:rsid w:val="00631968"/>
    <w:rsid w:val="0063209F"/>
    <w:rsid w:val="006321F3"/>
    <w:rsid w:val="0063263A"/>
    <w:rsid w:val="0063265F"/>
    <w:rsid w:val="00632E40"/>
    <w:rsid w:val="00632F0D"/>
    <w:rsid w:val="00632FDC"/>
    <w:rsid w:val="006333A0"/>
    <w:rsid w:val="00633585"/>
    <w:rsid w:val="006336F1"/>
    <w:rsid w:val="00633B83"/>
    <w:rsid w:val="00633D88"/>
    <w:rsid w:val="0063402D"/>
    <w:rsid w:val="006344E0"/>
    <w:rsid w:val="00634530"/>
    <w:rsid w:val="0063479C"/>
    <w:rsid w:val="006348A5"/>
    <w:rsid w:val="006348EB"/>
    <w:rsid w:val="006349ED"/>
    <w:rsid w:val="00634A4E"/>
    <w:rsid w:val="00634B1F"/>
    <w:rsid w:val="00635432"/>
    <w:rsid w:val="006357DF"/>
    <w:rsid w:val="006358B0"/>
    <w:rsid w:val="00635A7F"/>
    <w:rsid w:val="00635E6C"/>
    <w:rsid w:val="00636663"/>
    <w:rsid w:val="00636844"/>
    <w:rsid w:val="00636BAB"/>
    <w:rsid w:val="00636C10"/>
    <w:rsid w:val="006370D3"/>
    <w:rsid w:val="006372F7"/>
    <w:rsid w:val="00637A27"/>
    <w:rsid w:val="00637B00"/>
    <w:rsid w:val="00637BAD"/>
    <w:rsid w:val="00637F67"/>
    <w:rsid w:val="00640340"/>
    <w:rsid w:val="006403E5"/>
    <w:rsid w:val="0064098F"/>
    <w:rsid w:val="00640D4C"/>
    <w:rsid w:val="00640D4E"/>
    <w:rsid w:val="00641019"/>
    <w:rsid w:val="0064133B"/>
    <w:rsid w:val="006413EA"/>
    <w:rsid w:val="00641778"/>
    <w:rsid w:val="00641C5A"/>
    <w:rsid w:val="006420E5"/>
    <w:rsid w:val="00642571"/>
    <w:rsid w:val="0064291F"/>
    <w:rsid w:val="00642AAB"/>
    <w:rsid w:val="00642BCE"/>
    <w:rsid w:val="00642E4A"/>
    <w:rsid w:val="006430D7"/>
    <w:rsid w:val="0064321B"/>
    <w:rsid w:val="0064322F"/>
    <w:rsid w:val="00643A71"/>
    <w:rsid w:val="00643BC5"/>
    <w:rsid w:val="00643C40"/>
    <w:rsid w:val="00643CAA"/>
    <w:rsid w:val="00643DBF"/>
    <w:rsid w:val="0064410A"/>
    <w:rsid w:val="0064458E"/>
    <w:rsid w:val="00644B79"/>
    <w:rsid w:val="00644CD1"/>
    <w:rsid w:val="00644E98"/>
    <w:rsid w:val="00645A75"/>
    <w:rsid w:val="00645C29"/>
    <w:rsid w:val="00646105"/>
    <w:rsid w:val="00646343"/>
    <w:rsid w:val="00646684"/>
    <w:rsid w:val="00646776"/>
    <w:rsid w:val="0064682C"/>
    <w:rsid w:val="0064694E"/>
    <w:rsid w:val="00646FFA"/>
    <w:rsid w:val="00647043"/>
    <w:rsid w:val="006472ED"/>
    <w:rsid w:val="0064751B"/>
    <w:rsid w:val="00647706"/>
    <w:rsid w:val="00647797"/>
    <w:rsid w:val="0064784E"/>
    <w:rsid w:val="00647CF0"/>
    <w:rsid w:val="00650264"/>
    <w:rsid w:val="006502D8"/>
    <w:rsid w:val="00650544"/>
    <w:rsid w:val="00650B70"/>
    <w:rsid w:val="00650EB8"/>
    <w:rsid w:val="00650FBA"/>
    <w:rsid w:val="00651423"/>
    <w:rsid w:val="006514C4"/>
    <w:rsid w:val="00651A7F"/>
    <w:rsid w:val="00652703"/>
    <w:rsid w:val="006527B6"/>
    <w:rsid w:val="00652CC9"/>
    <w:rsid w:val="006535A8"/>
    <w:rsid w:val="00653666"/>
    <w:rsid w:val="006536AB"/>
    <w:rsid w:val="0065389E"/>
    <w:rsid w:val="00654353"/>
    <w:rsid w:val="0065445E"/>
    <w:rsid w:val="00654887"/>
    <w:rsid w:val="0065495A"/>
    <w:rsid w:val="00655120"/>
    <w:rsid w:val="006552E3"/>
    <w:rsid w:val="00655737"/>
    <w:rsid w:val="00655A10"/>
    <w:rsid w:val="00655D09"/>
    <w:rsid w:val="00655D84"/>
    <w:rsid w:val="00655D8C"/>
    <w:rsid w:val="006560BE"/>
    <w:rsid w:val="00656572"/>
    <w:rsid w:val="006565AA"/>
    <w:rsid w:val="0065676A"/>
    <w:rsid w:val="006568B9"/>
    <w:rsid w:val="00656C28"/>
    <w:rsid w:val="00656D68"/>
    <w:rsid w:val="0065732B"/>
    <w:rsid w:val="00657BD5"/>
    <w:rsid w:val="00657E5A"/>
    <w:rsid w:val="00660F0D"/>
    <w:rsid w:val="00661078"/>
    <w:rsid w:val="00661975"/>
    <w:rsid w:val="00661FA0"/>
    <w:rsid w:val="00662029"/>
    <w:rsid w:val="006625A4"/>
    <w:rsid w:val="00662E2B"/>
    <w:rsid w:val="00663130"/>
    <w:rsid w:val="00663278"/>
    <w:rsid w:val="006639F2"/>
    <w:rsid w:val="00663D94"/>
    <w:rsid w:val="00664BAC"/>
    <w:rsid w:val="00664C33"/>
    <w:rsid w:val="00664D78"/>
    <w:rsid w:val="00665193"/>
    <w:rsid w:val="0066559A"/>
    <w:rsid w:val="006663A2"/>
    <w:rsid w:val="00666458"/>
    <w:rsid w:val="0066657E"/>
    <w:rsid w:val="0066667F"/>
    <w:rsid w:val="00666680"/>
    <w:rsid w:val="0066671C"/>
    <w:rsid w:val="00666AC9"/>
    <w:rsid w:val="00666C86"/>
    <w:rsid w:val="00667284"/>
    <w:rsid w:val="0066739D"/>
    <w:rsid w:val="00667815"/>
    <w:rsid w:val="00667A2C"/>
    <w:rsid w:val="00667F2A"/>
    <w:rsid w:val="00670198"/>
    <w:rsid w:val="00670454"/>
    <w:rsid w:val="00670922"/>
    <w:rsid w:val="00670CD0"/>
    <w:rsid w:val="006712AB"/>
    <w:rsid w:val="00671418"/>
    <w:rsid w:val="00671A9B"/>
    <w:rsid w:val="00671BF3"/>
    <w:rsid w:val="00671DE9"/>
    <w:rsid w:val="00672200"/>
    <w:rsid w:val="00672404"/>
    <w:rsid w:val="00672FC8"/>
    <w:rsid w:val="006732BB"/>
    <w:rsid w:val="006740DA"/>
    <w:rsid w:val="006741A9"/>
    <w:rsid w:val="00674687"/>
    <w:rsid w:val="00674752"/>
    <w:rsid w:val="00674A3A"/>
    <w:rsid w:val="00674C85"/>
    <w:rsid w:val="00674CC7"/>
    <w:rsid w:val="00674E0E"/>
    <w:rsid w:val="00675951"/>
    <w:rsid w:val="0067598E"/>
    <w:rsid w:val="00676197"/>
    <w:rsid w:val="00676254"/>
    <w:rsid w:val="0067660D"/>
    <w:rsid w:val="0067670A"/>
    <w:rsid w:val="00676910"/>
    <w:rsid w:val="00676C32"/>
    <w:rsid w:val="006770F9"/>
    <w:rsid w:val="00677469"/>
    <w:rsid w:val="0067795A"/>
    <w:rsid w:val="00677C61"/>
    <w:rsid w:val="00677F45"/>
    <w:rsid w:val="0068007B"/>
    <w:rsid w:val="006807B0"/>
    <w:rsid w:val="00680DF4"/>
    <w:rsid w:val="00681048"/>
    <w:rsid w:val="006812FC"/>
    <w:rsid w:val="00681303"/>
    <w:rsid w:val="0068171F"/>
    <w:rsid w:val="00681AD5"/>
    <w:rsid w:val="006820AE"/>
    <w:rsid w:val="006820C9"/>
    <w:rsid w:val="00682416"/>
    <w:rsid w:val="006824B7"/>
    <w:rsid w:val="006828B3"/>
    <w:rsid w:val="00682B8B"/>
    <w:rsid w:val="00682C93"/>
    <w:rsid w:val="00682F22"/>
    <w:rsid w:val="00683065"/>
    <w:rsid w:val="00683532"/>
    <w:rsid w:val="00683946"/>
    <w:rsid w:val="006839C0"/>
    <w:rsid w:val="00683DF4"/>
    <w:rsid w:val="006846B8"/>
    <w:rsid w:val="00684A1D"/>
    <w:rsid w:val="00684DB8"/>
    <w:rsid w:val="00684E08"/>
    <w:rsid w:val="006851A8"/>
    <w:rsid w:val="006853B4"/>
    <w:rsid w:val="00685B53"/>
    <w:rsid w:val="00685BB7"/>
    <w:rsid w:val="00685D17"/>
    <w:rsid w:val="00685E01"/>
    <w:rsid w:val="00686051"/>
    <w:rsid w:val="00686132"/>
    <w:rsid w:val="0068615C"/>
    <w:rsid w:val="006861C4"/>
    <w:rsid w:val="006869B9"/>
    <w:rsid w:val="00686A80"/>
    <w:rsid w:val="00686D7D"/>
    <w:rsid w:val="00686EE6"/>
    <w:rsid w:val="0068720D"/>
    <w:rsid w:val="006872D9"/>
    <w:rsid w:val="00687631"/>
    <w:rsid w:val="0068771F"/>
    <w:rsid w:val="00687CA0"/>
    <w:rsid w:val="00687D43"/>
    <w:rsid w:val="00690344"/>
    <w:rsid w:val="006906DA"/>
    <w:rsid w:val="0069082C"/>
    <w:rsid w:val="006908B3"/>
    <w:rsid w:val="00690A26"/>
    <w:rsid w:val="00690E60"/>
    <w:rsid w:val="00691466"/>
    <w:rsid w:val="0069171B"/>
    <w:rsid w:val="00691E61"/>
    <w:rsid w:val="006921A6"/>
    <w:rsid w:val="00692966"/>
    <w:rsid w:val="00692B2E"/>
    <w:rsid w:val="00692DA7"/>
    <w:rsid w:val="00692DCF"/>
    <w:rsid w:val="00693E02"/>
    <w:rsid w:val="00693E8D"/>
    <w:rsid w:val="00693FDC"/>
    <w:rsid w:val="00694348"/>
    <w:rsid w:val="006953E0"/>
    <w:rsid w:val="006954D1"/>
    <w:rsid w:val="0069551B"/>
    <w:rsid w:val="006956B7"/>
    <w:rsid w:val="00697092"/>
    <w:rsid w:val="00697192"/>
    <w:rsid w:val="0069762A"/>
    <w:rsid w:val="006977D2"/>
    <w:rsid w:val="00697E19"/>
    <w:rsid w:val="00697F11"/>
    <w:rsid w:val="006A034C"/>
    <w:rsid w:val="006A095B"/>
    <w:rsid w:val="006A09C1"/>
    <w:rsid w:val="006A0B4D"/>
    <w:rsid w:val="006A17EF"/>
    <w:rsid w:val="006A1836"/>
    <w:rsid w:val="006A18CF"/>
    <w:rsid w:val="006A1D83"/>
    <w:rsid w:val="006A1EFB"/>
    <w:rsid w:val="006A2126"/>
    <w:rsid w:val="006A24E1"/>
    <w:rsid w:val="006A26F6"/>
    <w:rsid w:val="006A29D6"/>
    <w:rsid w:val="006A2A80"/>
    <w:rsid w:val="006A33E6"/>
    <w:rsid w:val="006A34EC"/>
    <w:rsid w:val="006A35CD"/>
    <w:rsid w:val="006A3882"/>
    <w:rsid w:val="006A3D6C"/>
    <w:rsid w:val="006A3F7A"/>
    <w:rsid w:val="006A429A"/>
    <w:rsid w:val="006A440D"/>
    <w:rsid w:val="006A456A"/>
    <w:rsid w:val="006A48DE"/>
    <w:rsid w:val="006A4C5D"/>
    <w:rsid w:val="006A50DE"/>
    <w:rsid w:val="006A56E4"/>
    <w:rsid w:val="006A606A"/>
    <w:rsid w:val="006A60DD"/>
    <w:rsid w:val="006A66E7"/>
    <w:rsid w:val="006A67A0"/>
    <w:rsid w:val="006A6A24"/>
    <w:rsid w:val="006A6BBC"/>
    <w:rsid w:val="006A6D53"/>
    <w:rsid w:val="006A6E98"/>
    <w:rsid w:val="006A6EAD"/>
    <w:rsid w:val="006A6FCE"/>
    <w:rsid w:val="006A7802"/>
    <w:rsid w:val="006A7CC3"/>
    <w:rsid w:val="006B0472"/>
    <w:rsid w:val="006B0A62"/>
    <w:rsid w:val="006B0C9B"/>
    <w:rsid w:val="006B1385"/>
    <w:rsid w:val="006B15A8"/>
    <w:rsid w:val="006B245E"/>
    <w:rsid w:val="006B2536"/>
    <w:rsid w:val="006B2884"/>
    <w:rsid w:val="006B2AD8"/>
    <w:rsid w:val="006B2D0D"/>
    <w:rsid w:val="006B2DA5"/>
    <w:rsid w:val="006B2EBD"/>
    <w:rsid w:val="006B3175"/>
    <w:rsid w:val="006B3D47"/>
    <w:rsid w:val="006B3D95"/>
    <w:rsid w:val="006B4098"/>
    <w:rsid w:val="006B4242"/>
    <w:rsid w:val="006B4439"/>
    <w:rsid w:val="006B45F2"/>
    <w:rsid w:val="006B4608"/>
    <w:rsid w:val="006B5D57"/>
    <w:rsid w:val="006B5DC8"/>
    <w:rsid w:val="006B5FF6"/>
    <w:rsid w:val="006B6451"/>
    <w:rsid w:val="006B65A7"/>
    <w:rsid w:val="006B66B7"/>
    <w:rsid w:val="006B6A6A"/>
    <w:rsid w:val="006B6DC8"/>
    <w:rsid w:val="006B7135"/>
    <w:rsid w:val="006B71D1"/>
    <w:rsid w:val="006B7AF9"/>
    <w:rsid w:val="006B7C60"/>
    <w:rsid w:val="006B7CF9"/>
    <w:rsid w:val="006B7DB5"/>
    <w:rsid w:val="006B7F4A"/>
    <w:rsid w:val="006B7F6B"/>
    <w:rsid w:val="006C0221"/>
    <w:rsid w:val="006C0721"/>
    <w:rsid w:val="006C0A0C"/>
    <w:rsid w:val="006C100E"/>
    <w:rsid w:val="006C1101"/>
    <w:rsid w:val="006C130B"/>
    <w:rsid w:val="006C148D"/>
    <w:rsid w:val="006C18D5"/>
    <w:rsid w:val="006C1AC8"/>
    <w:rsid w:val="006C1C58"/>
    <w:rsid w:val="006C1CF0"/>
    <w:rsid w:val="006C240A"/>
    <w:rsid w:val="006C2E4D"/>
    <w:rsid w:val="006C303E"/>
    <w:rsid w:val="006C39D0"/>
    <w:rsid w:val="006C3A90"/>
    <w:rsid w:val="006C3FA0"/>
    <w:rsid w:val="006C4626"/>
    <w:rsid w:val="006C48B9"/>
    <w:rsid w:val="006C496F"/>
    <w:rsid w:val="006C4D3B"/>
    <w:rsid w:val="006C4F07"/>
    <w:rsid w:val="006C4F23"/>
    <w:rsid w:val="006C4FCA"/>
    <w:rsid w:val="006C57B5"/>
    <w:rsid w:val="006C59AB"/>
    <w:rsid w:val="006C5B14"/>
    <w:rsid w:val="006C5E25"/>
    <w:rsid w:val="006C61A6"/>
    <w:rsid w:val="006C636A"/>
    <w:rsid w:val="006C63A1"/>
    <w:rsid w:val="006C6A62"/>
    <w:rsid w:val="006C7196"/>
    <w:rsid w:val="006C7379"/>
    <w:rsid w:val="006C7448"/>
    <w:rsid w:val="006C7A8F"/>
    <w:rsid w:val="006C7CC7"/>
    <w:rsid w:val="006C7F86"/>
    <w:rsid w:val="006D07BC"/>
    <w:rsid w:val="006D088F"/>
    <w:rsid w:val="006D09D4"/>
    <w:rsid w:val="006D0B9F"/>
    <w:rsid w:val="006D0BD6"/>
    <w:rsid w:val="006D0C9F"/>
    <w:rsid w:val="006D0EA1"/>
    <w:rsid w:val="006D132D"/>
    <w:rsid w:val="006D13E6"/>
    <w:rsid w:val="006D15FB"/>
    <w:rsid w:val="006D1998"/>
    <w:rsid w:val="006D1E36"/>
    <w:rsid w:val="006D2039"/>
    <w:rsid w:val="006D2130"/>
    <w:rsid w:val="006D21DD"/>
    <w:rsid w:val="006D2381"/>
    <w:rsid w:val="006D2611"/>
    <w:rsid w:val="006D2644"/>
    <w:rsid w:val="006D29A0"/>
    <w:rsid w:val="006D2A01"/>
    <w:rsid w:val="006D2BDD"/>
    <w:rsid w:val="006D337A"/>
    <w:rsid w:val="006D33AC"/>
    <w:rsid w:val="006D37B1"/>
    <w:rsid w:val="006D37DC"/>
    <w:rsid w:val="006D397E"/>
    <w:rsid w:val="006D3C02"/>
    <w:rsid w:val="006D4710"/>
    <w:rsid w:val="006D4DAC"/>
    <w:rsid w:val="006D4DAE"/>
    <w:rsid w:val="006D4EE2"/>
    <w:rsid w:val="006D529E"/>
    <w:rsid w:val="006D52DE"/>
    <w:rsid w:val="006D55CA"/>
    <w:rsid w:val="006D5893"/>
    <w:rsid w:val="006D5D40"/>
    <w:rsid w:val="006D657B"/>
    <w:rsid w:val="006D6709"/>
    <w:rsid w:val="006D681D"/>
    <w:rsid w:val="006D6826"/>
    <w:rsid w:val="006D6908"/>
    <w:rsid w:val="006D6C22"/>
    <w:rsid w:val="006D6E07"/>
    <w:rsid w:val="006D723F"/>
    <w:rsid w:val="006D7408"/>
    <w:rsid w:val="006D7C05"/>
    <w:rsid w:val="006D7FDA"/>
    <w:rsid w:val="006E0358"/>
    <w:rsid w:val="006E0B3D"/>
    <w:rsid w:val="006E0BC4"/>
    <w:rsid w:val="006E0CB2"/>
    <w:rsid w:val="006E1167"/>
    <w:rsid w:val="006E2315"/>
    <w:rsid w:val="006E240E"/>
    <w:rsid w:val="006E26DB"/>
    <w:rsid w:val="006E27E2"/>
    <w:rsid w:val="006E2A36"/>
    <w:rsid w:val="006E2C48"/>
    <w:rsid w:val="006E2E1F"/>
    <w:rsid w:val="006E30EB"/>
    <w:rsid w:val="006E35CF"/>
    <w:rsid w:val="006E3960"/>
    <w:rsid w:val="006E3F95"/>
    <w:rsid w:val="006E4276"/>
    <w:rsid w:val="006E42FA"/>
    <w:rsid w:val="006E4312"/>
    <w:rsid w:val="006E4367"/>
    <w:rsid w:val="006E46E6"/>
    <w:rsid w:val="006E4FF6"/>
    <w:rsid w:val="006E5088"/>
    <w:rsid w:val="006E512A"/>
    <w:rsid w:val="006E51A2"/>
    <w:rsid w:val="006E520C"/>
    <w:rsid w:val="006E532D"/>
    <w:rsid w:val="006E5771"/>
    <w:rsid w:val="006E581C"/>
    <w:rsid w:val="006E5939"/>
    <w:rsid w:val="006E6002"/>
    <w:rsid w:val="006E6668"/>
    <w:rsid w:val="006E6947"/>
    <w:rsid w:val="006E6B93"/>
    <w:rsid w:val="006E6F8C"/>
    <w:rsid w:val="006E7213"/>
    <w:rsid w:val="006E7933"/>
    <w:rsid w:val="006E79A1"/>
    <w:rsid w:val="006E7AF8"/>
    <w:rsid w:val="006F00E2"/>
    <w:rsid w:val="006F0734"/>
    <w:rsid w:val="006F0882"/>
    <w:rsid w:val="006F0A9B"/>
    <w:rsid w:val="006F0B46"/>
    <w:rsid w:val="006F0BC4"/>
    <w:rsid w:val="006F0E44"/>
    <w:rsid w:val="006F1901"/>
    <w:rsid w:val="006F1A6E"/>
    <w:rsid w:val="006F1C01"/>
    <w:rsid w:val="006F1F09"/>
    <w:rsid w:val="006F22EA"/>
    <w:rsid w:val="006F244A"/>
    <w:rsid w:val="006F27CA"/>
    <w:rsid w:val="006F33AB"/>
    <w:rsid w:val="006F34DB"/>
    <w:rsid w:val="006F3576"/>
    <w:rsid w:val="006F36C0"/>
    <w:rsid w:val="006F3E17"/>
    <w:rsid w:val="006F403E"/>
    <w:rsid w:val="006F4136"/>
    <w:rsid w:val="006F4235"/>
    <w:rsid w:val="006F435A"/>
    <w:rsid w:val="006F43B3"/>
    <w:rsid w:val="006F4653"/>
    <w:rsid w:val="006F4D50"/>
    <w:rsid w:val="006F4EB2"/>
    <w:rsid w:val="006F5001"/>
    <w:rsid w:val="006F5BB9"/>
    <w:rsid w:val="006F5D80"/>
    <w:rsid w:val="006F60F6"/>
    <w:rsid w:val="006F6220"/>
    <w:rsid w:val="006F6689"/>
    <w:rsid w:val="006F66E4"/>
    <w:rsid w:val="006F6829"/>
    <w:rsid w:val="006F7439"/>
    <w:rsid w:val="006F7646"/>
    <w:rsid w:val="006F7B60"/>
    <w:rsid w:val="006F7B90"/>
    <w:rsid w:val="006F7FBC"/>
    <w:rsid w:val="00700125"/>
    <w:rsid w:val="00700139"/>
    <w:rsid w:val="007005CF"/>
    <w:rsid w:val="00700656"/>
    <w:rsid w:val="007006B0"/>
    <w:rsid w:val="00700846"/>
    <w:rsid w:val="00700ADC"/>
    <w:rsid w:val="00700F50"/>
    <w:rsid w:val="007010D4"/>
    <w:rsid w:val="00701138"/>
    <w:rsid w:val="007013C8"/>
    <w:rsid w:val="007016AE"/>
    <w:rsid w:val="00701A1C"/>
    <w:rsid w:val="00701CE4"/>
    <w:rsid w:val="00701D0B"/>
    <w:rsid w:val="00701D7E"/>
    <w:rsid w:val="00702055"/>
    <w:rsid w:val="007023FF"/>
    <w:rsid w:val="00702687"/>
    <w:rsid w:val="00702708"/>
    <w:rsid w:val="007027DC"/>
    <w:rsid w:val="00702BB7"/>
    <w:rsid w:val="007032D5"/>
    <w:rsid w:val="007035F9"/>
    <w:rsid w:val="0070372A"/>
    <w:rsid w:val="00703B52"/>
    <w:rsid w:val="00703BEB"/>
    <w:rsid w:val="00703DAF"/>
    <w:rsid w:val="00703F9A"/>
    <w:rsid w:val="0070471C"/>
    <w:rsid w:val="00704913"/>
    <w:rsid w:val="00704D14"/>
    <w:rsid w:val="00704DBF"/>
    <w:rsid w:val="00705D57"/>
    <w:rsid w:val="00705E0F"/>
    <w:rsid w:val="00706206"/>
    <w:rsid w:val="00706E57"/>
    <w:rsid w:val="00707044"/>
    <w:rsid w:val="00707301"/>
    <w:rsid w:val="007074B9"/>
    <w:rsid w:val="00707500"/>
    <w:rsid w:val="0070751C"/>
    <w:rsid w:val="007075BB"/>
    <w:rsid w:val="007077F3"/>
    <w:rsid w:val="00707AE6"/>
    <w:rsid w:val="00707D04"/>
    <w:rsid w:val="007101EB"/>
    <w:rsid w:val="007107F9"/>
    <w:rsid w:val="00710872"/>
    <w:rsid w:val="00710908"/>
    <w:rsid w:val="00710BB0"/>
    <w:rsid w:val="00710C83"/>
    <w:rsid w:val="00711278"/>
    <w:rsid w:val="007113A8"/>
    <w:rsid w:val="007114A4"/>
    <w:rsid w:val="00711AB4"/>
    <w:rsid w:val="00711CD2"/>
    <w:rsid w:val="00711E75"/>
    <w:rsid w:val="00712086"/>
    <w:rsid w:val="00712175"/>
    <w:rsid w:val="0071225E"/>
    <w:rsid w:val="007124FD"/>
    <w:rsid w:val="00712861"/>
    <w:rsid w:val="00712AAC"/>
    <w:rsid w:val="00712BC4"/>
    <w:rsid w:val="0071310F"/>
    <w:rsid w:val="00713831"/>
    <w:rsid w:val="00713B1C"/>
    <w:rsid w:val="0071468F"/>
    <w:rsid w:val="0071471B"/>
    <w:rsid w:val="00714893"/>
    <w:rsid w:val="007148D4"/>
    <w:rsid w:val="0071494F"/>
    <w:rsid w:val="00714A4B"/>
    <w:rsid w:val="00714C2D"/>
    <w:rsid w:val="007152FF"/>
    <w:rsid w:val="00715303"/>
    <w:rsid w:val="00715A84"/>
    <w:rsid w:val="00715E09"/>
    <w:rsid w:val="00715F37"/>
    <w:rsid w:val="00716E2C"/>
    <w:rsid w:val="00716EB3"/>
    <w:rsid w:val="007170C8"/>
    <w:rsid w:val="00717231"/>
    <w:rsid w:val="00717331"/>
    <w:rsid w:val="0071733F"/>
    <w:rsid w:val="0071770F"/>
    <w:rsid w:val="007177A5"/>
    <w:rsid w:val="00717808"/>
    <w:rsid w:val="00720446"/>
    <w:rsid w:val="00720497"/>
    <w:rsid w:val="00720602"/>
    <w:rsid w:val="0072081C"/>
    <w:rsid w:val="0072085D"/>
    <w:rsid w:val="007209D9"/>
    <w:rsid w:val="00721181"/>
    <w:rsid w:val="0072182D"/>
    <w:rsid w:val="00721DC2"/>
    <w:rsid w:val="00721F28"/>
    <w:rsid w:val="007223AE"/>
    <w:rsid w:val="007224D1"/>
    <w:rsid w:val="007228A4"/>
    <w:rsid w:val="00722978"/>
    <w:rsid w:val="00722DD4"/>
    <w:rsid w:val="00723165"/>
    <w:rsid w:val="00723605"/>
    <w:rsid w:val="00723704"/>
    <w:rsid w:val="0072371D"/>
    <w:rsid w:val="007237E7"/>
    <w:rsid w:val="0072381E"/>
    <w:rsid w:val="00723B0A"/>
    <w:rsid w:val="00724507"/>
    <w:rsid w:val="007245C1"/>
    <w:rsid w:val="00724A04"/>
    <w:rsid w:val="0072505F"/>
    <w:rsid w:val="007250C1"/>
    <w:rsid w:val="00725160"/>
    <w:rsid w:val="007253C1"/>
    <w:rsid w:val="007256B2"/>
    <w:rsid w:val="00725B97"/>
    <w:rsid w:val="00726010"/>
    <w:rsid w:val="00726A01"/>
    <w:rsid w:val="00726B7A"/>
    <w:rsid w:val="00727447"/>
    <w:rsid w:val="00727551"/>
    <w:rsid w:val="0072783D"/>
    <w:rsid w:val="007278F5"/>
    <w:rsid w:val="00727C43"/>
    <w:rsid w:val="00727CA2"/>
    <w:rsid w:val="00727FE3"/>
    <w:rsid w:val="00730260"/>
    <w:rsid w:val="007303C3"/>
    <w:rsid w:val="007306D7"/>
    <w:rsid w:val="00730FB1"/>
    <w:rsid w:val="00731321"/>
    <w:rsid w:val="007315ED"/>
    <w:rsid w:val="007318FE"/>
    <w:rsid w:val="007320B4"/>
    <w:rsid w:val="007329BA"/>
    <w:rsid w:val="00732BD5"/>
    <w:rsid w:val="00732EA8"/>
    <w:rsid w:val="007331FF"/>
    <w:rsid w:val="00733444"/>
    <w:rsid w:val="0073349B"/>
    <w:rsid w:val="0073398E"/>
    <w:rsid w:val="00733F9D"/>
    <w:rsid w:val="007342CD"/>
    <w:rsid w:val="0073463F"/>
    <w:rsid w:val="00734DC3"/>
    <w:rsid w:val="00734DE4"/>
    <w:rsid w:val="00734E93"/>
    <w:rsid w:val="007350E2"/>
    <w:rsid w:val="00735247"/>
    <w:rsid w:val="00735948"/>
    <w:rsid w:val="00735C9A"/>
    <w:rsid w:val="0073629E"/>
    <w:rsid w:val="007366A8"/>
    <w:rsid w:val="00736761"/>
    <w:rsid w:val="00736B56"/>
    <w:rsid w:val="00736D08"/>
    <w:rsid w:val="007371C4"/>
    <w:rsid w:val="00737860"/>
    <w:rsid w:val="00737A80"/>
    <w:rsid w:val="00737AB1"/>
    <w:rsid w:val="00737BC5"/>
    <w:rsid w:val="00737CE1"/>
    <w:rsid w:val="00737E08"/>
    <w:rsid w:val="00737FC4"/>
    <w:rsid w:val="007401F8"/>
    <w:rsid w:val="00740CBD"/>
    <w:rsid w:val="00740F4D"/>
    <w:rsid w:val="00741454"/>
    <w:rsid w:val="00742136"/>
    <w:rsid w:val="007422A4"/>
    <w:rsid w:val="007424F3"/>
    <w:rsid w:val="00742F9F"/>
    <w:rsid w:val="007430F6"/>
    <w:rsid w:val="0074364B"/>
    <w:rsid w:val="007437D2"/>
    <w:rsid w:val="00743E52"/>
    <w:rsid w:val="00744237"/>
    <w:rsid w:val="007443BA"/>
    <w:rsid w:val="007444C4"/>
    <w:rsid w:val="00744858"/>
    <w:rsid w:val="00744904"/>
    <w:rsid w:val="00744A5C"/>
    <w:rsid w:val="00744BF9"/>
    <w:rsid w:val="00744C11"/>
    <w:rsid w:val="00744FF6"/>
    <w:rsid w:val="00745041"/>
    <w:rsid w:val="00745197"/>
    <w:rsid w:val="007466BC"/>
    <w:rsid w:val="007468A2"/>
    <w:rsid w:val="00746A61"/>
    <w:rsid w:val="00746CCE"/>
    <w:rsid w:val="00747359"/>
    <w:rsid w:val="0074745B"/>
    <w:rsid w:val="007477B4"/>
    <w:rsid w:val="00747BFD"/>
    <w:rsid w:val="00750793"/>
    <w:rsid w:val="0075084B"/>
    <w:rsid w:val="00750A27"/>
    <w:rsid w:val="00750AA2"/>
    <w:rsid w:val="00750C24"/>
    <w:rsid w:val="00750D56"/>
    <w:rsid w:val="00751003"/>
    <w:rsid w:val="0075193C"/>
    <w:rsid w:val="00751A8C"/>
    <w:rsid w:val="007529FD"/>
    <w:rsid w:val="00752ADF"/>
    <w:rsid w:val="00752FBC"/>
    <w:rsid w:val="00753575"/>
    <w:rsid w:val="0075358A"/>
    <w:rsid w:val="007536DE"/>
    <w:rsid w:val="00753825"/>
    <w:rsid w:val="00753A9A"/>
    <w:rsid w:val="00753C54"/>
    <w:rsid w:val="00753ED1"/>
    <w:rsid w:val="00754014"/>
    <w:rsid w:val="00754059"/>
    <w:rsid w:val="007542F1"/>
    <w:rsid w:val="007546B1"/>
    <w:rsid w:val="007548EE"/>
    <w:rsid w:val="00754B43"/>
    <w:rsid w:val="00754CF1"/>
    <w:rsid w:val="0075504B"/>
    <w:rsid w:val="0075530B"/>
    <w:rsid w:val="00755517"/>
    <w:rsid w:val="00755518"/>
    <w:rsid w:val="00755530"/>
    <w:rsid w:val="00755728"/>
    <w:rsid w:val="00755AFA"/>
    <w:rsid w:val="00755B39"/>
    <w:rsid w:val="00755F89"/>
    <w:rsid w:val="0075666A"/>
    <w:rsid w:val="00756A63"/>
    <w:rsid w:val="00756C3C"/>
    <w:rsid w:val="00756E1B"/>
    <w:rsid w:val="00756F62"/>
    <w:rsid w:val="00757092"/>
    <w:rsid w:val="0075733D"/>
    <w:rsid w:val="00757F10"/>
    <w:rsid w:val="00760EB8"/>
    <w:rsid w:val="00761376"/>
    <w:rsid w:val="007616FA"/>
    <w:rsid w:val="007617E7"/>
    <w:rsid w:val="007619C9"/>
    <w:rsid w:val="00762178"/>
    <w:rsid w:val="0076235D"/>
    <w:rsid w:val="00762A84"/>
    <w:rsid w:val="00762A96"/>
    <w:rsid w:val="00762B3F"/>
    <w:rsid w:val="00762BDE"/>
    <w:rsid w:val="00762F65"/>
    <w:rsid w:val="00762FC9"/>
    <w:rsid w:val="0076371E"/>
    <w:rsid w:val="00763915"/>
    <w:rsid w:val="00763FEF"/>
    <w:rsid w:val="0076426E"/>
    <w:rsid w:val="00764536"/>
    <w:rsid w:val="00764836"/>
    <w:rsid w:val="00764901"/>
    <w:rsid w:val="00764952"/>
    <w:rsid w:val="007649C1"/>
    <w:rsid w:val="00764F89"/>
    <w:rsid w:val="00765177"/>
    <w:rsid w:val="007657D2"/>
    <w:rsid w:val="00765B0C"/>
    <w:rsid w:val="00765E9A"/>
    <w:rsid w:val="00766C53"/>
    <w:rsid w:val="00767941"/>
    <w:rsid w:val="00767C22"/>
    <w:rsid w:val="00767FD8"/>
    <w:rsid w:val="007704BE"/>
    <w:rsid w:val="00770539"/>
    <w:rsid w:val="0077060E"/>
    <w:rsid w:val="00770625"/>
    <w:rsid w:val="00770710"/>
    <w:rsid w:val="007708E0"/>
    <w:rsid w:val="007709D3"/>
    <w:rsid w:val="00770E12"/>
    <w:rsid w:val="00770ED6"/>
    <w:rsid w:val="00771008"/>
    <w:rsid w:val="0077102D"/>
    <w:rsid w:val="0077125C"/>
    <w:rsid w:val="00771302"/>
    <w:rsid w:val="0077133E"/>
    <w:rsid w:val="007716C4"/>
    <w:rsid w:val="00771713"/>
    <w:rsid w:val="00771833"/>
    <w:rsid w:val="007719FF"/>
    <w:rsid w:val="00772245"/>
    <w:rsid w:val="0077259B"/>
    <w:rsid w:val="00772814"/>
    <w:rsid w:val="00772F7D"/>
    <w:rsid w:val="00772FF5"/>
    <w:rsid w:val="00773308"/>
    <w:rsid w:val="007736DF"/>
    <w:rsid w:val="00773982"/>
    <w:rsid w:val="00773DF5"/>
    <w:rsid w:val="00773E0D"/>
    <w:rsid w:val="00774165"/>
    <w:rsid w:val="007742D5"/>
    <w:rsid w:val="00774C13"/>
    <w:rsid w:val="00774E4C"/>
    <w:rsid w:val="00774F8A"/>
    <w:rsid w:val="007750B0"/>
    <w:rsid w:val="007751FF"/>
    <w:rsid w:val="00775392"/>
    <w:rsid w:val="007754F4"/>
    <w:rsid w:val="00775641"/>
    <w:rsid w:val="00775782"/>
    <w:rsid w:val="00775C31"/>
    <w:rsid w:val="00775E86"/>
    <w:rsid w:val="00776573"/>
    <w:rsid w:val="00776B13"/>
    <w:rsid w:val="0077710C"/>
    <w:rsid w:val="007774B5"/>
    <w:rsid w:val="00777897"/>
    <w:rsid w:val="00777BA9"/>
    <w:rsid w:val="007802CD"/>
    <w:rsid w:val="00780EE0"/>
    <w:rsid w:val="00780F5B"/>
    <w:rsid w:val="00781205"/>
    <w:rsid w:val="007813E2"/>
    <w:rsid w:val="007814E3"/>
    <w:rsid w:val="00781914"/>
    <w:rsid w:val="007819F0"/>
    <w:rsid w:val="00781CCD"/>
    <w:rsid w:val="00781E2A"/>
    <w:rsid w:val="0078224A"/>
    <w:rsid w:val="00782496"/>
    <w:rsid w:val="007825B7"/>
    <w:rsid w:val="007828DA"/>
    <w:rsid w:val="007828F3"/>
    <w:rsid w:val="00782EA9"/>
    <w:rsid w:val="00782FB0"/>
    <w:rsid w:val="007830BB"/>
    <w:rsid w:val="007830F3"/>
    <w:rsid w:val="007831DE"/>
    <w:rsid w:val="007833F1"/>
    <w:rsid w:val="00783468"/>
    <w:rsid w:val="00783782"/>
    <w:rsid w:val="00783800"/>
    <w:rsid w:val="00783A43"/>
    <w:rsid w:val="00783B93"/>
    <w:rsid w:val="00783E22"/>
    <w:rsid w:val="00783F5A"/>
    <w:rsid w:val="007840D1"/>
    <w:rsid w:val="007841D3"/>
    <w:rsid w:val="007842D3"/>
    <w:rsid w:val="007844FB"/>
    <w:rsid w:val="00784C39"/>
    <w:rsid w:val="00784D44"/>
    <w:rsid w:val="007850B6"/>
    <w:rsid w:val="007854EA"/>
    <w:rsid w:val="007856EE"/>
    <w:rsid w:val="007857AD"/>
    <w:rsid w:val="007859EA"/>
    <w:rsid w:val="0078623F"/>
    <w:rsid w:val="00786454"/>
    <w:rsid w:val="0078666C"/>
    <w:rsid w:val="00786983"/>
    <w:rsid w:val="00786A6A"/>
    <w:rsid w:val="00786EA5"/>
    <w:rsid w:val="00787005"/>
    <w:rsid w:val="00787138"/>
    <w:rsid w:val="0078756F"/>
    <w:rsid w:val="00787C1B"/>
    <w:rsid w:val="00787D94"/>
    <w:rsid w:val="00787F46"/>
    <w:rsid w:val="0079029B"/>
    <w:rsid w:val="00790303"/>
    <w:rsid w:val="00790336"/>
    <w:rsid w:val="00790373"/>
    <w:rsid w:val="007903CE"/>
    <w:rsid w:val="0079072D"/>
    <w:rsid w:val="00790F0D"/>
    <w:rsid w:val="00790F9A"/>
    <w:rsid w:val="007911C9"/>
    <w:rsid w:val="00791259"/>
    <w:rsid w:val="00791345"/>
    <w:rsid w:val="00791429"/>
    <w:rsid w:val="007918DA"/>
    <w:rsid w:val="00791B24"/>
    <w:rsid w:val="0079205F"/>
    <w:rsid w:val="00792889"/>
    <w:rsid w:val="007928CA"/>
    <w:rsid w:val="007929A8"/>
    <w:rsid w:val="00792C8A"/>
    <w:rsid w:val="00793316"/>
    <w:rsid w:val="007933BD"/>
    <w:rsid w:val="00793538"/>
    <w:rsid w:val="007937AE"/>
    <w:rsid w:val="00793D07"/>
    <w:rsid w:val="00794056"/>
    <w:rsid w:val="0079419E"/>
    <w:rsid w:val="00794690"/>
    <w:rsid w:val="00794779"/>
    <w:rsid w:val="00794C49"/>
    <w:rsid w:val="007953DF"/>
    <w:rsid w:val="007958F2"/>
    <w:rsid w:val="00795930"/>
    <w:rsid w:val="00795A72"/>
    <w:rsid w:val="00795C44"/>
    <w:rsid w:val="00795F42"/>
    <w:rsid w:val="007968C2"/>
    <w:rsid w:val="00797596"/>
    <w:rsid w:val="00797654"/>
    <w:rsid w:val="007979D8"/>
    <w:rsid w:val="00797CA5"/>
    <w:rsid w:val="007A025F"/>
    <w:rsid w:val="007A0406"/>
    <w:rsid w:val="007A07FA"/>
    <w:rsid w:val="007A094B"/>
    <w:rsid w:val="007A0E81"/>
    <w:rsid w:val="007A11A0"/>
    <w:rsid w:val="007A1210"/>
    <w:rsid w:val="007A187F"/>
    <w:rsid w:val="007A1B33"/>
    <w:rsid w:val="007A1BAB"/>
    <w:rsid w:val="007A1CAF"/>
    <w:rsid w:val="007A1D5B"/>
    <w:rsid w:val="007A270E"/>
    <w:rsid w:val="007A2869"/>
    <w:rsid w:val="007A2C49"/>
    <w:rsid w:val="007A2F9B"/>
    <w:rsid w:val="007A351D"/>
    <w:rsid w:val="007A35D6"/>
    <w:rsid w:val="007A3A79"/>
    <w:rsid w:val="007A3F42"/>
    <w:rsid w:val="007A4187"/>
    <w:rsid w:val="007A420F"/>
    <w:rsid w:val="007A456F"/>
    <w:rsid w:val="007A477F"/>
    <w:rsid w:val="007A4B95"/>
    <w:rsid w:val="007A4C28"/>
    <w:rsid w:val="007A576D"/>
    <w:rsid w:val="007A5874"/>
    <w:rsid w:val="007A609C"/>
    <w:rsid w:val="007A62DE"/>
    <w:rsid w:val="007A6360"/>
    <w:rsid w:val="007A6BFF"/>
    <w:rsid w:val="007A722B"/>
    <w:rsid w:val="007A73CE"/>
    <w:rsid w:val="007A7614"/>
    <w:rsid w:val="007A76BB"/>
    <w:rsid w:val="007A7C8D"/>
    <w:rsid w:val="007A7C99"/>
    <w:rsid w:val="007B028B"/>
    <w:rsid w:val="007B066C"/>
    <w:rsid w:val="007B0B61"/>
    <w:rsid w:val="007B0C6B"/>
    <w:rsid w:val="007B0D32"/>
    <w:rsid w:val="007B0DD6"/>
    <w:rsid w:val="007B12A3"/>
    <w:rsid w:val="007B13E7"/>
    <w:rsid w:val="007B16D4"/>
    <w:rsid w:val="007B17D1"/>
    <w:rsid w:val="007B18AF"/>
    <w:rsid w:val="007B19AE"/>
    <w:rsid w:val="007B2116"/>
    <w:rsid w:val="007B2A24"/>
    <w:rsid w:val="007B2C22"/>
    <w:rsid w:val="007B2E1B"/>
    <w:rsid w:val="007B2E89"/>
    <w:rsid w:val="007B2EC5"/>
    <w:rsid w:val="007B31BA"/>
    <w:rsid w:val="007B3634"/>
    <w:rsid w:val="007B3677"/>
    <w:rsid w:val="007B36BD"/>
    <w:rsid w:val="007B3961"/>
    <w:rsid w:val="007B39BB"/>
    <w:rsid w:val="007B3B43"/>
    <w:rsid w:val="007B3DBE"/>
    <w:rsid w:val="007B3DE6"/>
    <w:rsid w:val="007B3E68"/>
    <w:rsid w:val="007B3FCD"/>
    <w:rsid w:val="007B3FDC"/>
    <w:rsid w:val="007B4338"/>
    <w:rsid w:val="007B45EE"/>
    <w:rsid w:val="007B47CF"/>
    <w:rsid w:val="007B4A04"/>
    <w:rsid w:val="007B5024"/>
    <w:rsid w:val="007B5A31"/>
    <w:rsid w:val="007B64C0"/>
    <w:rsid w:val="007B661D"/>
    <w:rsid w:val="007B66B9"/>
    <w:rsid w:val="007B678A"/>
    <w:rsid w:val="007B6BD2"/>
    <w:rsid w:val="007B6BDB"/>
    <w:rsid w:val="007B6C06"/>
    <w:rsid w:val="007B6FFE"/>
    <w:rsid w:val="007B76E7"/>
    <w:rsid w:val="007B7EFE"/>
    <w:rsid w:val="007C02FC"/>
    <w:rsid w:val="007C066D"/>
    <w:rsid w:val="007C0BA4"/>
    <w:rsid w:val="007C0DA5"/>
    <w:rsid w:val="007C0F8E"/>
    <w:rsid w:val="007C104E"/>
    <w:rsid w:val="007C11C7"/>
    <w:rsid w:val="007C130B"/>
    <w:rsid w:val="007C17EE"/>
    <w:rsid w:val="007C207D"/>
    <w:rsid w:val="007C289C"/>
    <w:rsid w:val="007C2B08"/>
    <w:rsid w:val="007C2C92"/>
    <w:rsid w:val="007C2F76"/>
    <w:rsid w:val="007C30B3"/>
    <w:rsid w:val="007C31D2"/>
    <w:rsid w:val="007C330B"/>
    <w:rsid w:val="007C3591"/>
    <w:rsid w:val="007C35AE"/>
    <w:rsid w:val="007C397B"/>
    <w:rsid w:val="007C3CD0"/>
    <w:rsid w:val="007C3EFE"/>
    <w:rsid w:val="007C4380"/>
    <w:rsid w:val="007C45E9"/>
    <w:rsid w:val="007C47FD"/>
    <w:rsid w:val="007C4848"/>
    <w:rsid w:val="007C4BA9"/>
    <w:rsid w:val="007C4C97"/>
    <w:rsid w:val="007C4D3F"/>
    <w:rsid w:val="007C4DDE"/>
    <w:rsid w:val="007C53CE"/>
    <w:rsid w:val="007C553D"/>
    <w:rsid w:val="007C55BD"/>
    <w:rsid w:val="007C58AB"/>
    <w:rsid w:val="007C58DC"/>
    <w:rsid w:val="007C5BF0"/>
    <w:rsid w:val="007C5EC2"/>
    <w:rsid w:val="007C6005"/>
    <w:rsid w:val="007C623B"/>
    <w:rsid w:val="007C6535"/>
    <w:rsid w:val="007C6731"/>
    <w:rsid w:val="007C69EE"/>
    <w:rsid w:val="007C6D40"/>
    <w:rsid w:val="007C6DFC"/>
    <w:rsid w:val="007C7004"/>
    <w:rsid w:val="007C75D0"/>
    <w:rsid w:val="007C77DF"/>
    <w:rsid w:val="007C7C95"/>
    <w:rsid w:val="007C7EA1"/>
    <w:rsid w:val="007C7F58"/>
    <w:rsid w:val="007D0170"/>
    <w:rsid w:val="007D0716"/>
    <w:rsid w:val="007D0735"/>
    <w:rsid w:val="007D0FA2"/>
    <w:rsid w:val="007D1594"/>
    <w:rsid w:val="007D1B05"/>
    <w:rsid w:val="007D1C09"/>
    <w:rsid w:val="007D1D8D"/>
    <w:rsid w:val="007D20E3"/>
    <w:rsid w:val="007D281E"/>
    <w:rsid w:val="007D2825"/>
    <w:rsid w:val="007D2971"/>
    <w:rsid w:val="007D2CF1"/>
    <w:rsid w:val="007D3446"/>
    <w:rsid w:val="007D35C2"/>
    <w:rsid w:val="007D36BE"/>
    <w:rsid w:val="007D3A82"/>
    <w:rsid w:val="007D4009"/>
    <w:rsid w:val="007D41D9"/>
    <w:rsid w:val="007D486A"/>
    <w:rsid w:val="007D4A66"/>
    <w:rsid w:val="007D4B49"/>
    <w:rsid w:val="007D4EE1"/>
    <w:rsid w:val="007D4FAE"/>
    <w:rsid w:val="007D4FE3"/>
    <w:rsid w:val="007D523D"/>
    <w:rsid w:val="007D5598"/>
    <w:rsid w:val="007D5748"/>
    <w:rsid w:val="007D5820"/>
    <w:rsid w:val="007D58CC"/>
    <w:rsid w:val="007D5A05"/>
    <w:rsid w:val="007D5AFF"/>
    <w:rsid w:val="007D5E12"/>
    <w:rsid w:val="007D6095"/>
    <w:rsid w:val="007D60C3"/>
    <w:rsid w:val="007D6101"/>
    <w:rsid w:val="007D61F2"/>
    <w:rsid w:val="007D6460"/>
    <w:rsid w:val="007D6563"/>
    <w:rsid w:val="007D68FE"/>
    <w:rsid w:val="007D6AEC"/>
    <w:rsid w:val="007D7103"/>
    <w:rsid w:val="007D719A"/>
    <w:rsid w:val="007D730E"/>
    <w:rsid w:val="007D7912"/>
    <w:rsid w:val="007D7C2D"/>
    <w:rsid w:val="007D7F29"/>
    <w:rsid w:val="007D7F36"/>
    <w:rsid w:val="007D7F9F"/>
    <w:rsid w:val="007E084D"/>
    <w:rsid w:val="007E097B"/>
    <w:rsid w:val="007E0AA8"/>
    <w:rsid w:val="007E0BE0"/>
    <w:rsid w:val="007E0C68"/>
    <w:rsid w:val="007E0E39"/>
    <w:rsid w:val="007E109C"/>
    <w:rsid w:val="007E111C"/>
    <w:rsid w:val="007E1182"/>
    <w:rsid w:val="007E1304"/>
    <w:rsid w:val="007E187A"/>
    <w:rsid w:val="007E1F49"/>
    <w:rsid w:val="007E2172"/>
    <w:rsid w:val="007E239B"/>
    <w:rsid w:val="007E2816"/>
    <w:rsid w:val="007E2E01"/>
    <w:rsid w:val="007E35EA"/>
    <w:rsid w:val="007E367B"/>
    <w:rsid w:val="007E379A"/>
    <w:rsid w:val="007E3863"/>
    <w:rsid w:val="007E3D19"/>
    <w:rsid w:val="007E4147"/>
    <w:rsid w:val="007E4184"/>
    <w:rsid w:val="007E41A4"/>
    <w:rsid w:val="007E42A5"/>
    <w:rsid w:val="007E43DE"/>
    <w:rsid w:val="007E458A"/>
    <w:rsid w:val="007E4624"/>
    <w:rsid w:val="007E4695"/>
    <w:rsid w:val="007E5A81"/>
    <w:rsid w:val="007E5AB9"/>
    <w:rsid w:val="007E6557"/>
    <w:rsid w:val="007E67C7"/>
    <w:rsid w:val="007E68CD"/>
    <w:rsid w:val="007E69FF"/>
    <w:rsid w:val="007E6AB7"/>
    <w:rsid w:val="007E6D70"/>
    <w:rsid w:val="007E6E96"/>
    <w:rsid w:val="007E73AE"/>
    <w:rsid w:val="007E76FB"/>
    <w:rsid w:val="007E7C23"/>
    <w:rsid w:val="007E7DD7"/>
    <w:rsid w:val="007E7FF5"/>
    <w:rsid w:val="007F0108"/>
    <w:rsid w:val="007F0279"/>
    <w:rsid w:val="007F0789"/>
    <w:rsid w:val="007F0F51"/>
    <w:rsid w:val="007F1035"/>
    <w:rsid w:val="007F1041"/>
    <w:rsid w:val="007F159E"/>
    <w:rsid w:val="007F1A00"/>
    <w:rsid w:val="007F1C1C"/>
    <w:rsid w:val="007F298A"/>
    <w:rsid w:val="007F2B1F"/>
    <w:rsid w:val="007F2B29"/>
    <w:rsid w:val="007F2E61"/>
    <w:rsid w:val="007F3144"/>
    <w:rsid w:val="007F34D9"/>
    <w:rsid w:val="007F3795"/>
    <w:rsid w:val="007F39C8"/>
    <w:rsid w:val="007F3DCD"/>
    <w:rsid w:val="007F3E5F"/>
    <w:rsid w:val="007F46F3"/>
    <w:rsid w:val="007F4936"/>
    <w:rsid w:val="007F4A2C"/>
    <w:rsid w:val="007F511C"/>
    <w:rsid w:val="007F554D"/>
    <w:rsid w:val="007F59B2"/>
    <w:rsid w:val="007F60C2"/>
    <w:rsid w:val="007F6311"/>
    <w:rsid w:val="007F6427"/>
    <w:rsid w:val="007F686D"/>
    <w:rsid w:val="007F68D2"/>
    <w:rsid w:val="007F6978"/>
    <w:rsid w:val="007F6D2C"/>
    <w:rsid w:val="007F6EBA"/>
    <w:rsid w:val="007F70C1"/>
    <w:rsid w:val="007F7317"/>
    <w:rsid w:val="007F7410"/>
    <w:rsid w:val="007F74BB"/>
    <w:rsid w:val="007F7617"/>
    <w:rsid w:val="007F77EE"/>
    <w:rsid w:val="007F7988"/>
    <w:rsid w:val="007F7C6B"/>
    <w:rsid w:val="008009E6"/>
    <w:rsid w:val="00800EA3"/>
    <w:rsid w:val="008012AC"/>
    <w:rsid w:val="00801C2C"/>
    <w:rsid w:val="00801CC4"/>
    <w:rsid w:val="00802714"/>
    <w:rsid w:val="00802825"/>
    <w:rsid w:val="008029FA"/>
    <w:rsid w:val="00802A88"/>
    <w:rsid w:val="00802E69"/>
    <w:rsid w:val="00802EF8"/>
    <w:rsid w:val="0080331D"/>
    <w:rsid w:val="0080332C"/>
    <w:rsid w:val="0080340B"/>
    <w:rsid w:val="00803505"/>
    <w:rsid w:val="00803623"/>
    <w:rsid w:val="008036EA"/>
    <w:rsid w:val="00803722"/>
    <w:rsid w:val="00803D5F"/>
    <w:rsid w:val="00803E77"/>
    <w:rsid w:val="00803F1E"/>
    <w:rsid w:val="00803F48"/>
    <w:rsid w:val="008041C6"/>
    <w:rsid w:val="00804666"/>
    <w:rsid w:val="008046B8"/>
    <w:rsid w:val="00804F87"/>
    <w:rsid w:val="008050D9"/>
    <w:rsid w:val="00805F79"/>
    <w:rsid w:val="00805FDA"/>
    <w:rsid w:val="00806364"/>
    <w:rsid w:val="008065EA"/>
    <w:rsid w:val="00806E30"/>
    <w:rsid w:val="008070D5"/>
    <w:rsid w:val="008071FB"/>
    <w:rsid w:val="00807549"/>
    <w:rsid w:val="00807794"/>
    <w:rsid w:val="00807F6B"/>
    <w:rsid w:val="008101CA"/>
    <w:rsid w:val="008103AC"/>
    <w:rsid w:val="008105BD"/>
    <w:rsid w:val="00810983"/>
    <w:rsid w:val="0081099C"/>
    <w:rsid w:val="00810CD5"/>
    <w:rsid w:val="00810E63"/>
    <w:rsid w:val="00810FB7"/>
    <w:rsid w:val="008110A8"/>
    <w:rsid w:val="0081123B"/>
    <w:rsid w:val="0081171D"/>
    <w:rsid w:val="008118C4"/>
    <w:rsid w:val="00811CE9"/>
    <w:rsid w:val="00811E67"/>
    <w:rsid w:val="00811EA4"/>
    <w:rsid w:val="008120B0"/>
    <w:rsid w:val="008121C5"/>
    <w:rsid w:val="0081221D"/>
    <w:rsid w:val="008123BB"/>
    <w:rsid w:val="008124DC"/>
    <w:rsid w:val="008126EA"/>
    <w:rsid w:val="008128E0"/>
    <w:rsid w:val="00812919"/>
    <w:rsid w:val="00812D43"/>
    <w:rsid w:val="0081350A"/>
    <w:rsid w:val="008135FE"/>
    <w:rsid w:val="00813B71"/>
    <w:rsid w:val="00813BB7"/>
    <w:rsid w:val="00813F64"/>
    <w:rsid w:val="00813FA3"/>
    <w:rsid w:val="00813FA4"/>
    <w:rsid w:val="0081402D"/>
    <w:rsid w:val="008140F1"/>
    <w:rsid w:val="00814123"/>
    <w:rsid w:val="00814527"/>
    <w:rsid w:val="00814528"/>
    <w:rsid w:val="00814875"/>
    <w:rsid w:val="00814B38"/>
    <w:rsid w:val="00814B44"/>
    <w:rsid w:val="008151AB"/>
    <w:rsid w:val="00815542"/>
    <w:rsid w:val="0081591F"/>
    <w:rsid w:val="00815924"/>
    <w:rsid w:val="00816299"/>
    <w:rsid w:val="008165FF"/>
    <w:rsid w:val="00816B39"/>
    <w:rsid w:val="00816F64"/>
    <w:rsid w:val="00817001"/>
    <w:rsid w:val="00817353"/>
    <w:rsid w:val="008176E3"/>
    <w:rsid w:val="008179A9"/>
    <w:rsid w:val="00817AA0"/>
    <w:rsid w:val="00817BDC"/>
    <w:rsid w:val="00817CB8"/>
    <w:rsid w:val="00817F4D"/>
    <w:rsid w:val="008200F1"/>
    <w:rsid w:val="008204A5"/>
    <w:rsid w:val="00820532"/>
    <w:rsid w:val="00820BED"/>
    <w:rsid w:val="00820E8B"/>
    <w:rsid w:val="00821039"/>
    <w:rsid w:val="008213F9"/>
    <w:rsid w:val="0082195E"/>
    <w:rsid w:val="00821E33"/>
    <w:rsid w:val="0082208D"/>
    <w:rsid w:val="0082213B"/>
    <w:rsid w:val="0082230E"/>
    <w:rsid w:val="00822335"/>
    <w:rsid w:val="008229AE"/>
    <w:rsid w:val="00822AC0"/>
    <w:rsid w:val="00822CC8"/>
    <w:rsid w:val="008232F5"/>
    <w:rsid w:val="008234A0"/>
    <w:rsid w:val="00823D35"/>
    <w:rsid w:val="00823F09"/>
    <w:rsid w:val="00824294"/>
    <w:rsid w:val="00824699"/>
    <w:rsid w:val="00824993"/>
    <w:rsid w:val="00824C67"/>
    <w:rsid w:val="00824D37"/>
    <w:rsid w:val="00824D7F"/>
    <w:rsid w:val="0082513B"/>
    <w:rsid w:val="008254C5"/>
    <w:rsid w:val="0082552E"/>
    <w:rsid w:val="00825622"/>
    <w:rsid w:val="00826001"/>
    <w:rsid w:val="00826110"/>
    <w:rsid w:val="00826293"/>
    <w:rsid w:val="00826902"/>
    <w:rsid w:val="00826BD5"/>
    <w:rsid w:val="00826D8A"/>
    <w:rsid w:val="00827092"/>
    <w:rsid w:val="008270A3"/>
    <w:rsid w:val="008273BC"/>
    <w:rsid w:val="00827408"/>
    <w:rsid w:val="0082778E"/>
    <w:rsid w:val="00827AEE"/>
    <w:rsid w:val="00827DA0"/>
    <w:rsid w:val="00830217"/>
    <w:rsid w:val="0083045D"/>
    <w:rsid w:val="00830A3B"/>
    <w:rsid w:val="00830CFC"/>
    <w:rsid w:val="00830DB5"/>
    <w:rsid w:val="0083161E"/>
    <w:rsid w:val="008318C2"/>
    <w:rsid w:val="00831B5B"/>
    <w:rsid w:val="00831F2D"/>
    <w:rsid w:val="00831F3B"/>
    <w:rsid w:val="0083211D"/>
    <w:rsid w:val="008323BA"/>
    <w:rsid w:val="0083262F"/>
    <w:rsid w:val="0083266A"/>
    <w:rsid w:val="00832F3B"/>
    <w:rsid w:val="00833086"/>
    <w:rsid w:val="008334B5"/>
    <w:rsid w:val="008335B1"/>
    <w:rsid w:val="00833D01"/>
    <w:rsid w:val="0083407E"/>
    <w:rsid w:val="008349A9"/>
    <w:rsid w:val="00834C1E"/>
    <w:rsid w:val="00834C8F"/>
    <w:rsid w:val="0083531F"/>
    <w:rsid w:val="00835B0B"/>
    <w:rsid w:val="00835BE3"/>
    <w:rsid w:val="008365F8"/>
    <w:rsid w:val="008366E8"/>
    <w:rsid w:val="008367EA"/>
    <w:rsid w:val="00836954"/>
    <w:rsid w:val="00836DB0"/>
    <w:rsid w:val="00836DCB"/>
    <w:rsid w:val="008370E9"/>
    <w:rsid w:val="0083711A"/>
    <w:rsid w:val="0083722F"/>
    <w:rsid w:val="00837437"/>
    <w:rsid w:val="00837532"/>
    <w:rsid w:val="0084084C"/>
    <w:rsid w:val="00840AB6"/>
    <w:rsid w:val="00840B8A"/>
    <w:rsid w:val="00840CDC"/>
    <w:rsid w:val="00840CDF"/>
    <w:rsid w:val="00841078"/>
    <w:rsid w:val="00841739"/>
    <w:rsid w:val="00841ED7"/>
    <w:rsid w:val="00841FED"/>
    <w:rsid w:val="00842479"/>
    <w:rsid w:val="008427E5"/>
    <w:rsid w:val="0084287F"/>
    <w:rsid w:val="00842EBD"/>
    <w:rsid w:val="0084307E"/>
    <w:rsid w:val="008435B4"/>
    <w:rsid w:val="00843AEF"/>
    <w:rsid w:val="00843D5B"/>
    <w:rsid w:val="0084408E"/>
    <w:rsid w:val="008445F4"/>
    <w:rsid w:val="008447C2"/>
    <w:rsid w:val="008449C6"/>
    <w:rsid w:val="00844D3B"/>
    <w:rsid w:val="00844D4A"/>
    <w:rsid w:val="008452FC"/>
    <w:rsid w:val="00845AF9"/>
    <w:rsid w:val="00845E1E"/>
    <w:rsid w:val="00846446"/>
    <w:rsid w:val="00846DF1"/>
    <w:rsid w:val="008472D8"/>
    <w:rsid w:val="008473E4"/>
    <w:rsid w:val="00847507"/>
    <w:rsid w:val="00847584"/>
    <w:rsid w:val="008476CB"/>
    <w:rsid w:val="0084783A"/>
    <w:rsid w:val="00850042"/>
    <w:rsid w:val="00850053"/>
    <w:rsid w:val="0085041F"/>
    <w:rsid w:val="00850861"/>
    <w:rsid w:val="008509B6"/>
    <w:rsid w:val="008509DF"/>
    <w:rsid w:val="00850ECA"/>
    <w:rsid w:val="008516FC"/>
    <w:rsid w:val="00851D08"/>
    <w:rsid w:val="00851DD4"/>
    <w:rsid w:val="00851FBF"/>
    <w:rsid w:val="008521E7"/>
    <w:rsid w:val="008521F6"/>
    <w:rsid w:val="00852433"/>
    <w:rsid w:val="0085264E"/>
    <w:rsid w:val="00852666"/>
    <w:rsid w:val="00853161"/>
    <w:rsid w:val="0085322C"/>
    <w:rsid w:val="0085326F"/>
    <w:rsid w:val="00853286"/>
    <w:rsid w:val="0085331E"/>
    <w:rsid w:val="008535F3"/>
    <w:rsid w:val="008538A6"/>
    <w:rsid w:val="00853BD7"/>
    <w:rsid w:val="00853F94"/>
    <w:rsid w:val="00854864"/>
    <w:rsid w:val="00854A4B"/>
    <w:rsid w:val="00854B40"/>
    <w:rsid w:val="008550AF"/>
    <w:rsid w:val="008550B4"/>
    <w:rsid w:val="0085564E"/>
    <w:rsid w:val="008556EA"/>
    <w:rsid w:val="008557B7"/>
    <w:rsid w:val="00855833"/>
    <w:rsid w:val="0085585B"/>
    <w:rsid w:val="008558BF"/>
    <w:rsid w:val="00855A06"/>
    <w:rsid w:val="00856221"/>
    <w:rsid w:val="00856C7D"/>
    <w:rsid w:val="00856D88"/>
    <w:rsid w:val="00856FA0"/>
    <w:rsid w:val="008577B6"/>
    <w:rsid w:val="00857BBA"/>
    <w:rsid w:val="00857E24"/>
    <w:rsid w:val="00857F3F"/>
    <w:rsid w:val="008603D6"/>
    <w:rsid w:val="00860594"/>
    <w:rsid w:val="0086061E"/>
    <w:rsid w:val="008607C6"/>
    <w:rsid w:val="00860D8C"/>
    <w:rsid w:val="00860DA0"/>
    <w:rsid w:val="00861270"/>
    <w:rsid w:val="00861388"/>
    <w:rsid w:val="00861F46"/>
    <w:rsid w:val="00861F98"/>
    <w:rsid w:val="00862408"/>
    <w:rsid w:val="00862479"/>
    <w:rsid w:val="00862649"/>
    <w:rsid w:val="00862875"/>
    <w:rsid w:val="00862943"/>
    <w:rsid w:val="0086389C"/>
    <w:rsid w:val="00863A40"/>
    <w:rsid w:val="00863AFB"/>
    <w:rsid w:val="00863E06"/>
    <w:rsid w:val="00864033"/>
    <w:rsid w:val="008643F2"/>
    <w:rsid w:val="008643FF"/>
    <w:rsid w:val="00864AC1"/>
    <w:rsid w:val="00864B62"/>
    <w:rsid w:val="00864CAF"/>
    <w:rsid w:val="008653C6"/>
    <w:rsid w:val="00865897"/>
    <w:rsid w:val="00865B30"/>
    <w:rsid w:val="00865B5C"/>
    <w:rsid w:val="0086683E"/>
    <w:rsid w:val="00866AFC"/>
    <w:rsid w:val="0086738F"/>
    <w:rsid w:val="00867454"/>
    <w:rsid w:val="0086775F"/>
    <w:rsid w:val="00867C0D"/>
    <w:rsid w:val="00867E44"/>
    <w:rsid w:val="00870140"/>
    <w:rsid w:val="00870246"/>
    <w:rsid w:val="00870368"/>
    <w:rsid w:val="00870548"/>
    <w:rsid w:val="00870B95"/>
    <w:rsid w:val="00870C4F"/>
    <w:rsid w:val="00870E8E"/>
    <w:rsid w:val="008710E0"/>
    <w:rsid w:val="008712E9"/>
    <w:rsid w:val="0087141B"/>
    <w:rsid w:val="00871607"/>
    <w:rsid w:val="008718A9"/>
    <w:rsid w:val="0087195E"/>
    <w:rsid w:val="008719AC"/>
    <w:rsid w:val="00872281"/>
    <w:rsid w:val="00872D26"/>
    <w:rsid w:val="00872DF3"/>
    <w:rsid w:val="00872E2A"/>
    <w:rsid w:val="00873674"/>
    <w:rsid w:val="00873AE4"/>
    <w:rsid w:val="00873F9E"/>
    <w:rsid w:val="0087421A"/>
    <w:rsid w:val="00874D09"/>
    <w:rsid w:val="00874F05"/>
    <w:rsid w:val="00874FEC"/>
    <w:rsid w:val="008758A9"/>
    <w:rsid w:val="00875BBD"/>
    <w:rsid w:val="00875D42"/>
    <w:rsid w:val="00875FBE"/>
    <w:rsid w:val="0087604E"/>
    <w:rsid w:val="00876288"/>
    <w:rsid w:val="008762FE"/>
    <w:rsid w:val="00876543"/>
    <w:rsid w:val="008765AB"/>
    <w:rsid w:val="008767C5"/>
    <w:rsid w:val="00876D1B"/>
    <w:rsid w:val="00877278"/>
    <w:rsid w:val="008772FB"/>
    <w:rsid w:val="00877465"/>
    <w:rsid w:val="00877B21"/>
    <w:rsid w:val="0088006A"/>
    <w:rsid w:val="00880113"/>
    <w:rsid w:val="008803B6"/>
    <w:rsid w:val="00880493"/>
    <w:rsid w:val="008806CE"/>
    <w:rsid w:val="00880C19"/>
    <w:rsid w:val="00880D53"/>
    <w:rsid w:val="00881256"/>
    <w:rsid w:val="00881906"/>
    <w:rsid w:val="0088199A"/>
    <w:rsid w:val="00881C9B"/>
    <w:rsid w:val="00881F8E"/>
    <w:rsid w:val="0088207D"/>
    <w:rsid w:val="0088241D"/>
    <w:rsid w:val="008827A3"/>
    <w:rsid w:val="00882821"/>
    <w:rsid w:val="008830E3"/>
    <w:rsid w:val="0088318E"/>
    <w:rsid w:val="008831CD"/>
    <w:rsid w:val="008833C5"/>
    <w:rsid w:val="008839B8"/>
    <w:rsid w:val="00883A16"/>
    <w:rsid w:val="00883F7F"/>
    <w:rsid w:val="0088461E"/>
    <w:rsid w:val="00884B1C"/>
    <w:rsid w:val="00884BC9"/>
    <w:rsid w:val="00884C15"/>
    <w:rsid w:val="00884DFA"/>
    <w:rsid w:val="00885160"/>
    <w:rsid w:val="008859A6"/>
    <w:rsid w:val="00885D6D"/>
    <w:rsid w:val="00885E3A"/>
    <w:rsid w:val="00885FA3"/>
    <w:rsid w:val="00886102"/>
    <w:rsid w:val="008864CE"/>
    <w:rsid w:val="0088692F"/>
    <w:rsid w:val="00886CC0"/>
    <w:rsid w:val="00887164"/>
    <w:rsid w:val="00887250"/>
    <w:rsid w:val="0088790F"/>
    <w:rsid w:val="00887951"/>
    <w:rsid w:val="0089009E"/>
    <w:rsid w:val="0089067E"/>
    <w:rsid w:val="0089090B"/>
    <w:rsid w:val="00890937"/>
    <w:rsid w:val="00890D08"/>
    <w:rsid w:val="008910CB"/>
    <w:rsid w:val="0089131D"/>
    <w:rsid w:val="008913D4"/>
    <w:rsid w:val="00891958"/>
    <w:rsid w:val="008919E4"/>
    <w:rsid w:val="00891AE7"/>
    <w:rsid w:val="00892087"/>
    <w:rsid w:val="00892493"/>
    <w:rsid w:val="00892557"/>
    <w:rsid w:val="0089293B"/>
    <w:rsid w:val="0089340B"/>
    <w:rsid w:val="008934C5"/>
    <w:rsid w:val="00893727"/>
    <w:rsid w:val="00893B18"/>
    <w:rsid w:val="0089419B"/>
    <w:rsid w:val="008942FC"/>
    <w:rsid w:val="0089435A"/>
    <w:rsid w:val="00894377"/>
    <w:rsid w:val="00894570"/>
    <w:rsid w:val="00894BD9"/>
    <w:rsid w:val="00894EA2"/>
    <w:rsid w:val="00894F94"/>
    <w:rsid w:val="0089551D"/>
    <w:rsid w:val="0089573C"/>
    <w:rsid w:val="00895861"/>
    <w:rsid w:val="008959CE"/>
    <w:rsid w:val="00895D47"/>
    <w:rsid w:val="00896261"/>
    <w:rsid w:val="00896492"/>
    <w:rsid w:val="008965B1"/>
    <w:rsid w:val="008966E3"/>
    <w:rsid w:val="0089673A"/>
    <w:rsid w:val="008969F7"/>
    <w:rsid w:val="00896AF6"/>
    <w:rsid w:val="00896C78"/>
    <w:rsid w:val="008975BA"/>
    <w:rsid w:val="00897606"/>
    <w:rsid w:val="008976D3"/>
    <w:rsid w:val="00897B2F"/>
    <w:rsid w:val="00897C02"/>
    <w:rsid w:val="00897EF9"/>
    <w:rsid w:val="00897FE8"/>
    <w:rsid w:val="008A00EE"/>
    <w:rsid w:val="008A0373"/>
    <w:rsid w:val="008A06E8"/>
    <w:rsid w:val="008A0AA7"/>
    <w:rsid w:val="008A0B60"/>
    <w:rsid w:val="008A0CE2"/>
    <w:rsid w:val="008A0DEB"/>
    <w:rsid w:val="008A136A"/>
    <w:rsid w:val="008A1585"/>
    <w:rsid w:val="008A1E82"/>
    <w:rsid w:val="008A1FE4"/>
    <w:rsid w:val="008A2383"/>
    <w:rsid w:val="008A2570"/>
    <w:rsid w:val="008A261D"/>
    <w:rsid w:val="008A274F"/>
    <w:rsid w:val="008A282B"/>
    <w:rsid w:val="008A2C37"/>
    <w:rsid w:val="008A302E"/>
    <w:rsid w:val="008A34B0"/>
    <w:rsid w:val="008A34B3"/>
    <w:rsid w:val="008A38B5"/>
    <w:rsid w:val="008A3CCC"/>
    <w:rsid w:val="008A40D6"/>
    <w:rsid w:val="008A4121"/>
    <w:rsid w:val="008A4392"/>
    <w:rsid w:val="008A466F"/>
    <w:rsid w:val="008A49B7"/>
    <w:rsid w:val="008A4D06"/>
    <w:rsid w:val="008A4D1B"/>
    <w:rsid w:val="008A505B"/>
    <w:rsid w:val="008A55C5"/>
    <w:rsid w:val="008A56C8"/>
    <w:rsid w:val="008A5972"/>
    <w:rsid w:val="008A5F00"/>
    <w:rsid w:val="008A5F18"/>
    <w:rsid w:val="008A60A6"/>
    <w:rsid w:val="008A6237"/>
    <w:rsid w:val="008A6372"/>
    <w:rsid w:val="008A65D1"/>
    <w:rsid w:val="008A6897"/>
    <w:rsid w:val="008A6997"/>
    <w:rsid w:val="008A6FD6"/>
    <w:rsid w:val="008A703B"/>
    <w:rsid w:val="008A70F0"/>
    <w:rsid w:val="008A73F9"/>
    <w:rsid w:val="008A7772"/>
    <w:rsid w:val="008A77AE"/>
    <w:rsid w:val="008A7BF2"/>
    <w:rsid w:val="008A7CED"/>
    <w:rsid w:val="008A7D4F"/>
    <w:rsid w:val="008B009D"/>
    <w:rsid w:val="008B0669"/>
    <w:rsid w:val="008B06B8"/>
    <w:rsid w:val="008B0962"/>
    <w:rsid w:val="008B0B87"/>
    <w:rsid w:val="008B0BC1"/>
    <w:rsid w:val="008B11E9"/>
    <w:rsid w:val="008B19A0"/>
    <w:rsid w:val="008B1D4B"/>
    <w:rsid w:val="008B1E33"/>
    <w:rsid w:val="008B1FD9"/>
    <w:rsid w:val="008B2176"/>
    <w:rsid w:val="008B2692"/>
    <w:rsid w:val="008B2A54"/>
    <w:rsid w:val="008B2DAB"/>
    <w:rsid w:val="008B3137"/>
    <w:rsid w:val="008B315C"/>
    <w:rsid w:val="008B396C"/>
    <w:rsid w:val="008B3B87"/>
    <w:rsid w:val="008B3E4D"/>
    <w:rsid w:val="008B41EA"/>
    <w:rsid w:val="008B47E8"/>
    <w:rsid w:val="008B49C1"/>
    <w:rsid w:val="008B4C2C"/>
    <w:rsid w:val="008B5050"/>
    <w:rsid w:val="008B52C7"/>
    <w:rsid w:val="008B543D"/>
    <w:rsid w:val="008B55BB"/>
    <w:rsid w:val="008B56AC"/>
    <w:rsid w:val="008B5DDF"/>
    <w:rsid w:val="008B63D1"/>
    <w:rsid w:val="008B65CC"/>
    <w:rsid w:val="008B674C"/>
    <w:rsid w:val="008B6A6D"/>
    <w:rsid w:val="008B6BD7"/>
    <w:rsid w:val="008B6C44"/>
    <w:rsid w:val="008B76F9"/>
    <w:rsid w:val="008B78BD"/>
    <w:rsid w:val="008C000D"/>
    <w:rsid w:val="008C0203"/>
    <w:rsid w:val="008C08E0"/>
    <w:rsid w:val="008C10E1"/>
    <w:rsid w:val="008C10F5"/>
    <w:rsid w:val="008C19D3"/>
    <w:rsid w:val="008C1A26"/>
    <w:rsid w:val="008C1AE7"/>
    <w:rsid w:val="008C1B59"/>
    <w:rsid w:val="008C1B78"/>
    <w:rsid w:val="008C1C57"/>
    <w:rsid w:val="008C1C7C"/>
    <w:rsid w:val="008C1E2F"/>
    <w:rsid w:val="008C2049"/>
    <w:rsid w:val="008C22D3"/>
    <w:rsid w:val="008C2B2E"/>
    <w:rsid w:val="008C39C8"/>
    <w:rsid w:val="008C45C2"/>
    <w:rsid w:val="008C4664"/>
    <w:rsid w:val="008C467A"/>
    <w:rsid w:val="008C484A"/>
    <w:rsid w:val="008C4ACE"/>
    <w:rsid w:val="008C4CB5"/>
    <w:rsid w:val="008C53ED"/>
    <w:rsid w:val="008C545E"/>
    <w:rsid w:val="008C5643"/>
    <w:rsid w:val="008C5774"/>
    <w:rsid w:val="008C5949"/>
    <w:rsid w:val="008C5C1C"/>
    <w:rsid w:val="008C61E1"/>
    <w:rsid w:val="008C6291"/>
    <w:rsid w:val="008C62C8"/>
    <w:rsid w:val="008C666D"/>
    <w:rsid w:val="008C68F1"/>
    <w:rsid w:val="008C6963"/>
    <w:rsid w:val="008C6BD0"/>
    <w:rsid w:val="008C6BFE"/>
    <w:rsid w:val="008C74C9"/>
    <w:rsid w:val="008C7582"/>
    <w:rsid w:val="008C77BF"/>
    <w:rsid w:val="008C7D2F"/>
    <w:rsid w:val="008D0024"/>
    <w:rsid w:val="008D0422"/>
    <w:rsid w:val="008D0B83"/>
    <w:rsid w:val="008D0E6A"/>
    <w:rsid w:val="008D0E96"/>
    <w:rsid w:val="008D105C"/>
    <w:rsid w:val="008D16D3"/>
    <w:rsid w:val="008D1D1D"/>
    <w:rsid w:val="008D1F60"/>
    <w:rsid w:val="008D1F74"/>
    <w:rsid w:val="008D240D"/>
    <w:rsid w:val="008D24CF"/>
    <w:rsid w:val="008D2D38"/>
    <w:rsid w:val="008D31F2"/>
    <w:rsid w:val="008D363C"/>
    <w:rsid w:val="008D3EA1"/>
    <w:rsid w:val="008D400C"/>
    <w:rsid w:val="008D48A8"/>
    <w:rsid w:val="008D4FD4"/>
    <w:rsid w:val="008D4FE5"/>
    <w:rsid w:val="008D56EA"/>
    <w:rsid w:val="008D5780"/>
    <w:rsid w:val="008D58E4"/>
    <w:rsid w:val="008D5996"/>
    <w:rsid w:val="008D5D09"/>
    <w:rsid w:val="008D5D51"/>
    <w:rsid w:val="008D5D94"/>
    <w:rsid w:val="008D6381"/>
    <w:rsid w:val="008D6A3B"/>
    <w:rsid w:val="008D6A41"/>
    <w:rsid w:val="008D6C32"/>
    <w:rsid w:val="008D6D5C"/>
    <w:rsid w:val="008D7A49"/>
    <w:rsid w:val="008D7C7B"/>
    <w:rsid w:val="008D7ECB"/>
    <w:rsid w:val="008E0247"/>
    <w:rsid w:val="008E033E"/>
    <w:rsid w:val="008E081C"/>
    <w:rsid w:val="008E085A"/>
    <w:rsid w:val="008E08AA"/>
    <w:rsid w:val="008E098D"/>
    <w:rsid w:val="008E1013"/>
    <w:rsid w:val="008E11B7"/>
    <w:rsid w:val="008E16D2"/>
    <w:rsid w:val="008E1906"/>
    <w:rsid w:val="008E1D68"/>
    <w:rsid w:val="008E1FE1"/>
    <w:rsid w:val="008E211E"/>
    <w:rsid w:val="008E2235"/>
    <w:rsid w:val="008E25DE"/>
    <w:rsid w:val="008E2B24"/>
    <w:rsid w:val="008E2D99"/>
    <w:rsid w:val="008E2E9B"/>
    <w:rsid w:val="008E3055"/>
    <w:rsid w:val="008E307E"/>
    <w:rsid w:val="008E38DC"/>
    <w:rsid w:val="008E3E29"/>
    <w:rsid w:val="008E5587"/>
    <w:rsid w:val="008E561C"/>
    <w:rsid w:val="008E5C88"/>
    <w:rsid w:val="008E6652"/>
    <w:rsid w:val="008E6804"/>
    <w:rsid w:val="008E6FBB"/>
    <w:rsid w:val="008E7068"/>
    <w:rsid w:val="008E70EE"/>
    <w:rsid w:val="008E713D"/>
    <w:rsid w:val="008E73C8"/>
    <w:rsid w:val="008E7BE4"/>
    <w:rsid w:val="008E7D56"/>
    <w:rsid w:val="008F0048"/>
    <w:rsid w:val="008F013C"/>
    <w:rsid w:val="008F023F"/>
    <w:rsid w:val="008F0404"/>
    <w:rsid w:val="008F0457"/>
    <w:rsid w:val="008F0693"/>
    <w:rsid w:val="008F0ABC"/>
    <w:rsid w:val="008F0E2E"/>
    <w:rsid w:val="008F0E3D"/>
    <w:rsid w:val="008F1530"/>
    <w:rsid w:val="008F164A"/>
    <w:rsid w:val="008F1746"/>
    <w:rsid w:val="008F1CDA"/>
    <w:rsid w:val="008F212F"/>
    <w:rsid w:val="008F2C6E"/>
    <w:rsid w:val="008F30A4"/>
    <w:rsid w:val="008F325C"/>
    <w:rsid w:val="008F3A7C"/>
    <w:rsid w:val="008F3A8D"/>
    <w:rsid w:val="008F3C04"/>
    <w:rsid w:val="008F3DC4"/>
    <w:rsid w:val="008F3EA5"/>
    <w:rsid w:val="008F41CC"/>
    <w:rsid w:val="008F4311"/>
    <w:rsid w:val="008F43DF"/>
    <w:rsid w:val="008F46AE"/>
    <w:rsid w:val="008F4FF2"/>
    <w:rsid w:val="008F50F4"/>
    <w:rsid w:val="008F5400"/>
    <w:rsid w:val="008F5796"/>
    <w:rsid w:val="008F5908"/>
    <w:rsid w:val="008F5C3F"/>
    <w:rsid w:val="008F6198"/>
    <w:rsid w:val="008F625E"/>
    <w:rsid w:val="008F639B"/>
    <w:rsid w:val="008F65C8"/>
    <w:rsid w:val="008F6658"/>
    <w:rsid w:val="008F6886"/>
    <w:rsid w:val="008F6FD1"/>
    <w:rsid w:val="008F70DC"/>
    <w:rsid w:val="008F752B"/>
    <w:rsid w:val="008F7692"/>
    <w:rsid w:val="008F7AEB"/>
    <w:rsid w:val="009005D8"/>
    <w:rsid w:val="00900849"/>
    <w:rsid w:val="00900A58"/>
    <w:rsid w:val="00900EFD"/>
    <w:rsid w:val="00900F8B"/>
    <w:rsid w:val="00900FBF"/>
    <w:rsid w:val="0090121D"/>
    <w:rsid w:val="00901910"/>
    <w:rsid w:val="00901934"/>
    <w:rsid w:val="00901F31"/>
    <w:rsid w:val="00902425"/>
    <w:rsid w:val="009025D3"/>
    <w:rsid w:val="009027AE"/>
    <w:rsid w:val="009028C5"/>
    <w:rsid w:val="00902B20"/>
    <w:rsid w:val="00902C8A"/>
    <w:rsid w:val="00902D7E"/>
    <w:rsid w:val="00903140"/>
    <w:rsid w:val="009041F6"/>
    <w:rsid w:val="009042DB"/>
    <w:rsid w:val="00904399"/>
    <w:rsid w:val="0090445F"/>
    <w:rsid w:val="00904BFE"/>
    <w:rsid w:val="00904F73"/>
    <w:rsid w:val="00905045"/>
    <w:rsid w:val="009053AB"/>
    <w:rsid w:val="00905552"/>
    <w:rsid w:val="0090555F"/>
    <w:rsid w:val="00905793"/>
    <w:rsid w:val="00905AF5"/>
    <w:rsid w:val="00905C58"/>
    <w:rsid w:val="009061CE"/>
    <w:rsid w:val="0090634F"/>
    <w:rsid w:val="009064C0"/>
    <w:rsid w:val="00906642"/>
    <w:rsid w:val="00906937"/>
    <w:rsid w:val="00906FB3"/>
    <w:rsid w:val="00907AAF"/>
    <w:rsid w:val="00907E1A"/>
    <w:rsid w:val="00910108"/>
    <w:rsid w:val="00910139"/>
    <w:rsid w:val="0091023A"/>
    <w:rsid w:val="0091025A"/>
    <w:rsid w:val="00910336"/>
    <w:rsid w:val="00910864"/>
    <w:rsid w:val="00910E9C"/>
    <w:rsid w:val="00910FCD"/>
    <w:rsid w:val="0091124D"/>
    <w:rsid w:val="00911546"/>
    <w:rsid w:val="009117A1"/>
    <w:rsid w:val="0091216A"/>
    <w:rsid w:val="0091224C"/>
    <w:rsid w:val="009125CB"/>
    <w:rsid w:val="00912653"/>
    <w:rsid w:val="00912C5A"/>
    <w:rsid w:val="009137A4"/>
    <w:rsid w:val="00913B26"/>
    <w:rsid w:val="00913B55"/>
    <w:rsid w:val="00913BBC"/>
    <w:rsid w:val="00913E1D"/>
    <w:rsid w:val="0091402E"/>
    <w:rsid w:val="009141DB"/>
    <w:rsid w:val="00914651"/>
    <w:rsid w:val="009149D4"/>
    <w:rsid w:val="00914A11"/>
    <w:rsid w:val="00914AA6"/>
    <w:rsid w:val="00914B7A"/>
    <w:rsid w:val="00914DF8"/>
    <w:rsid w:val="00914E59"/>
    <w:rsid w:val="00915241"/>
    <w:rsid w:val="0091537C"/>
    <w:rsid w:val="0091567B"/>
    <w:rsid w:val="00915D54"/>
    <w:rsid w:val="009164DF"/>
    <w:rsid w:val="00916751"/>
    <w:rsid w:val="0091690C"/>
    <w:rsid w:val="00916AC7"/>
    <w:rsid w:val="00916D7C"/>
    <w:rsid w:val="00917343"/>
    <w:rsid w:val="00917788"/>
    <w:rsid w:val="00917E93"/>
    <w:rsid w:val="00920493"/>
    <w:rsid w:val="00920862"/>
    <w:rsid w:val="0092095E"/>
    <w:rsid w:val="00920A0E"/>
    <w:rsid w:val="00920AA1"/>
    <w:rsid w:val="00921263"/>
    <w:rsid w:val="00921496"/>
    <w:rsid w:val="00921BC5"/>
    <w:rsid w:val="00922041"/>
    <w:rsid w:val="00922202"/>
    <w:rsid w:val="00922326"/>
    <w:rsid w:val="00922852"/>
    <w:rsid w:val="00922887"/>
    <w:rsid w:val="00923047"/>
    <w:rsid w:val="0092356F"/>
    <w:rsid w:val="00923696"/>
    <w:rsid w:val="00923867"/>
    <w:rsid w:val="00923B93"/>
    <w:rsid w:val="00923BAE"/>
    <w:rsid w:val="0092427B"/>
    <w:rsid w:val="00924685"/>
    <w:rsid w:val="0092472B"/>
    <w:rsid w:val="00924A03"/>
    <w:rsid w:val="00924B4C"/>
    <w:rsid w:val="00924D7F"/>
    <w:rsid w:val="00924FB4"/>
    <w:rsid w:val="009250C0"/>
    <w:rsid w:val="009252D0"/>
    <w:rsid w:val="00925454"/>
    <w:rsid w:val="00925807"/>
    <w:rsid w:val="00925860"/>
    <w:rsid w:val="00925AAE"/>
    <w:rsid w:val="00925C38"/>
    <w:rsid w:val="00925EED"/>
    <w:rsid w:val="00926165"/>
    <w:rsid w:val="009264E7"/>
    <w:rsid w:val="00926565"/>
    <w:rsid w:val="00926892"/>
    <w:rsid w:val="00926DE5"/>
    <w:rsid w:val="00927124"/>
    <w:rsid w:val="009271CA"/>
    <w:rsid w:val="0092753B"/>
    <w:rsid w:val="00927D9B"/>
    <w:rsid w:val="00927F80"/>
    <w:rsid w:val="00927FE4"/>
    <w:rsid w:val="00927FFE"/>
    <w:rsid w:val="0093001B"/>
    <w:rsid w:val="00930559"/>
    <w:rsid w:val="00930C11"/>
    <w:rsid w:val="00930C1B"/>
    <w:rsid w:val="00930EBF"/>
    <w:rsid w:val="00930F28"/>
    <w:rsid w:val="00930F4E"/>
    <w:rsid w:val="00931078"/>
    <w:rsid w:val="00931083"/>
    <w:rsid w:val="00931394"/>
    <w:rsid w:val="00931627"/>
    <w:rsid w:val="0093164E"/>
    <w:rsid w:val="00931913"/>
    <w:rsid w:val="009319AF"/>
    <w:rsid w:val="00931ADA"/>
    <w:rsid w:val="00931F9B"/>
    <w:rsid w:val="00932293"/>
    <w:rsid w:val="009322BC"/>
    <w:rsid w:val="00932653"/>
    <w:rsid w:val="009338AF"/>
    <w:rsid w:val="00933C6E"/>
    <w:rsid w:val="00934018"/>
    <w:rsid w:val="00934249"/>
    <w:rsid w:val="00934373"/>
    <w:rsid w:val="00934BB0"/>
    <w:rsid w:val="00934D59"/>
    <w:rsid w:val="00934D80"/>
    <w:rsid w:val="00935120"/>
    <w:rsid w:val="009351F0"/>
    <w:rsid w:val="00935335"/>
    <w:rsid w:val="00935A92"/>
    <w:rsid w:val="00935C06"/>
    <w:rsid w:val="00936571"/>
    <w:rsid w:val="00936595"/>
    <w:rsid w:val="009365A6"/>
    <w:rsid w:val="0093717C"/>
    <w:rsid w:val="009376C2"/>
    <w:rsid w:val="00937871"/>
    <w:rsid w:val="00937DAF"/>
    <w:rsid w:val="00937E68"/>
    <w:rsid w:val="009402F6"/>
    <w:rsid w:val="0094031B"/>
    <w:rsid w:val="00940955"/>
    <w:rsid w:val="00940A1D"/>
    <w:rsid w:val="00940A31"/>
    <w:rsid w:val="00940A6D"/>
    <w:rsid w:val="00940AD6"/>
    <w:rsid w:val="00940CDE"/>
    <w:rsid w:val="00940F10"/>
    <w:rsid w:val="00940F36"/>
    <w:rsid w:val="00941136"/>
    <w:rsid w:val="00941405"/>
    <w:rsid w:val="00941601"/>
    <w:rsid w:val="00941695"/>
    <w:rsid w:val="0094185C"/>
    <w:rsid w:val="0094195C"/>
    <w:rsid w:val="00941B51"/>
    <w:rsid w:val="00941C71"/>
    <w:rsid w:val="00941D9F"/>
    <w:rsid w:val="00942191"/>
    <w:rsid w:val="0094233D"/>
    <w:rsid w:val="009423DA"/>
    <w:rsid w:val="009424C1"/>
    <w:rsid w:val="0094253F"/>
    <w:rsid w:val="0094254C"/>
    <w:rsid w:val="0094261D"/>
    <w:rsid w:val="00942780"/>
    <w:rsid w:val="0094279E"/>
    <w:rsid w:val="00942AC9"/>
    <w:rsid w:val="00942BAA"/>
    <w:rsid w:val="00943310"/>
    <w:rsid w:val="009433E4"/>
    <w:rsid w:val="009439A6"/>
    <w:rsid w:val="00943A84"/>
    <w:rsid w:val="00943AFF"/>
    <w:rsid w:val="00943C8F"/>
    <w:rsid w:val="00943CC4"/>
    <w:rsid w:val="00944126"/>
    <w:rsid w:val="0094439D"/>
    <w:rsid w:val="0094457C"/>
    <w:rsid w:val="00944E29"/>
    <w:rsid w:val="0094536E"/>
    <w:rsid w:val="00945382"/>
    <w:rsid w:val="00945CFD"/>
    <w:rsid w:val="00945F9E"/>
    <w:rsid w:val="009463B4"/>
    <w:rsid w:val="0094643E"/>
    <w:rsid w:val="009465C3"/>
    <w:rsid w:val="009466D7"/>
    <w:rsid w:val="00946ACA"/>
    <w:rsid w:val="0094718D"/>
    <w:rsid w:val="0094724B"/>
    <w:rsid w:val="00947373"/>
    <w:rsid w:val="009475A3"/>
    <w:rsid w:val="0094778A"/>
    <w:rsid w:val="00950050"/>
    <w:rsid w:val="009501F4"/>
    <w:rsid w:val="009507D1"/>
    <w:rsid w:val="00950834"/>
    <w:rsid w:val="009508C5"/>
    <w:rsid w:val="00950C0A"/>
    <w:rsid w:val="0095111A"/>
    <w:rsid w:val="00951235"/>
    <w:rsid w:val="00951521"/>
    <w:rsid w:val="0095159E"/>
    <w:rsid w:val="009517D8"/>
    <w:rsid w:val="00951AF0"/>
    <w:rsid w:val="00951DAB"/>
    <w:rsid w:val="00951DB0"/>
    <w:rsid w:val="00951F81"/>
    <w:rsid w:val="009520ED"/>
    <w:rsid w:val="0095220E"/>
    <w:rsid w:val="00952714"/>
    <w:rsid w:val="0095351A"/>
    <w:rsid w:val="00953881"/>
    <w:rsid w:val="00953A01"/>
    <w:rsid w:val="00953C05"/>
    <w:rsid w:val="00953D22"/>
    <w:rsid w:val="00953F16"/>
    <w:rsid w:val="009540D3"/>
    <w:rsid w:val="0095412D"/>
    <w:rsid w:val="00954168"/>
    <w:rsid w:val="009541B3"/>
    <w:rsid w:val="009542B8"/>
    <w:rsid w:val="00954364"/>
    <w:rsid w:val="00954751"/>
    <w:rsid w:val="009547BE"/>
    <w:rsid w:val="00954823"/>
    <w:rsid w:val="009552A6"/>
    <w:rsid w:val="00955C67"/>
    <w:rsid w:val="00956161"/>
    <w:rsid w:val="009563A1"/>
    <w:rsid w:val="009564CC"/>
    <w:rsid w:val="009566F3"/>
    <w:rsid w:val="0095674D"/>
    <w:rsid w:val="00956AD8"/>
    <w:rsid w:val="00956FF9"/>
    <w:rsid w:val="009571CE"/>
    <w:rsid w:val="00957585"/>
    <w:rsid w:val="009578AC"/>
    <w:rsid w:val="00957A1A"/>
    <w:rsid w:val="00957CDB"/>
    <w:rsid w:val="00957D5F"/>
    <w:rsid w:val="00957FF4"/>
    <w:rsid w:val="009601A6"/>
    <w:rsid w:val="0096068B"/>
    <w:rsid w:val="00960A1F"/>
    <w:rsid w:val="00960E30"/>
    <w:rsid w:val="00960F36"/>
    <w:rsid w:val="00960F50"/>
    <w:rsid w:val="00961167"/>
    <w:rsid w:val="009612CF"/>
    <w:rsid w:val="0096171D"/>
    <w:rsid w:val="00961947"/>
    <w:rsid w:val="009619BE"/>
    <w:rsid w:val="00961A10"/>
    <w:rsid w:val="00961E31"/>
    <w:rsid w:val="009624FA"/>
    <w:rsid w:val="0096257E"/>
    <w:rsid w:val="009625C9"/>
    <w:rsid w:val="00962846"/>
    <w:rsid w:val="00962B64"/>
    <w:rsid w:val="00963074"/>
    <w:rsid w:val="00963094"/>
    <w:rsid w:val="00963120"/>
    <w:rsid w:val="009633E5"/>
    <w:rsid w:val="009633F9"/>
    <w:rsid w:val="00963965"/>
    <w:rsid w:val="00963A6D"/>
    <w:rsid w:val="00963BCF"/>
    <w:rsid w:val="00964039"/>
    <w:rsid w:val="009643F2"/>
    <w:rsid w:val="009648AB"/>
    <w:rsid w:val="0096554D"/>
    <w:rsid w:val="00965A3F"/>
    <w:rsid w:val="00965C1D"/>
    <w:rsid w:val="00965CB8"/>
    <w:rsid w:val="00965EA2"/>
    <w:rsid w:val="009661B3"/>
    <w:rsid w:val="0096635F"/>
    <w:rsid w:val="009665D7"/>
    <w:rsid w:val="00966C8E"/>
    <w:rsid w:val="00966F48"/>
    <w:rsid w:val="00966FBE"/>
    <w:rsid w:val="009671CD"/>
    <w:rsid w:val="0096740C"/>
    <w:rsid w:val="00967634"/>
    <w:rsid w:val="009679CE"/>
    <w:rsid w:val="00967EC7"/>
    <w:rsid w:val="00967F39"/>
    <w:rsid w:val="0097109B"/>
    <w:rsid w:val="009711C3"/>
    <w:rsid w:val="009712D0"/>
    <w:rsid w:val="00971BC8"/>
    <w:rsid w:val="009728BC"/>
    <w:rsid w:val="009728C2"/>
    <w:rsid w:val="00972B52"/>
    <w:rsid w:val="00972F1F"/>
    <w:rsid w:val="00972F4C"/>
    <w:rsid w:val="00973282"/>
    <w:rsid w:val="00973468"/>
    <w:rsid w:val="0097352C"/>
    <w:rsid w:val="00973A3F"/>
    <w:rsid w:val="00973AC1"/>
    <w:rsid w:val="00973CD3"/>
    <w:rsid w:val="00973CD8"/>
    <w:rsid w:val="00973CE1"/>
    <w:rsid w:val="00973E12"/>
    <w:rsid w:val="009744B5"/>
    <w:rsid w:val="00974E6F"/>
    <w:rsid w:val="0097516D"/>
    <w:rsid w:val="00975C08"/>
    <w:rsid w:val="00975CE8"/>
    <w:rsid w:val="009765B4"/>
    <w:rsid w:val="00976864"/>
    <w:rsid w:val="009769F6"/>
    <w:rsid w:val="00976C1B"/>
    <w:rsid w:val="00976C23"/>
    <w:rsid w:val="00976DE9"/>
    <w:rsid w:val="009770AE"/>
    <w:rsid w:val="00977597"/>
    <w:rsid w:val="009776E0"/>
    <w:rsid w:val="00980A46"/>
    <w:rsid w:val="009819E2"/>
    <w:rsid w:val="00981A28"/>
    <w:rsid w:val="00981E65"/>
    <w:rsid w:val="00981EAC"/>
    <w:rsid w:val="00982CD4"/>
    <w:rsid w:val="00982D75"/>
    <w:rsid w:val="00982E6C"/>
    <w:rsid w:val="00982EA6"/>
    <w:rsid w:val="00983110"/>
    <w:rsid w:val="009834CA"/>
    <w:rsid w:val="009837F9"/>
    <w:rsid w:val="009838A4"/>
    <w:rsid w:val="0098391B"/>
    <w:rsid w:val="00983E19"/>
    <w:rsid w:val="009843E3"/>
    <w:rsid w:val="00984B42"/>
    <w:rsid w:val="00984C3B"/>
    <w:rsid w:val="00984DBB"/>
    <w:rsid w:val="00984F24"/>
    <w:rsid w:val="009851FB"/>
    <w:rsid w:val="00985551"/>
    <w:rsid w:val="00985BD8"/>
    <w:rsid w:val="00985D99"/>
    <w:rsid w:val="00985F7A"/>
    <w:rsid w:val="00986271"/>
    <w:rsid w:val="0098638D"/>
    <w:rsid w:val="00986396"/>
    <w:rsid w:val="0098685C"/>
    <w:rsid w:val="00986A83"/>
    <w:rsid w:val="00986C8B"/>
    <w:rsid w:val="00987144"/>
    <w:rsid w:val="0098717C"/>
    <w:rsid w:val="00987181"/>
    <w:rsid w:val="00987523"/>
    <w:rsid w:val="009879F6"/>
    <w:rsid w:val="00987D0A"/>
    <w:rsid w:val="00987DE2"/>
    <w:rsid w:val="009902CD"/>
    <w:rsid w:val="009902EE"/>
    <w:rsid w:val="00990306"/>
    <w:rsid w:val="0099057C"/>
    <w:rsid w:val="009905DE"/>
    <w:rsid w:val="009908ED"/>
    <w:rsid w:val="00990EC6"/>
    <w:rsid w:val="009915A4"/>
    <w:rsid w:val="0099177D"/>
    <w:rsid w:val="0099197C"/>
    <w:rsid w:val="00991B34"/>
    <w:rsid w:val="0099248E"/>
    <w:rsid w:val="00992687"/>
    <w:rsid w:val="00992722"/>
    <w:rsid w:val="009929A8"/>
    <w:rsid w:val="00992AD1"/>
    <w:rsid w:val="00992FC4"/>
    <w:rsid w:val="009931F1"/>
    <w:rsid w:val="0099361A"/>
    <w:rsid w:val="00993A11"/>
    <w:rsid w:val="00993EE8"/>
    <w:rsid w:val="009942F0"/>
    <w:rsid w:val="00994439"/>
    <w:rsid w:val="00994894"/>
    <w:rsid w:val="00994971"/>
    <w:rsid w:val="00995162"/>
    <w:rsid w:val="00995AEF"/>
    <w:rsid w:val="00995F96"/>
    <w:rsid w:val="009962CB"/>
    <w:rsid w:val="0099637B"/>
    <w:rsid w:val="009965BE"/>
    <w:rsid w:val="0099676E"/>
    <w:rsid w:val="0099696A"/>
    <w:rsid w:val="00996CDF"/>
    <w:rsid w:val="00996D9A"/>
    <w:rsid w:val="009A0576"/>
    <w:rsid w:val="009A06D4"/>
    <w:rsid w:val="009A0B76"/>
    <w:rsid w:val="009A0D45"/>
    <w:rsid w:val="009A0F59"/>
    <w:rsid w:val="009A12FE"/>
    <w:rsid w:val="009A15A4"/>
    <w:rsid w:val="009A1D1C"/>
    <w:rsid w:val="009A1EAC"/>
    <w:rsid w:val="009A1EE8"/>
    <w:rsid w:val="009A21C6"/>
    <w:rsid w:val="009A2411"/>
    <w:rsid w:val="009A2814"/>
    <w:rsid w:val="009A2B52"/>
    <w:rsid w:val="009A2E08"/>
    <w:rsid w:val="009A313F"/>
    <w:rsid w:val="009A318F"/>
    <w:rsid w:val="009A32DF"/>
    <w:rsid w:val="009A3478"/>
    <w:rsid w:val="009A3A19"/>
    <w:rsid w:val="009A3E4E"/>
    <w:rsid w:val="009A45A8"/>
    <w:rsid w:val="009A4DFC"/>
    <w:rsid w:val="009A4E65"/>
    <w:rsid w:val="009A5329"/>
    <w:rsid w:val="009A549F"/>
    <w:rsid w:val="009A5959"/>
    <w:rsid w:val="009A5C4F"/>
    <w:rsid w:val="009A5E5C"/>
    <w:rsid w:val="009A601D"/>
    <w:rsid w:val="009A6204"/>
    <w:rsid w:val="009A6280"/>
    <w:rsid w:val="009A695A"/>
    <w:rsid w:val="009A6A2A"/>
    <w:rsid w:val="009A6EB4"/>
    <w:rsid w:val="009A6F84"/>
    <w:rsid w:val="009A7796"/>
    <w:rsid w:val="009A77E8"/>
    <w:rsid w:val="009B0268"/>
    <w:rsid w:val="009B0876"/>
    <w:rsid w:val="009B0B01"/>
    <w:rsid w:val="009B15B6"/>
    <w:rsid w:val="009B15DE"/>
    <w:rsid w:val="009B1C07"/>
    <w:rsid w:val="009B1D57"/>
    <w:rsid w:val="009B1E9C"/>
    <w:rsid w:val="009B201E"/>
    <w:rsid w:val="009B2057"/>
    <w:rsid w:val="009B2162"/>
    <w:rsid w:val="009B2553"/>
    <w:rsid w:val="009B26C5"/>
    <w:rsid w:val="009B27C9"/>
    <w:rsid w:val="009B2AEB"/>
    <w:rsid w:val="009B3140"/>
    <w:rsid w:val="009B3571"/>
    <w:rsid w:val="009B3706"/>
    <w:rsid w:val="009B3728"/>
    <w:rsid w:val="009B3AF7"/>
    <w:rsid w:val="009B3B13"/>
    <w:rsid w:val="009B4505"/>
    <w:rsid w:val="009B47DE"/>
    <w:rsid w:val="009B4B95"/>
    <w:rsid w:val="009B4C61"/>
    <w:rsid w:val="009B4CA9"/>
    <w:rsid w:val="009B4EEE"/>
    <w:rsid w:val="009B5889"/>
    <w:rsid w:val="009B58D2"/>
    <w:rsid w:val="009B5B04"/>
    <w:rsid w:val="009B5E84"/>
    <w:rsid w:val="009B5EA8"/>
    <w:rsid w:val="009B6C0A"/>
    <w:rsid w:val="009B708C"/>
    <w:rsid w:val="009B712F"/>
    <w:rsid w:val="009B71D5"/>
    <w:rsid w:val="009B731C"/>
    <w:rsid w:val="009B7D44"/>
    <w:rsid w:val="009C0516"/>
    <w:rsid w:val="009C054F"/>
    <w:rsid w:val="009C05FD"/>
    <w:rsid w:val="009C0E21"/>
    <w:rsid w:val="009C1066"/>
    <w:rsid w:val="009C113E"/>
    <w:rsid w:val="009C117C"/>
    <w:rsid w:val="009C18A5"/>
    <w:rsid w:val="009C18F7"/>
    <w:rsid w:val="009C1D6E"/>
    <w:rsid w:val="009C1E7F"/>
    <w:rsid w:val="009C1EA8"/>
    <w:rsid w:val="009C1EF3"/>
    <w:rsid w:val="009C205B"/>
    <w:rsid w:val="009C25FA"/>
    <w:rsid w:val="009C296C"/>
    <w:rsid w:val="009C297A"/>
    <w:rsid w:val="009C2F67"/>
    <w:rsid w:val="009C2F90"/>
    <w:rsid w:val="009C3300"/>
    <w:rsid w:val="009C33EF"/>
    <w:rsid w:val="009C3993"/>
    <w:rsid w:val="009C39E6"/>
    <w:rsid w:val="009C3DC6"/>
    <w:rsid w:val="009C3F50"/>
    <w:rsid w:val="009C3FBB"/>
    <w:rsid w:val="009C42F0"/>
    <w:rsid w:val="009C430A"/>
    <w:rsid w:val="009C433B"/>
    <w:rsid w:val="009C48F9"/>
    <w:rsid w:val="009C4D2E"/>
    <w:rsid w:val="009C4D69"/>
    <w:rsid w:val="009C4F5F"/>
    <w:rsid w:val="009C578D"/>
    <w:rsid w:val="009C58DE"/>
    <w:rsid w:val="009C595B"/>
    <w:rsid w:val="009C6095"/>
    <w:rsid w:val="009C60AD"/>
    <w:rsid w:val="009C630E"/>
    <w:rsid w:val="009C6346"/>
    <w:rsid w:val="009C638A"/>
    <w:rsid w:val="009C63B9"/>
    <w:rsid w:val="009C65F0"/>
    <w:rsid w:val="009C68FC"/>
    <w:rsid w:val="009C6965"/>
    <w:rsid w:val="009C6A99"/>
    <w:rsid w:val="009C6CCF"/>
    <w:rsid w:val="009C6CF4"/>
    <w:rsid w:val="009C6D3C"/>
    <w:rsid w:val="009C6DFE"/>
    <w:rsid w:val="009C6E55"/>
    <w:rsid w:val="009C6F26"/>
    <w:rsid w:val="009C746F"/>
    <w:rsid w:val="009C74DC"/>
    <w:rsid w:val="009C7865"/>
    <w:rsid w:val="009C78DD"/>
    <w:rsid w:val="009D023F"/>
    <w:rsid w:val="009D04AF"/>
    <w:rsid w:val="009D0551"/>
    <w:rsid w:val="009D0883"/>
    <w:rsid w:val="009D0C2F"/>
    <w:rsid w:val="009D0F3E"/>
    <w:rsid w:val="009D15A0"/>
    <w:rsid w:val="009D1CF3"/>
    <w:rsid w:val="009D252F"/>
    <w:rsid w:val="009D279A"/>
    <w:rsid w:val="009D27B8"/>
    <w:rsid w:val="009D2E36"/>
    <w:rsid w:val="009D2EEF"/>
    <w:rsid w:val="009D3088"/>
    <w:rsid w:val="009D318A"/>
    <w:rsid w:val="009D31B2"/>
    <w:rsid w:val="009D32B9"/>
    <w:rsid w:val="009D4D13"/>
    <w:rsid w:val="009D4F3E"/>
    <w:rsid w:val="009D4F51"/>
    <w:rsid w:val="009D5371"/>
    <w:rsid w:val="009D53CE"/>
    <w:rsid w:val="009D574D"/>
    <w:rsid w:val="009D5A00"/>
    <w:rsid w:val="009D5B7B"/>
    <w:rsid w:val="009D5ED6"/>
    <w:rsid w:val="009D5F5B"/>
    <w:rsid w:val="009D6A1E"/>
    <w:rsid w:val="009D6B8F"/>
    <w:rsid w:val="009D7079"/>
    <w:rsid w:val="009D745A"/>
    <w:rsid w:val="009D74E9"/>
    <w:rsid w:val="009D774B"/>
    <w:rsid w:val="009D785A"/>
    <w:rsid w:val="009D7BA3"/>
    <w:rsid w:val="009E0162"/>
    <w:rsid w:val="009E022E"/>
    <w:rsid w:val="009E046E"/>
    <w:rsid w:val="009E0784"/>
    <w:rsid w:val="009E0C79"/>
    <w:rsid w:val="009E0F01"/>
    <w:rsid w:val="009E0FCE"/>
    <w:rsid w:val="009E1000"/>
    <w:rsid w:val="009E1009"/>
    <w:rsid w:val="009E1030"/>
    <w:rsid w:val="009E10F3"/>
    <w:rsid w:val="009E1139"/>
    <w:rsid w:val="009E12B7"/>
    <w:rsid w:val="009E12C2"/>
    <w:rsid w:val="009E16C8"/>
    <w:rsid w:val="009E1868"/>
    <w:rsid w:val="009E1945"/>
    <w:rsid w:val="009E1A68"/>
    <w:rsid w:val="009E1E96"/>
    <w:rsid w:val="009E1F79"/>
    <w:rsid w:val="009E2037"/>
    <w:rsid w:val="009E2086"/>
    <w:rsid w:val="009E2567"/>
    <w:rsid w:val="009E257B"/>
    <w:rsid w:val="009E2630"/>
    <w:rsid w:val="009E2BF8"/>
    <w:rsid w:val="009E2C3D"/>
    <w:rsid w:val="009E2D65"/>
    <w:rsid w:val="009E2F4D"/>
    <w:rsid w:val="009E2FAF"/>
    <w:rsid w:val="009E302E"/>
    <w:rsid w:val="009E39B6"/>
    <w:rsid w:val="009E3A34"/>
    <w:rsid w:val="009E3A5E"/>
    <w:rsid w:val="009E42AF"/>
    <w:rsid w:val="009E44E4"/>
    <w:rsid w:val="009E455A"/>
    <w:rsid w:val="009E45BE"/>
    <w:rsid w:val="009E4BE7"/>
    <w:rsid w:val="009E5363"/>
    <w:rsid w:val="009E53EA"/>
    <w:rsid w:val="009E5465"/>
    <w:rsid w:val="009E5922"/>
    <w:rsid w:val="009E5F4B"/>
    <w:rsid w:val="009E60B9"/>
    <w:rsid w:val="009E629F"/>
    <w:rsid w:val="009E67DA"/>
    <w:rsid w:val="009E67EC"/>
    <w:rsid w:val="009E6B2C"/>
    <w:rsid w:val="009E6C9B"/>
    <w:rsid w:val="009E6E0A"/>
    <w:rsid w:val="009E76E4"/>
    <w:rsid w:val="009E79DB"/>
    <w:rsid w:val="009E7A46"/>
    <w:rsid w:val="009E7A4E"/>
    <w:rsid w:val="009E7DDF"/>
    <w:rsid w:val="009F032E"/>
    <w:rsid w:val="009F0385"/>
    <w:rsid w:val="009F1202"/>
    <w:rsid w:val="009F1397"/>
    <w:rsid w:val="009F175C"/>
    <w:rsid w:val="009F18B7"/>
    <w:rsid w:val="009F1A98"/>
    <w:rsid w:val="009F1B76"/>
    <w:rsid w:val="009F1D59"/>
    <w:rsid w:val="009F1E66"/>
    <w:rsid w:val="009F1F40"/>
    <w:rsid w:val="009F2012"/>
    <w:rsid w:val="009F22FC"/>
    <w:rsid w:val="009F2333"/>
    <w:rsid w:val="009F2631"/>
    <w:rsid w:val="009F26B0"/>
    <w:rsid w:val="009F2790"/>
    <w:rsid w:val="009F35FF"/>
    <w:rsid w:val="009F398E"/>
    <w:rsid w:val="009F3A48"/>
    <w:rsid w:val="009F438C"/>
    <w:rsid w:val="009F43AB"/>
    <w:rsid w:val="009F44CA"/>
    <w:rsid w:val="009F46BF"/>
    <w:rsid w:val="009F47E5"/>
    <w:rsid w:val="009F4BEC"/>
    <w:rsid w:val="009F50AB"/>
    <w:rsid w:val="009F5103"/>
    <w:rsid w:val="009F5519"/>
    <w:rsid w:val="009F611B"/>
    <w:rsid w:val="009F68A0"/>
    <w:rsid w:val="009F6C18"/>
    <w:rsid w:val="009F6E8E"/>
    <w:rsid w:val="009F6F0C"/>
    <w:rsid w:val="009F704C"/>
    <w:rsid w:val="009F7089"/>
    <w:rsid w:val="009F7127"/>
    <w:rsid w:val="009F755B"/>
    <w:rsid w:val="009F76AC"/>
    <w:rsid w:val="009F7743"/>
    <w:rsid w:val="009F7827"/>
    <w:rsid w:val="009F7D2B"/>
    <w:rsid w:val="009F7ED7"/>
    <w:rsid w:val="009F7FFD"/>
    <w:rsid w:val="00A00171"/>
    <w:rsid w:val="00A00CC8"/>
    <w:rsid w:val="00A00CF7"/>
    <w:rsid w:val="00A013B6"/>
    <w:rsid w:val="00A015BE"/>
    <w:rsid w:val="00A01B7A"/>
    <w:rsid w:val="00A01D5B"/>
    <w:rsid w:val="00A01E83"/>
    <w:rsid w:val="00A01F50"/>
    <w:rsid w:val="00A0228D"/>
    <w:rsid w:val="00A02699"/>
    <w:rsid w:val="00A03005"/>
    <w:rsid w:val="00A03170"/>
    <w:rsid w:val="00A031DD"/>
    <w:rsid w:val="00A039EC"/>
    <w:rsid w:val="00A03A73"/>
    <w:rsid w:val="00A03B20"/>
    <w:rsid w:val="00A03C51"/>
    <w:rsid w:val="00A041D3"/>
    <w:rsid w:val="00A041ED"/>
    <w:rsid w:val="00A0463C"/>
    <w:rsid w:val="00A04772"/>
    <w:rsid w:val="00A04E0C"/>
    <w:rsid w:val="00A04FA4"/>
    <w:rsid w:val="00A05362"/>
    <w:rsid w:val="00A05533"/>
    <w:rsid w:val="00A05A72"/>
    <w:rsid w:val="00A05BA6"/>
    <w:rsid w:val="00A05DD5"/>
    <w:rsid w:val="00A0621D"/>
    <w:rsid w:val="00A0656C"/>
    <w:rsid w:val="00A06A68"/>
    <w:rsid w:val="00A06AE4"/>
    <w:rsid w:val="00A06B10"/>
    <w:rsid w:val="00A06B9F"/>
    <w:rsid w:val="00A06EA6"/>
    <w:rsid w:val="00A074D2"/>
    <w:rsid w:val="00A07643"/>
    <w:rsid w:val="00A07EB0"/>
    <w:rsid w:val="00A07F58"/>
    <w:rsid w:val="00A104DF"/>
    <w:rsid w:val="00A105AA"/>
    <w:rsid w:val="00A10682"/>
    <w:rsid w:val="00A10892"/>
    <w:rsid w:val="00A10A09"/>
    <w:rsid w:val="00A11076"/>
    <w:rsid w:val="00A11365"/>
    <w:rsid w:val="00A11445"/>
    <w:rsid w:val="00A1144C"/>
    <w:rsid w:val="00A11A0A"/>
    <w:rsid w:val="00A12350"/>
    <w:rsid w:val="00A126AA"/>
    <w:rsid w:val="00A12790"/>
    <w:rsid w:val="00A12D50"/>
    <w:rsid w:val="00A12F1A"/>
    <w:rsid w:val="00A130EE"/>
    <w:rsid w:val="00A136DE"/>
    <w:rsid w:val="00A13767"/>
    <w:rsid w:val="00A137A1"/>
    <w:rsid w:val="00A1383A"/>
    <w:rsid w:val="00A139A4"/>
    <w:rsid w:val="00A13A9F"/>
    <w:rsid w:val="00A13BD8"/>
    <w:rsid w:val="00A13C90"/>
    <w:rsid w:val="00A14075"/>
    <w:rsid w:val="00A140BE"/>
    <w:rsid w:val="00A14242"/>
    <w:rsid w:val="00A14295"/>
    <w:rsid w:val="00A142AC"/>
    <w:rsid w:val="00A1461A"/>
    <w:rsid w:val="00A147C6"/>
    <w:rsid w:val="00A148F8"/>
    <w:rsid w:val="00A14B0F"/>
    <w:rsid w:val="00A14DDF"/>
    <w:rsid w:val="00A15536"/>
    <w:rsid w:val="00A15571"/>
    <w:rsid w:val="00A15579"/>
    <w:rsid w:val="00A15721"/>
    <w:rsid w:val="00A15AE9"/>
    <w:rsid w:val="00A16048"/>
    <w:rsid w:val="00A167E0"/>
    <w:rsid w:val="00A16AD7"/>
    <w:rsid w:val="00A16B51"/>
    <w:rsid w:val="00A1710B"/>
    <w:rsid w:val="00A1753C"/>
    <w:rsid w:val="00A176A4"/>
    <w:rsid w:val="00A17C80"/>
    <w:rsid w:val="00A17E00"/>
    <w:rsid w:val="00A204F3"/>
    <w:rsid w:val="00A2066F"/>
    <w:rsid w:val="00A207DF"/>
    <w:rsid w:val="00A207F1"/>
    <w:rsid w:val="00A20E32"/>
    <w:rsid w:val="00A215E7"/>
    <w:rsid w:val="00A2191E"/>
    <w:rsid w:val="00A21D24"/>
    <w:rsid w:val="00A21D5F"/>
    <w:rsid w:val="00A221AC"/>
    <w:rsid w:val="00A22591"/>
    <w:rsid w:val="00A22B68"/>
    <w:rsid w:val="00A22E89"/>
    <w:rsid w:val="00A2324A"/>
    <w:rsid w:val="00A234C5"/>
    <w:rsid w:val="00A237B7"/>
    <w:rsid w:val="00A2407C"/>
    <w:rsid w:val="00A241A9"/>
    <w:rsid w:val="00A24227"/>
    <w:rsid w:val="00A244EF"/>
    <w:rsid w:val="00A2497C"/>
    <w:rsid w:val="00A24AF2"/>
    <w:rsid w:val="00A24DB6"/>
    <w:rsid w:val="00A2551E"/>
    <w:rsid w:val="00A257EA"/>
    <w:rsid w:val="00A25A26"/>
    <w:rsid w:val="00A25A97"/>
    <w:rsid w:val="00A25CD8"/>
    <w:rsid w:val="00A25E84"/>
    <w:rsid w:val="00A25EDA"/>
    <w:rsid w:val="00A2601A"/>
    <w:rsid w:val="00A260E3"/>
    <w:rsid w:val="00A26628"/>
    <w:rsid w:val="00A26A64"/>
    <w:rsid w:val="00A26CB9"/>
    <w:rsid w:val="00A26FDD"/>
    <w:rsid w:val="00A27C01"/>
    <w:rsid w:val="00A27C1A"/>
    <w:rsid w:val="00A27C49"/>
    <w:rsid w:val="00A27F58"/>
    <w:rsid w:val="00A300E9"/>
    <w:rsid w:val="00A304FA"/>
    <w:rsid w:val="00A3192C"/>
    <w:rsid w:val="00A31BF9"/>
    <w:rsid w:val="00A31C6E"/>
    <w:rsid w:val="00A321E7"/>
    <w:rsid w:val="00A3221F"/>
    <w:rsid w:val="00A324DD"/>
    <w:rsid w:val="00A32613"/>
    <w:rsid w:val="00A328B8"/>
    <w:rsid w:val="00A32A29"/>
    <w:rsid w:val="00A32C19"/>
    <w:rsid w:val="00A32E24"/>
    <w:rsid w:val="00A32E53"/>
    <w:rsid w:val="00A33211"/>
    <w:rsid w:val="00A33656"/>
    <w:rsid w:val="00A33B22"/>
    <w:rsid w:val="00A33F03"/>
    <w:rsid w:val="00A3403B"/>
    <w:rsid w:val="00A341C2"/>
    <w:rsid w:val="00A345F4"/>
    <w:rsid w:val="00A34728"/>
    <w:rsid w:val="00A34843"/>
    <w:rsid w:val="00A3485E"/>
    <w:rsid w:val="00A34902"/>
    <w:rsid w:val="00A34973"/>
    <w:rsid w:val="00A34AFB"/>
    <w:rsid w:val="00A34B90"/>
    <w:rsid w:val="00A34EF4"/>
    <w:rsid w:val="00A35186"/>
    <w:rsid w:val="00A352F1"/>
    <w:rsid w:val="00A35551"/>
    <w:rsid w:val="00A35561"/>
    <w:rsid w:val="00A35BF9"/>
    <w:rsid w:val="00A35C98"/>
    <w:rsid w:val="00A361DA"/>
    <w:rsid w:val="00A362A0"/>
    <w:rsid w:val="00A363C0"/>
    <w:rsid w:val="00A3645D"/>
    <w:rsid w:val="00A36ABD"/>
    <w:rsid w:val="00A36CF5"/>
    <w:rsid w:val="00A37022"/>
    <w:rsid w:val="00A375CA"/>
    <w:rsid w:val="00A378F5"/>
    <w:rsid w:val="00A37902"/>
    <w:rsid w:val="00A37A60"/>
    <w:rsid w:val="00A37A87"/>
    <w:rsid w:val="00A37D00"/>
    <w:rsid w:val="00A37D1D"/>
    <w:rsid w:val="00A40332"/>
    <w:rsid w:val="00A404DB"/>
    <w:rsid w:val="00A407BE"/>
    <w:rsid w:val="00A4083A"/>
    <w:rsid w:val="00A409ED"/>
    <w:rsid w:val="00A40BDE"/>
    <w:rsid w:val="00A40E13"/>
    <w:rsid w:val="00A4158F"/>
    <w:rsid w:val="00A41648"/>
    <w:rsid w:val="00A41A22"/>
    <w:rsid w:val="00A41C72"/>
    <w:rsid w:val="00A41D92"/>
    <w:rsid w:val="00A42031"/>
    <w:rsid w:val="00A42821"/>
    <w:rsid w:val="00A429D5"/>
    <w:rsid w:val="00A42DD6"/>
    <w:rsid w:val="00A42EA2"/>
    <w:rsid w:val="00A4300C"/>
    <w:rsid w:val="00A433C7"/>
    <w:rsid w:val="00A4341F"/>
    <w:rsid w:val="00A43B31"/>
    <w:rsid w:val="00A43B41"/>
    <w:rsid w:val="00A43C5A"/>
    <w:rsid w:val="00A43DF6"/>
    <w:rsid w:val="00A43F54"/>
    <w:rsid w:val="00A43FD9"/>
    <w:rsid w:val="00A44737"/>
    <w:rsid w:val="00A44B78"/>
    <w:rsid w:val="00A45020"/>
    <w:rsid w:val="00A4544A"/>
    <w:rsid w:val="00A4546B"/>
    <w:rsid w:val="00A45746"/>
    <w:rsid w:val="00A45995"/>
    <w:rsid w:val="00A46003"/>
    <w:rsid w:val="00A46645"/>
    <w:rsid w:val="00A46FD6"/>
    <w:rsid w:val="00A4745E"/>
    <w:rsid w:val="00A47850"/>
    <w:rsid w:val="00A47A50"/>
    <w:rsid w:val="00A47B1B"/>
    <w:rsid w:val="00A47D12"/>
    <w:rsid w:val="00A505C2"/>
    <w:rsid w:val="00A50A47"/>
    <w:rsid w:val="00A50C94"/>
    <w:rsid w:val="00A51123"/>
    <w:rsid w:val="00A5123C"/>
    <w:rsid w:val="00A51287"/>
    <w:rsid w:val="00A51859"/>
    <w:rsid w:val="00A51BDC"/>
    <w:rsid w:val="00A5257E"/>
    <w:rsid w:val="00A525C9"/>
    <w:rsid w:val="00A5269B"/>
    <w:rsid w:val="00A528FE"/>
    <w:rsid w:val="00A52A53"/>
    <w:rsid w:val="00A52BAA"/>
    <w:rsid w:val="00A52CB2"/>
    <w:rsid w:val="00A52ECD"/>
    <w:rsid w:val="00A5304F"/>
    <w:rsid w:val="00A5337C"/>
    <w:rsid w:val="00A53578"/>
    <w:rsid w:val="00A53657"/>
    <w:rsid w:val="00A5385A"/>
    <w:rsid w:val="00A53CC6"/>
    <w:rsid w:val="00A53D49"/>
    <w:rsid w:val="00A53F10"/>
    <w:rsid w:val="00A53FD2"/>
    <w:rsid w:val="00A54181"/>
    <w:rsid w:val="00A5419A"/>
    <w:rsid w:val="00A54670"/>
    <w:rsid w:val="00A54791"/>
    <w:rsid w:val="00A54B0B"/>
    <w:rsid w:val="00A54DF5"/>
    <w:rsid w:val="00A550B6"/>
    <w:rsid w:val="00A55393"/>
    <w:rsid w:val="00A5579F"/>
    <w:rsid w:val="00A55944"/>
    <w:rsid w:val="00A56174"/>
    <w:rsid w:val="00A57012"/>
    <w:rsid w:val="00A572FF"/>
    <w:rsid w:val="00A574BE"/>
    <w:rsid w:val="00A578AE"/>
    <w:rsid w:val="00A578F1"/>
    <w:rsid w:val="00A57CA5"/>
    <w:rsid w:val="00A57E18"/>
    <w:rsid w:val="00A57FBA"/>
    <w:rsid w:val="00A6002D"/>
    <w:rsid w:val="00A60406"/>
    <w:rsid w:val="00A60715"/>
    <w:rsid w:val="00A608A0"/>
    <w:rsid w:val="00A609F4"/>
    <w:rsid w:val="00A60B88"/>
    <w:rsid w:val="00A60BDA"/>
    <w:rsid w:val="00A60C00"/>
    <w:rsid w:val="00A60D88"/>
    <w:rsid w:val="00A60DBE"/>
    <w:rsid w:val="00A60F85"/>
    <w:rsid w:val="00A60FC9"/>
    <w:rsid w:val="00A6124C"/>
    <w:rsid w:val="00A61822"/>
    <w:rsid w:val="00A61BBE"/>
    <w:rsid w:val="00A62041"/>
    <w:rsid w:val="00A620DA"/>
    <w:rsid w:val="00A623FA"/>
    <w:rsid w:val="00A627CB"/>
    <w:rsid w:val="00A6297E"/>
    <w:rsid w:val="00A62C67"/>
    <w:rsid w:val="00A62DE1"/>
    <w:rsid w:val="00A62FE6"/>
    <w:rsid w:val="00A63241"/>
    <w:rsid w:val="00A632AD"/>
    <w:rsid w:val="00A634BF"/>
    <w:rsid w:val="00A634E8"/>
    <w:rsid w:val="00A638BB"/>
    <w:rsid w:val="00A63C17"/>
    <w:rsid w:val="00A63D4D"/>
    <w:rsid w:val="00A63FCF"/>
    <w:rsid w:val="00A656FB"/>
    <w:rsid w:val="00A65CE0"/>
    <w:rsid w:val="00A66344"/>
    <w:rsid w:val="00A6660A"/>
    <w:rsid w:val="00A66A5E"/>
    <w:rsid w:val="00A66A76"/>
    <w:rsid w:val="00A66C03"/>
    <w:rsid w:val="00A66D69"/>
    <w:rsid w:val="00A66E1A"/>
    <w:rsid w:val="00A67C57"/>
    <w:rsid w:val="00A67D3F"/>
    <w:rsid w:val="00A67E25"/>
    <w:rsid w:val="00A709C7"/>
    <w:rsid w:val="00A70A7C"/>
    <w:rsid w:val="00A70BA8"/>
    <w:rsid w:val="00A71215"/>
    <w:rsid w:val="00A712C7"/>
    <w:rsid w:val="00A71301"/>
    <w:rsid w:val="00A713CC"/>
    <w:rsid w:val="00A71AFE"/>
    <w:rsid w:val="00A72480"/>
    <w:rsid w:val="00A72725"/>
    <w:rsid w:val="00A7282F"/>
    <w:rsid w:val="00A72C51"/>
    <w:rsid w:val="00A730EA"/>
    <w:rsid w:val="00A73821"/>
    <w:rsid w:val="00A73862"/>
    <w:rsid w:val="00A73C98"/>
    <w:rsid w:val="00A74212"/>
    <w:rsid w:val="00A743DD"/>
    <w:rsid w:val="00A745FC"/>
    <w:rsid w:val="00A74A3A"/>
    <w:rsid w:val="00A74B24"/>
    <w:rsid w:val="00A74D52"/>
    <w:rsid w:val="00A74E37"/>
    <w:rsid w:val="00A74F8A"/>
    <w:rsid w:val="00A7528A"/>
    <w:rsid w:val="00A75378"/>
    <w:rsid w:val="00A75499"/>
    <w:rsid w:val="00A756C6"/>
    <w:rsid w:val="00A7600E"/>
    <w:rsid w:val="00A761A6"/>
    <w:rsid w:val="00A7672C"/>
    <w:rsid w:val="00A7693D"/>
    <w:rsid w:val="00A769F5"/>
    <w:rsid w:val="00A76CE0"/>
    <w:rsid w:val="00A76D2B"/>
    <w:rsid w:val="00A76F27"/>
    <w:rsid w:val="00A77134"/>
    <w:rsid w:val="00A77391"/>
    <w:rsid w:val="00A77393"/>
    <w:rsid w:val="00A77605"/>
    <w:rsid w:val="00A77625"/>
    <w:rsid w:val="00A777A9"/>
    <w:rsid w:val="00A77846"/>
    <w:rsid w:val="00A77892"/>
    <w:rsid w:val="00A77BF6"/>
    <w:rsid w:val="00A77D60"/>
    <w:rsid w:val="00A80058"/>
    <w:rsid w:val="00A805F6"/>
    <w:rsid w:val="00A80923"/>
    <w:rsid w:val="00A80CD9"/>
    <w:rsid w:val="00A81557"/>
    <w:rsid w:val="00A81955"/>
    <w:rsid w:val="00A81D88"/>
    <w:rsid w:val="00A81FE8"/>
    <w:rsid w:val="00A82128"/>
    <w:rsid w:val="00A82193"/>
    <w:rsid w:val="00A822A9"/>
    <w:rsid w:val="00A82434"/>
    <w:rsid w:val="00A82635"/>
    <w:rsid w:val="00A834FD"/>
    <w:rsid w:val="00A839E9"/>
    <w:rsid w:val="00A83EA1"/>
    <w:rsid w:val="00A844F4"/>
    <w:rsid w:val="00A8494E"/>
    <w:rsid w:val="00A84B4B"/>
    <w:rsid w:val="00A84BC1"/>
    <w:rsid w:val="00A84F49"/>
    <w:rsid w:val="00A852DD"/>
    <w:rsid w:val="00A853CD"/>
    <w:rsid w:val="00A8560E"/>
    <w:rsid w:val="00A8580C"/>
    <w:rsid w:val="00A85AF6"/>
    <w:rsid w:val="00A85D82"/>
    <w:rsid w:val="00A85F53"/>
    <w:rsid w:val="00A860C2"/>
    <w:rsid w:val="00A86319"/>
    <w:rsid w:val="00A863A2"/>
    <w:rsid w:val="00A8642F"/>
    <w:rsid w:val="00A86564"/>
    <w:rsid w:val="00A866E4"/>
    <w:rsid w:val="00A86AE9"/>
    <w:rsid w:val="00A86BBA"/>
    <w:rsid w:val="00A86BFB"/>
    <w:rsid w:val="00A86EBA"/>
    <w:rsid w:val="00A872F8"/>
    <w:rsid w:val="00A90043"/>
    <w:rsid w:val="00A901C9"/>
    <w:rsid w:val="00A90246"/>
    <w:rsid w:val="00A90431"/>
    <w:rsid w:val="00A906E8"/>
    <w:rsid w:val="00A90704"/>
    <w:rsid w:val="00A90804"/>
    <w:rsid w:val="00A908AB"/>
    <w:rsid w:val="00A90912"/>
    <w:rsid w:val="00A90C45"/>
    <w:rsid w:val="00A90EFF"/>
    <w:rsid w:val="00A914D0"/>
    <w:rsid w:val="00A9191B"/>
    <w:rsid w:val="00A91D07"/>
    <w:rsid w:val="00A9201F"/>
    <w:rsid w:val="00A921C3"/>
    <w:rsid w:val="00A9225F"/>
    <w:rsid w:val="00A922D5"/>
    <w:rsid w:val="00A925FF"/>
    <w:rsid w:val="00A928AC"/>
    <w:rsid w:val="00A92E7B"/>
    <w:rsid w:val="00A92F0B"/>
    <w:rsid w:val="00A93009"/>
    <w:rsid w:val="00A93349"/>
    <w:rsid w:val="00A936BF"/>
    <w:rsid w:val="00A93804"/>
    <w:rsid w:val="00A938D2"/>
    <w:rsid w:val="00A93B45"/>
    <w:rsid w:val="00A94173"/>
    <w:rsid w:val="00A94654"/>
    <w:rsid w:val="00A949F9"/>
    <w:rsid w:val="00A95187"/>
    <w:rsid w:val="00A9566E"/>
    <w:rsid w:val="00A957AF"/>
    <w:rsid w:val="00A95932"/>
    <w:rsid w:val="00A95C0E"/>
    <w:rsid w:val="00A95D78"/>
    <w:rsid w:val="00A96170"/>
    <w:rsid w:val="00A96587"/>
    <w:rsid w:val="00A9660C"/>
    <w:rsid w:val="00A96793"/>
    <w:rsid w:val="00A967BD"/>
    <w:rsid w:val="00A967C5"/>
    <w:rsid w:val="00A967F0"/>
    <w:rsid w:val="00A968D5"/>
    <w:rsid w:val="00A96A11"/>
    <w:rsid w:val="00A97530"/>
    <w:rsid w:val="00A976CA"/>
    <w:rsid w:val="00A97A5C"/>
    <w:rsid w:val="00AA01EC"/>
    <w:rsid w:val="00AA163C"/>
    <w:rsid w:val="00AA184C"/>
    <w:rsid w:val="00AA18AA"/>
    <w:rsid w:val="00AA1B0E"/>
    <w:rsid w:val="00AA1BD0"/>
    <w:rsid w:val="00AA1C31"/>
    <w:rsid w:val="00AA1C3B"/>
    <w:rsid w:val="00AA1C5B"/>
    <w:rsid w:val="00AA1D8A"/>
    <w:rsid w:val="00AA25B2"/>
    <w:rsid w:val="00AA2610"/>
    <w:rsid w:val="00AA2AB4"/>
    <w:rsid w:val="00AA2CDE"/>
    <w:rsid w:val="00AA2E98"/>
    <w:rsid w:val="00AA2F2B"/>
    <w:rsid w:val="00AA3098"/>
    <w:rsid w:val="00AA32F2"/>
    <w:rsid w:val="00AA354B"/>
    <w:rsid w:val="00AA442B"/>
    <w:rsid w:val="00AA4708"/>
    <w:rsid w:val="00AA4BD3"/>
    <w:rsid w:val="00AA4C02"/>
    <w:rsid w:val="00AA4C5B"/>
    <w:rsid w:val="00AA5099"/>
    <w:rsid w:val="00AA563C"/>
    <w:rsid w:val="00AA57F7"/>
    <w:rsid w:val="00AA58E3"/>
    <w:rsid w:val="00AA5A55"/>
    <w:rsid w:val="00AA5B6F"/>
    <w:rsid w:val="00AA5C58"/>
    <w:rsid w:val="00AA5CB4"/>
    <w:rsid w:val="00AA5D54"/>
    <w:rsid w:val="00AA5FF6"/>
    <w:rsid w:val="00AA64E9"/>
    <w:rsid w:val="00AA6739"/>
    <w:rsid w:val="00AA694C"/>
    <w:rsid w:val="00AA6A85"/>
    <w:rsid w:val="00AA6D66"/>
    <w:rsid w:val="00AA6F41"/>
    <w:rsid w:val="00AA6FBC"/>
    <w:rsid w:val="00AA71FB"/>
    <w:rsid w:val="00AA7292"/>
    <w:rsid w:val="00AA775D"/>
    <w:rsid w:val="00AA78C5"/>
    <w:rsid w:val="00AA7CA5"/>
    <w:rsid w:val="00AA7DEF"/>
    <w:rsid w:val="00AA7E9B"/>
    <w:rsid w:val="00AB028B"/>
    <w:rsid w:val="00AB02BE"/>
    <w:rsid w:val="00AB0339"/>
    <w:rsid w:val="00AB036F"/>
    <w:rsid w:val="00AB0497"/>
    <w:rsid w:val="00AB0508"/>
    <w:rsid w:val="00AB071C"/>
    <w:rsid w:val="00AB0740"/>
    <w:rsid w:val="00AB1A8C"/>
    <w:rsid w:val="00AB1BBF"/>
    <w:rsid w:val="00AB2877"/>
    <w:rsid w:val="00AB2A8F"/>
    <w:rsid w:val="00AB3842"/>
    <w:rsid w:val="00AB3AEB"/>
    <w:rsid w:val="00AB41EE"/>
    <w:rsid w:val="00AB4426"/>
    <w:rsid w:val="00AB4521"/>
    <w:rsid w:val="00AB4580"/>
    <w:rsid w:val="00AB48B0"/>
    <w:rsid w:val="00AB4D49"/>
    <w:rsid w:val="00AB4E64"/>
    <w:rsid w:val="00AB4E68"/>
    <w:rsid w:val="00AB4EEF"/>
    <w:rsid w:val="00AB4FF7"/>
    <w:rsid w:val="00AB5317"/>
    <w:rsid w:val="00AB54B7"/>
    <w:rsid w:val="00AB54C1"/>
    <w:rsid w:val="00AB561A"/>
    <w:rsid w:val="00AB58D4"/>
    <w:rsid w:val="00AB5AA3"/>
    <w:rsid w:val="00AB613F"/>
    <w:rsid w:val="00AB64A9"/>
    <w:rsid w:val="00AB6C71"/>
    <w:rsid w:val="00AB7034"/>
    <w:rsid w:val="00AB7AA8"/>
    <w:rsid w:val="00AB7C51"/>
    <w:rsid w:val="00AC00D1"/>
    <w:rsid w:val="00AC0361"/>
    <w:rsid w:val="00AC09F4"/>
    <w:rsid w:val="00AC1245"/>
    <w:rsid w:val="00AC138B"/>
    <w:rsid w:val="00AC1A18"/>
    <w:rsid w:val="00AC1AA0"/>
    <w:rsid w:val="00AC1E6D"/>
    <w:rsid w:val="00AC20C5"/>
    <w:rsid w:val="00AC2225"/>
    <w:rsid w:val="00AC2312"/>
    <w:rsid w:val="00AC29E8"/>
    <w:rsid w:val="00AC2B27"/>
    <w:rsid w:val="00AC2C15"/>
    <w:rsid w:val="00AC2E46"/>
    <w:rsid w:val="00AC30A8"/>
    <w:rsid w:val="00AC3470"/>
    <w:rsid w:val="00AC383A"/>
    <w:rsid w:val="00AC38AE"/>
    <w:rsid w:val="00AC3978"/>
    <w:rsid w:val="00AC3B6B"/>
    <w:rsid w:val="00AC3FBA"/>
    <w:rsid w:val="00AC42D0"/>
    <w:rsid w:val="00AC4621"/>
    <w:rsid w:val="00AC462E"/>
    <w:rsid w:val="00AC4654"/>
    <w:rsid w:val="00AC46FD"/>
    <w:rsid w:val="00AC4D58"/>
    <w:rsid w:val="00AC5267"/>
    <w:rsid w:val="00AC5989"/>
    <w:rsid w:val="00AC5AB1"/>
    <w:rsid w:val="00AC62BD"/>
    <w:rsid w:val="00AC62EE"/>
    <w:rsid w:val="00AC6396"/>
    <w:rsid w:val="00AC64A2"/>
    <w:rsid w:val="00AC67A5"/>
    <w:rsid w:val="00AC6B06"/>
    <w:rsid w:val="00AC6CD0"/>
    <w:rsid w:val="00AC6D6F"/>
    <w:rsid w:val="00AC712A"/>
    <w:rsid w:val="00AC748D"/>
    <w:rsid w:val="00AC796E"/>
    <w:rsid w:val="00AC7EB2"/>
    <w:rsid w:val="00AD0410"/>
    <w:rsid w:val="00AD04CC"/>
    <w:rsid w:val="00AD0717"/>
    <w:rsid w:val="00AD0794"/>
    <w:rsid w:val="00AD0AC9"/>
    <w:rsid w:val="00AD0D02"/>
    <w:rsid w:val="00AD1748"/>
    <w:rsid w:val="00AD1C83"/>
    <w:rsid w:val="00AD1F56"/>
    <w:rsid w:val="00AD2118"/>
    <w:rsid w:val="00AD21EC"/>
    <w:rsid w:val="00AD2577"/>
    <w:rsid w:val="00AD25D7"/>
    <w:rsid w:val="00AD297F"/>
    <w:rsid w:val="00AD2B68"/>
    <w:rsid w:val="00AD2C18"/>
    <w:rsid w:val="00AD31E7"/>
    <w:rsid w:val="00AD37D5"/>
    <w:rsid w:val="00AD3B8B"/>
    <w:rsid w:val="00AD3E50"/>
    <w:rsid w:val="00AD3ECA"/>
    <w:rsid w:val="00AD4224"/>
    <w:rsid w:val="00AD496E"/>
    <w:rsid w:val="00AD498A"/>
    <w:rsid w:val="00AD4F00"/>
    <w:rsid w:val="00AD4F75"/>
    <w:rsid w:val="00AD616A"/>
    <w:rsid w:val="00AD62C0"/>
    <w:rsid w:val="00AD6615"/>
    <w:rsid w:val="00AD6A59"/>
    <w:rsid w:val="00AD6C85"/>
    <w:rsid w:val="00AD6E27"/>
    <w:rsid w:val="00AD70FF"/>
    <w:rsid w:val="00AD71C6"/>
    <w:rsid w:val="00AD744C"/>
    <w:rsid w:val="00AD78C8"/>
    <w:rsid w:val="00AD79A7"/>
    <w:rsid w:val="00AD79FA"/>
    <w:rsid w:val="00AD7E32"/>
    <w:rsid w:val="00AD7FCE"/>
    <w:rsid w:val="00AE074A"/>
    <w:rsid w:val="00AE0995"/>
    <w:rsid w:val="00AE0DB4"/>
    <w:rsid w:val="00AE0F2F"/>
    <w:rsid w:val="00AE1256"/>
    <w:rsid w:val="00AE12EE"/>
    <w:rsid w:val="00AE17CF"/>
    <w:rsid w:val="00AE1A4C"/>
    <w:rsid w:val="00AE1DE0"/>
    <w:rsid w:val="00AE1EF5"/>
    <w:rsid w:val="00AE2592"/>
    <w:rsid w:val="00AE25A7"/>
    <w:rsid w:val="00AE2F77"/>
    <w:rsid w:val="00AE31BA"/>
    <w:rsid w:val="00AE33B5"/>
    <w:rsid w:val="00AE39D4"/>
    <w:rsid w:val="00AE3FEA"/>
    <w:rsid w:val="00AE408B"/>
    <w:rsid w:val="00AE41A7"/>
    <w:rsid w:val="00AE423E"/>
    <w:rsid w:val="00AE4737"/>
    <w:rsid w:val="00AE4A36"/>
    <w:rsid w:val="00AE4CF4"/>
    <w:rsid w:val="00AE4F19"/>
    <w:rsid w:val="00AE5472"/>
    <w:rsid w:val="00AE5711"/>
    <w:rsid w:val="00AE5913"/>
    <w:rsid w:val="00AE5C71"/>
    <w:rsid w:val="00AE612E"/>
    <w:rsid w:val="00AE6217"/>
    <w:rsid w:val="00AE62C3"/>
    <w:rsid w:val="00AE653C"/>
    <w:rsid w:val="00AE666A"/>
    <w:rsid w:val="00AE6BCA"/>
    <w:rsid w:val="00AE6D2F"/>
    <w:rsid w:val="00AE6EE2"/>
    <w:rsid w:val="00AE71B4"/>
    <w:rsid w:val="00AE75EB"/>
    <w:rsid w:val="00AE77F2"/>
    <w:rsid w:val="00AE7818"/>
    <w:rsid w:val="00AE7B6B"/>
    <w:rsid w:val="00AE7D5F"/>
    <w:rsid w:val="00AE7F1C"/>
    <w:rsid w:val="00AE7F2C"/>
    <w:rsid w:val="00AF05AE"/>
    <w:rsid w:val="00AF05FB"/>
    <w:rsid w:val="00AF077D"/>
    <w:rsid w:val="00AF0E30"/>
    <w:rsid w:val="00AF16E0"/>
    <w:rsid w:val="00AF1D44"/>
    <w:rsid w:val="00AF1DD3"/>
    <w:rsid w:val="00AF27D8"/>
    <w:rsid w:val="00AF27FE"/>
    <w:rsid w:val="00AF2C7E"/>
    <w:rsid w:val="00AF2FAA"/>
    <w:rsid w:val="00AF3307"/>
    <w:rsid w:val="00AF3655"/>
    <w:rsid w:val="00AF36D0"/>
    <w:rsid w:val="00AF3788"/>
    <w:rsid w:val="00AF37A2"/>
    <w:rsid w:val="00AF37DF"/>
    <w:rsid w:val="00AF3C07"/>
    <w:rsid w:val="00AF41C8"/>
    <w:rsid w:val="00AF42DA"/>
    <w:rsid w:val="00AF46E8"/>
    <w:rsid w:val="00AF4769"/>
    <w:rsid w:val="00AF5051"/>
    <w:rsid w:val="00AF54E1"/>
    <w:rsid w:val="00AF58E4"/>
    <w:rsid w:val="00AF5C88"/>
    <w:rsid w:val="00AF612E"/>
    <w:rsid w:val="00AF6237"/>
    <w:rsid w:val="00AF63B4"/>
    <w:rsid w:val="00AF6932"/>
    <w:rsid w:val="00AF6E0E"/>
    <w:rsid w:val="00AF7043"/>
    <w:rsid w:val="00AF70CD"/>
    <w:rsid w:val="00AF7793"/>
    <w:rsid w:val="00AF77CE"/>
    <w:rsid w:val="00AF7A04"/>
    <w:rsid w:val="00AF7B4F"/>
    <w:rsid w:val="00AF7E24"/>
    <w:rsid w:val="00AF7EB9"/>
    <w:rsid w:val="00B0006F"/>
    <w:rsid w:val="00B003A3"/>
    <w:rsid w:val="00B005B3"/>
    <w:rsid w:val="00B00A12"/>
    <w:rsid w:val="00B00B4B"/>
    <w:rsid w:val="00B00E3B"/>
    <w:rsid w:val="00B00F56"/>
    <w:rsid w:val="00B010F9"/>
    <w:rsid w:val="00B0151F"/>
    <w:rsid w:val="00B01585"/>
    <w:rsid w:val="00B01595"/>
    <w:rsid w:val="00B01753"/>
    <w:rsid w:val="00B0185E"/>
    <w:rsid w:val="00B01CDD"/>
    <w:rsid w:val="00B01E0B"/>
    <w:rsid w:val="00B0215A"/>
    <w:rsid w:val="00B02470"/>
    <w:rsid w:val="00B025B1"/>
    <w:rsid w:val="00B029A4"/>
    <w:rsid w:val="00B02B55"/>
    <w:rsid w:val="00B03040"/>
    <w:rsid w:val="00B035C6"/>
    <w:rsid w:val="00B037E0"/>
    <w:rsid w:val="00B03804"/>
    <w:rsid w:val="00B03B43"/>
    <w:rsid w:val="00B03DCA"/>
    <w:rsid w:val="00B03E1F"/>
    <w:rsid w:val="00B04034"/>
    <w:rsid w:val="00B0426B"/>
    <w:rsid w:val="00B04463"/>
    <w:rsid w:val="00B045C6"/>
    <w:rsid w:val="00B047A0"/>
    <w:rsid w:val="00B05034"/>
    <w:rsid w:val="00B055AD"/>
    <w:rsid w:val="00B05C1D"/>
    <w:rsid w:val="00B05D25"/>
    <w:rsid w:val="00B06207"/>
    <w:rsid w:val="00B06245"/>
    <w:rsid w:val="00B06344"/>
    <w:rsid w:val="00B06364"/>
    <w:rsid w:val="00B06B25"/>
    <w:rsid w:val="00B06D21"/>
    <w:rsid w:val="00B07323"/>
    <w:rsid w:val="00B076D7"/>
    <w:rsid w:val="00B103AB"/>
    <w:rsid w:val="00B105C8"/>
    <w:rsid w:val="00B10945"/>
    <w:rsid w:val="00B10BBB"/>
    <w:rsid w:val="00B113CB"/>
    <w:rsid w:val="00B11F13"/>
    <w:rsid w:val="00B12030"/>
    <w:rsid w:val="00B120D3"/>
    <w:rsid w:val="00B1227A"/>
    <w:rsid w:val="00B122EA"/>
    <w:rsid w:val="00B128B2"/>
    <w:rsid w:val="00B12990"/>
    <w:rsid w:val="00B12DF9"/>
    <w:rsid w:val="00B134B5"/>
    <w:rsid w:val="00B134BA"/>
    <w:rsid w:val="00B1365C"/>
    <w:rsid w:val="00B142A9"/>
    <w:rsid w:val="00B1435C"/>
    <w:rsid w:val="00B1448E"/>
    <w:rsid w:val="00B145BF"/>
    <w:rsid w:val="00B147A0"/>
    <w:rsid w:val="00B14B41"/>
    <w:rsid w:val="00B14C01"/>
    <w:rsid w:val="00B15256"/>
    <w:rsid w:val="00B1548A"/>
    <w:rsid w:val="00B15569"/>
    <w:rsid w:val="00B155B3"/>
    <w:rsid w:val="00B15DD4"/>
    <w:rsid w:val="00B15E05"/>
    <w:rsid w:val="00B15F0B"/>
    <w:rsid w:val="00B163F9"/>
    <w:rsid w:val="00B16477"/>
    <w:rsid w:val="00B16D68"/>
    <w:rsid w:val="00B16F09"/>
    <w:rsid w:val="00B17047"/>
    <w:rsid w:val="00B1705A"/>
    <w:rsid w:val="00B17102"/>
    <w:rsid w:val="00B17272"/>
    <w:rsid w:val="00B17531"/>
    <w:rsid w:val="00B175E1"/>
    <w:rsid w:val="00B1761C"/>
    <w:rsid w:val="00B17670"/>
    <w:rsid w:val="00B177DF"/>
    <w:rsid w:val="00B17823"/>
    <w:rsid w:val="00B1790A"/>
    <w:rsid w:val="00B17921"/>
    <w:rsid w:val="00B17934"/>
    <w:rsid w:val="00B17D1E"/>
    <w:rsid w:val="00B2043A"/>
    <w:rsid w:val="00B2065B"/>
    <w:rsid w:val="00B208F5"/>
    <w:rsid w:val="00B209B2"/>
    <w:rsid w:val="00B20E02"/>
    <w:rsid w:val="00B20E96"/>
    <w:rsid w:val="00B21208"/>
    <w:rsid w:val="00B21C56"/>
    <w:rsid w:val="00B21E17"/>
    <w:rsid w:val="00B22045"/>
    <w:rsid w:val="00B22875"/>
    <w:rsid w:val="00B22FF0"/>
    <w:rsid w:val="00B2300C"/>
    <w:rsid w:val="00B230CD"/>
    <w:rsid w:val="00B231A4"/>
    <w:rsid w:val="00B23521"/>
    <w:rsid w:val="00B2369A"/>
    <w:rsid w:val="00B236DD"/>
    <w:rsid w:val="00B23760"/>
    <w:rsid w:val="00B2380A"/>
    <w:rsid w:val="00B239F5"/>
    <w:rsid w:val="00B23D2F"/>
    <w:rsid w:val="00B24287"/>
    <w:rsid w:val="00B24940"/>
    <w:rsid w:val="00B2498B"/>
    <w:rsid w:val="00B24B94"/>
    <w:rsid w:val="00B25601"/>
    <w:rsid w:val="00B25DD1"/>
    <w:rsid w:val="00B25E06"/>
    <w:rsid w:val="00B25E63"/>
    <w:rsid w:val="00B25E87"/>
    <w:rsid w:val="00B26BE7"/>
    <w:rsid w:val="00B26C61"/>
    <w:rsid w:val="00B271D6"/>
    <w:rsid w:val="00B272D6"/>
    <w:rsid w:val="00B27608"/>
    <w:rsid w:val="00B2785A"/>
    <w:rsid w:val="00B27CBC"/>
    <w:rsid w:val="00B27D33"/>
    <w:rsid w:val="00B27E78"/>
    <w:rsid w:val="00B27FA3"/>
    <w:rsid w:val="00B30BE3"/>
    <w:rsid w:val="00B30D64"/>
    <w:rsid w:val="00B30FDA"/>
    <w:rsid w:val="00B310C5"/>
    <w:rsid w:val="00B31860"/>
    <w:rsid w:val="00B31EB5"/>
    <w:rsid w:val="00B31FDA"/>
    <w:rsid w:val="00B320AD"/>
    <w:rsid w:val="00B32308"/>
    <w:rsid w:val="00B32552"/>
    <w:rsid w:val="00B326FA"/>
    <w:rsid w:val="00B327A2"/>
    <w:rsid w:val="00B32A2A"/>
    <w:rsid w:val="00B32B86"/>
    <w:rsid w:val="00B32BA2"/>
    <w:rsid w:val="00B32C6E"/>
    <w:rsid w:val="00B339EE"/>
    <w:rsid w:val="00B343C7"/>
    <w:rsid w:val="00B34601"/>
    <w:rsid w:val="00B3484E"/>
    <w:rsid w:val="00B34B63"/>
    <w:rsid w:val="00B34E7F"/>
    <w:rsid w:val="00B35869"/>
    <w:rsid w:val="00B35BEE"/>
    <w:rsid w:val="00B35CB5"/>
    <w:rsid w:val="00B36035"/>
    <w:rsid w:val="00B36328"/>
    <w:rsid w:val="00B363E2"/>
    <w:rsid w:val="00B364D2"/>
    <w:rsid w:val="00B368A3"/>
    <w:rsid w:val="00B36D4A"/>
    <w:rsid w:val="00B37075"/>
    <w:rsid w:val="00B37629"/>
    <w:rsid w:val="00B37896"/>
    <w:rsid w:val="00B37B93"/>
    <w:rsid w:val="00B37D1B"/>
    <w:rsid w:val="00B37DC1"/>
    <w:rsid w:val="00B4068A"/>
    <w:rsid w:val="00B408DC"/>
    <w:rsid w:val="00B41342"/>
    <w:rsid w:val="00B41370"/>
    <w:rsid w:val="00B415D8"/>
    <w:rsid w:val="00B41973"/>
    <w:rsid w:val="00B41B66"/>
    <w:rsid w:val="00B41BD5"/>
    <w:rsid w:val="00B420F6"/>
    <w:rsid w:val="00B423C3"/>
    <w:rsid w:val="00B423D2"/>
    <w:rsid w:val="00B4267B"/>
    <w:rsid w:val="00B4285D"/>
    <w:rsid w:val="00B42D1D"/>
    <w:rsid w:val="00B42DB6"/>
    <w:rsid w:val="00B42F87"/>
    <w:rsid w:val="00B4334A"/>
    <w:rsid w:val="00B434EC"/>
    <w:rsid w:val="00B435B6"/>
    <w:rsid w:val="00B43936"/>
    <w:rsid w:val="00B43A67"/>
    <w:rsid w:val="00B43EE0"/>
    <w:rsid w:val="00B44463"/>
    <w:rsid w:val="00B449A9"/>
    <w:rsid w:val="00B452AC"/>
    <w:rsid w:val="00B453E4"/>
    <w:rsid w:val="00B45852"/>
    <w:rsid w:val="00B4670E"/>
    <w:rsid w:val="00B46D66"/>
    <w:rsid w:val="00B4702B"/>
    <w:rsid w:val="00B50040"/>
    <w:rsid w:val="00B501F3"/>
    <w:rsid w:val="00B50663"/>
    <w:rsid w:val="00B5066C"/>
    <w:rsid w:val="00B50D76"/>
    <w:rsid w:val="00B510F0"/>
    <w:rsid w:val="00B51592"/>
    <w:rsid w:val="00B51B5D"/>
    <w:rsid w:val="00B51C83"/>
    <w:rsid w:val="00B52123"/>
    <w:rsid w:val="00B52329"/>
    <w:rsid w:val="00B52614"/>
    <w:rsid w:val="00B526E7"/>
    <w:rsid w:val="00B529C4"/>
    <w:rsid w:val="00B52BEE"/>
    <w:rsid w:val="00B5323E"/>
    <w:rsid w:val="00B53784"/>
    <w:rsid w:val="00B53A63"/>
    <w:rsid w:val="00B53D0F"/>
    <w:rsid w:val="00B5425E"/>
    <w:rsid w:val="00B5475A"/>
    <w:rsid w:val="00B5475C"/>
    <w:rsid w:val="00B54AF6"/>
    <w:rsid w:val="00B54CA0"/>
    <w:rsid w:val="00B54F44"/>
    <w:rsid w:val="00B54FD7"/>
    <w:rsid w:val="00B550EC"/>
    <w:rsid w:val="00B552AC"/>
    <w:rsid w:val="00B5550E"/>
    <w:rsid w:val="00B55744"/>
    <w:rsid w:val="00B55831"/>
    <w:rsid w:val="00B55928"/>
    <w:rsid w:val="00B55B8B"/>
    <w:rsid w:val="00B55E31"/>
    <w:rsid w:val="00B55E8C"/>
    <w:rsid w:val="00B55EE0"/>
    <w:rsid w:val="00B55F3F"/>
    <w:rsid w:val="00B561C9"/>
    <w:rsid w:val="00B563EC"/>
    <w:rsid w:val="00B56A98"/>
    <w:rsid w:val="00B56BD6"/>
    <w:rsid w:val="00B56F07"/>
    <w:rsid w:val="00B5708F"/>
    <w:rsid w:val="00B57B2A"/>
    <w:rsid w:val="00B6034B"/>
    <w:rsid w:val="00B6038F"/>
    <w:rsid w:val="00B60480"/>
    <w:rsid w:val="00B609F7"/>
    <w:rsid w:val="00B60A3E"/>
    <w:rsid w:val="00B60B8F"/>
    <w:rsid w:val="00B61038"/>
    <w:rsid w:val="00B6103D"/>
    <w:rsid w:val="00B613EC"/>
    <w:rsid w:val="00B6185E"/>
    <w:rsid w:val="00B61D81"/>
    <w:rsid w:val="00B624A3"/>
    <w:rsid w:val="00B626FE"/>
    <w:rsid w:val="00B6293C"/>
    <w:rsid w:val="00B62989"/>
    <w:rsid w:val="00B62D07"/>
    <w:rsid w:val="00B62DBD"/>
    <w:rsid w:val="00B62F71"/>
    <w:rsid w:val="00B638A1"/>
    <w:rsid w:val="00B63D6E"/>
    <w:rsid w:val="00B63ECB"/>
    <w:rsid w:val="00B64392"/>
    <w:rsid w:val="00B64478"/>
    <w:rsid w:val="00B648FB"/>
    <w:rsid w:val="00B64AAF"/>
    <w:rsid w:val="00B64B90"/>
    <w:rsid w:val="00B64CAB"/>
    <w:rsid w:val="00B652E5"/>
    <w:rsid w:val="00B65590"/>
    <w:rsid w:val="00B65A94"/>
    <w:rsid w:val="00B660DF"/>
    <w:rsid w:val="00B66AC9"/>
    <w:rsid w:val="00B66CB2"/>
    <w:rsid w:val="00B66E01"/>
    <w:rsid w:val="00B67198"/>
    <w:rsid w:val="00B6788D"/>
    <w:rsid w:val="00B678F0"/>
    <w:rsid w:val="00B67CA1"/>
    <w:rsid w:val="00B67DB6"/>
    <w:rsid w:val="00B67E6F"/>
    <w:rsid w:val="00B702E3"/>
    <w:rsid w:val="00B7071C"/>
    <w:rsid w:val="00B70B43"/>
    <w:rsid w:val="00B70B48"/>
    <w:rsid w:val="00B70BD7"/>
    <w:rsid w:val="00B70D4A"/>
    <w:rsid w:val="00B71005"/>
    <w:rsid w:val="00B7150E"/>
    <w:rsid w:val="00B718EC"/>
    <w:rsid w:val="00B722A8"/>
    <w:rsid w:val="00B725A3"/>
    <w:rsid w:val="00B72882"/>
    <w:rsid w:val="00B72A7A"/>
    <w:rsid w:val="00B72CD3"/>
    <w:rsid w:val="00B731A9"/>
    <w:rsid w:val="00B731C3"/>
    <w:rsid w:val="00B7322E"/>
    <w:rsid w:val="00B7356C"/>
    <w:rsid w:val="00B735D2"/>
    <w:rsid w:val="00B739F6"/>
    <w:rsid w:val="00B73A5E"/>
    <w:rsid w:val="00B73D66"/>
    <w:rsid w:val="00B73EE3"/>
    <w:rsid w:val="00B74034"/>
    <w:rsid w:val="00B741B2"/>
    <w:rsid w:val="00B74269"/>
    <w:rsid w:val="00B7433F"/>
    <w:rsid w:val="00B7439F"/>
    <w:rsid w:val="00B74588"/>
    <w:rsid w:val="00B74902"/>
    <w:rsid w:val="00B74976"/>
    <w:rsid w:val="00B750A0"/>
    <w:rsid w:val="00B750F3"/>
    <w:rsid w:val="00B75264"/>
    <w:rsid w:val="00B75432"/>
    <w:rsid w:val="00B75454"/>
    <w:rsid w:val="00B75A20"/>
    <w:rsid w:val="00B75D10"/>
    <w:rsid w:val="00B75D14"/>
    <w:rsid w:val="00B75F09"/>
    <w:rsid w:val="00B76457"/>
    <w:rsid w:val="00B76545"/>
    <w:rsid w:val="00B76A35"/>
    <w:rsid w:val="00B76C9E"/>
    <w:rsid w:val="00B7701C"/>
    <w:rsid w:val="00B778A3"/>
    <w:rsid w:val="00B77A7F"/>
    <w:rsid w:val="00B77B4E"/>
    <w:rsid w:val="00B77D39"/>
    <w:rsid w:val="00B77DC5"/>
    <w:rsid w:val="00B80B1D"/>
    <w:rsid w:val="00B80ED5"/>
    <w:rsid w:val="00B811BC"/>
    <w:rsid w:val="00B81389"/>
    <w:rsid w:val="00B81624"/>
    <w:rsid w:val="00B81656"/>
    <w:rsid w:val="00B816ED"/>
    <w:rsid w:val="00B82154"/>
    <w:rsid w:val="00B82278"/>
    <w:rsid w:val="00B82338"/>
    <w:rsid w:val="00B82360"/>
    <w:rsid w:val="00B82621"/>
    <w:rsid w:val="00B82641"/>
    <w:rsid w:val="00B8276B"/>
    <w:rsid w:val="00B82CE1"/>
    <w:rsid w:val="00B82F9A"/>
    <w:rsid w:val="00B835F1"/>
    <w:rsid w:val="00B839D3"/>
    <w:rsid w:val="00B83E14"/>
    <w:rsid w:val="00B84103"/>
    <w:rsid w:val="00B84441"/>
    <w:rsid w:val="00B850F9"/>
    <w:rsid w:val="00B8514E"/>
    <w:rsid w:val="00B853A3"/>
    <w:rsid w:val="00B85D6A"/>
    <w:rsid w:val="00B86163"/>
    <w:rsid w:val="00B86199"/>
    <w:rsid w:val="00B86744"/>
    <w:rsid w:val="00B867F9"/>
    <w:rsid w:val="00B86873"/>
    <w:rsid w:val="00B87A73"/>
    <w:rsid w:val="00B87B1A"/>
    <w:rsid w:val="00B90659"/>
    <w:rsid w:val="00B90C0A"/>
    <w:rsid w:val="00B90C36"/>
    <w:rsid w:val="00B90CCF"/>
    <w:rsid w:val="00B910A1"/>
    <w:rsid w:val="00B9112A"/>
    <w:rsid w:val="00B91356"/>
    <w:rsid w:val="00B91B6E"/>
    <w:rsid w:val="00B91B7F"/>
    <w:rsid w:val="00B91C01"/>
    <w:rsid w:val="00B91C7B"/>
    <w:rsid w:val="00B91DF8"/>
    <w:rsid w:val="00B91F02"/>
    <w:rsid w:val="00B92495"/>
    <w:rsid w:val="00B9273C"/>
    <w:rsid w:val="00B92772"/>
    <w:rsid w:val="00B92F26"/>
    <w:rsid w:val="00B93057"/>
    <w:rsid w:val="00B93A36"/>
    <w:rsid w:val="00B93B80"/>
    <w:rsid w:val="00B93DE0"/>
    <w:rsid w:val="00B94520"/>
    <w:rsid w:val="00B94B4D"/>
    <w:rsid w:val="00B94B50"/>
    <w:rsid w:val="00B9529D"/>
    <w:rsid w:val="00B9531E"/>
    <w:rsid w:val="00B954B2"/>
    <w:rsid w:val="00B955A8"/>
    <w:rsid w:val="00B95704"/>
    <w:rsid w:val="00B95899"/>
    <w:rsid w:val="00B95DC2"/>
    <w:rsid w:val="00B95EE4"/>
    <w:rsid w:val="00B96160"/>
    <w:rsid w:val="00B961D7"/>
    <w:rsid w:val="00B9663A"/>
    <w:rsid w:val="00B968A6"/>
    <w:rsid w:val="00B96E7E"/>
    <w:rsid w:val="00B96EE3"/>
    <w:rsid w:val="00B9700F"/>
    <w:rsid w:val="00B97226"/>
    <w:rsid w:val="00B97438"/>
    <w:rsid w:val="00B978DC"/>
    <w:rsid w:val="00B97DB9"/>
    <w:rsid w:val="00BA00A8"/>
    <w:rsid w:val="00BA029D"/>
    <w:rsid w:val="00BA0642"/>
    <w:rsid w:val="00BA0A46"/>
    <w:rsid w:val="00BA0C19"/>
    <w:rsid w:val="00BA0C41"/>
    <w:rsid w:val="00BA0CCB"/>
    <w:rsid w:val="00BA0DC4"/>
    <w:rsid w:val="00BA11AA"/>
    <w:rsid w:val="00BA11D5"/>
    <w:rsid w:val="00BA1376"/>
    <w:rsid w:val="00BA13D8"/>
    <w:rsid w:val="00BA1841"/>
    <w:rsid w:val="00BA1853"/>
    <w:rsid w:val="00BA1902"/>
    <w:rsid w:val="00BA19D3"/>
    <w:rsid w:val="00BA19F6"/>
    <w:rsid w:val="00BA1A41"/>
    <w:rsid w:val="00BA1FE8"/>
    <w:rsid w:val="00BA2068"/>
    <w:rsid w:val="00BA23FD"/>
    <w:rsid w:val="00BA2610"/>
    <w:rsid w:val="00BA2898"/>
    <w:rsid w:val="00BA2C55"/>
    <w:rsid w:val="00BA2D14"/>
    <w:rsid w:val="00BA3014"/>
    <w:rsid w:val="00BA363B"/>
    <w:rsid w:val="00BA3A76"/>
    <w:rsid w:val="00BA3ADF"/>
    <w:rsid w:val="00BA3DB3"/>
    <w:rsid w:val="00BA3F5A"/>
    <w:rsid w:val="00BA45C1"/>
    <w:rsid w:val="00BA4810"/>
    <w:rsid w:val="00BA4922"/>
    <w:rsid w:val="00BA4982"/>
    <w:rsid w:val="00BA4EFD"/>
    <w:rsid w:val="00BA5081"/>
    <w:rsid w:val="00BA52B3"/>
    <w:rsid w:val="00BA53D8"/>
    <w:rsid w:val="00BA5649"/>
    <w:rsid w:val="00BA62C0"/>
    <w:rsid w:val="00BA637A"/>
    <w:rsid w:val="00BA63BC"/>
    <w:rsid w:val="00BA6599"/>
    <w:rsid w:val="00BA6663"/>
    <w:rsid w:val="00BA6978"/>
    <w:rsid w:val="00BA6F17"/>
    <w:rsid w:val="00BA70E2"/>
    <w:rsid w:val="00BA712D"/>
    <w:rsid w:val="00BA7AAC"/>
    <w:rsid w:val="00BB003F"/>
    <w:rsid w:val="00BB0155"/>
    <w:rsid w:val="00BB0426"/>
    <w:rsid w:val="00BB04FC"/>
    <w:rsid w:val="00BB0789"/>
    <w:rsid w:val="00BB0973"/>
    <w:rsid w:val="00BB097B"/>
    <w:rsid w:val="00BB0CC9"/>
    <w:rsid w:val="00BB0D2E"/>
    <w:rsid w:val="00BB0DE3"/>
    <w:rsid w:val="00BB0EA0"/>
    <w:rsid w:val="00BB174B"/>
    <w:rsid w:val="00BB1A93"/>
    <w:rsid w:val="00BB2319"/>
    <w:rsid w:val="00BB2481"/>
    <w:rsid w:val="00BB25DA"/>
    <w:rsid w:val="00BB2C7D"/>
    <w:rsid w:val="00BB309C"/>
    <w:rsid w:val="00BB3410"/>
    <w:rsid w:val="00BB348C"/>
    <w:rsid w:val="00BB3C93"/>
    <w:rsid w:val="00BB40BC"/>
    <w:rsid w:val="00BB4296"/>
    <w:rsid w:val="00BB4ECB"/>
    <w:rsid w:val="00BB54FB"/>
    <w:rsid w:val="00BB56F2"/>
    <w:rsid w:val="00BB59F7"/>
    <w:rsid w:val="00BB5A02"/>
    <w:rsid w:val="00BB5CC2"/>
    <w:rsid w:val="00BB5CF0"/>
    <w:rsid w:val="00BB612C"/>
    <w:rsid w:val="00BB62E5"/>
    <w:rsid w:val="00BB632D"/>
    <w:rsid w:val="00BB67F6"/>
    <w:rsid w:val="00BB684C"/>
    <w:rsid w:val="00BB6C87"/>
    <w:rsid w:val="00BB6F6C"/>
    <w:rsid w:val="00BB7037"/>
    <w:rsid w:val="00BB70B9"/>
    <w:rsid w:val="00BB7B54"/>
    <w:rsid w:val="00BB7F24"/>
    <w:rsid w:val="00BB7FE5"/>
    <w:rsid w:val="00BC01ED"/>
    <w:rsid w:val="00BC0214"/>
    <w:rsid w:val="00BC02C6"/>
    <w:rsid w:val="00BC0309"/>
    <w:rsid w:val="00BC0762"/>
    <w:rsid w:val="00BC0B12"/>
    <w:rsid w:val="00BC0E82"/>
    <w:rsid w:val="00BC1646"/>
    <w:rsid w:val="00BC17FE"/>
    <w:rsid w:val="00BC1B60"/>
    <w:rsid w:val="00BC1C8E"/>
    <w:rsid w:val="00BC1E03"/>
    <w:rsid w:val="00BC1F76"/>
    <w:rsid w:val="00BC200B"/>
    <w:rsid w:val="00BC2284"/>
    <w:rsid w:val="00BC2733"/>
    <w:rsid w:val="00BC2741"/>
    <w:rsid w:val="00BC2804"/>
    <w:rsid w:val="00BC2DCF"/>
    <w:rsid w:val="00BC2E4C"/>
    <w:rsid w:val="00BC3090"/>
    <w:rsid w:val="00BC3461"/>
    <w:rsid w:val="00BC36D5"/>
    <w:rsid w:val="00BC3793"/>
    <w:rsid w:val="00BC390F"/>
    <w:rsid w:val="00BC3C87"/>
    <w:rsid w:val="00BC3DE6"/>
    <w:rsid w:val="00BC468F"/>
    <w:rsid w:val="00BC4EE9"/>
    <w:rsid w:val="00BC50BD"/>
    <w:rsid w:val="00BC53E7"/>
    <w:rsid w:val="00BC5528"/>
    <w:rsid w:val="00BC559B"/>
    <w:rsid w:val="00BC58CE"/>
    <w:rsid w:val="00BC595D"/>
    <w:rsid w:val="00BC597F"/>
    <w:rsid w:val="00BC62D6"/>
    <w:rsid w:val="00BC652B"/>
    <w:rsid w:val="00BC6958"/>
    <w:rsid w:val="00BC703D"/>
    <w:rsid w:val="00BC7700"/>
    <w:rsid w:val="00BC789E"/>
    <w:rsid w:val="00BC7D72"/>
    <w:rsid w:val="00BC7FFC"/>
    <w:rsid w:val="00BD0A3A"/>
    <w:rsid w:val="00BD0BBA"/>
    <w:rsid w:val="00BD0FB0"/>
    <w:rsid w:val="00BD122C"/>
    <w:rsid w:val="00BD12F4"/>
    <w:rsid w:val="00BD142C"/>
    <w:rsid w:val="00BD1A92"/>
    <w:rsid w:val="00BD1C1A"/>
    <w:rsid w:val="00BD1E6C"/>
    <w:rsid w:val="00BD1F01"/>
    <w:rsid w:val="00BD243E"/>
    <w:rsid w:val="00BD2A1D"/>
    <w:rsid w:val="00BD2E2F"/>
    <w:rsid w:val="00BD2ECF"/>
    <w:rsid w:val="00BD30B0"/>
    <w:rsid w:val="00BD310D"/>
    <w:rsid w:val="00BD33BF"/>
    <w:rsid w:val="00BD340D"/>
    <w:rsid w:val="00BD36B1"/>
    <w:rsid w:val="00BD38AF"/>
    <w:rsid w:val="00BD3A99"/>
    <w:rsid w:val="00BD3B0D"/>
    <w:rsid w:val="00BD3B45"/>
    <w:rsid w:val="00BD3F36"/>
    <w:rsid w:val="00BD4092"/>
    <w:rsid w:val="00BD4C4F"/>
    <w:rsid w:val="00BD4CF2"/>
    <w:rsid w:val="00BD5051"/>
    <w:rsid w:val="00BD560F"/>
    <w:rsid w:val="00BD5ED2"/>
    <w:rsid w:val="00BD600D"/>
    <w:rsid w:val="00BD60E2"/>
    <w:rsid w:val="00BD60E5"/>
    <w:rsid w:val="00BD6605"/>
    <w:rsid w:val="00BD6666"/>
    <w:rsid w:val="00BD67A4"/>
    <w:rsid w:val="00BD6F56"/>
    <w:rsid w:val="00BD7086"/>
    <w:rsid w:val="00BD735B"/>
    <w:rsid w:val="00BD76FE"/>
    <w:rsid w:val="00BD7762"/>
    <w:rsid w:val="00BD780A"/>
    <w:rsid w:val="00BD7D3B"/>
    <w:rsid w:val="00BD7DE6"/>
    <w:rsid w:val="00BE0108"/>
    <w:rsid w:val="00BE0223"/>
    <w:rsid w:val="00BE03FF"/>
    <w:rsid w:val="00BE08F1"/>
    <w:rsid w:val="00BE0AD1"/>
    <w:rsid w:val="00BE0BE1"/>
    <w:rsid w:val="00BE14BD"/>
    <w:rsid w:val="00BE1563"/>
    <w:rsid w:val="00BE1587"/>
    <w:rsid w:val="00BE19DF"/>
    <w:rsid w:val="00BE1AA4"/>
    <w:rsid w:val="00BE1BD9"/>
    <w:rsid w:val="00BE1D87"/>
    <w:rsid w:val="00BE1E65"/>
    <w:rsid w:val="00BE22CE"/>
    <w:rsid w:val="00BE262E"/>
    <w:rsid w:val="00BE2841"/>
    <w:rsid w:val="00BE2B1E"/>
    <w:rsid w:val="00BE2FD2"/>
    <w:rsid w:val="00BE32B1"/>
    <w:rsid w:val="00BE32BE"/>
    <w:rsid w:val="00BE35F7"/>
    <w:rsid w:val="00BE3960"/>
    <w:rsid w:val="00BE3EF8"/>
    <w:rsid w:val="00BE40CD"/>
    <w:rsid w:val="00BE4206"/>
    <w:rsid w:val="00BE42E3"/>
    <w:rsid w:val="00BE4531"/>
    <w:rsid w:val="00BE4A43"/>
    <w:rsid w:val="00BE4C48"/>
    <w:rsid w:val="00BE5507"/>
    <w:rsid w:val="00BE55C3"/>
    <w:rsid w:val="00BE5AAA"/>
    <w:rsid w:val="00BE5BBD"/>
    <w:rsid w:val="00BE5DF0"/>
    <w:rsid w:val="00BE5FE3"/>
    <w:rsid w:val="00BE64B1"/>
    <w:rsid w:val="00BE6D8D"/>
    <w:rsid w:val="00BE7328"/>
    <w:rsid w:val="00BE74B5"/>
    <w:rsid w:val="00BE7581"/>
    <w:rsid w:val="00BE799D"/>
    <w:rsid w:val="00BE7F46"/>
    <w:rsid w:val="00BF0594"/>
    <w:rsid w:val="00BF0AA2"/>
    <w:rsid w:val="00BF0CC0"/>
    <w:rsid w:val="00BF0F9E"/>
    <w:rsid w:val="00BF106A"/>
    <w:rsid w:val="00BF11C0"/>
    <w:rsid w:val="00BF1368"/>
    <w:rsid w:val="00BF1644"/>
    <w:rsid w:val="00BF1A66"/>
    <w:rsid w:val="00BF20E6"/>
    <w:rsid w:val="00BF27B5"/>
    <w:rsid w:val="00BF282B"/>
    <w:rsid w:val="00BF2980"/>
    <w:rsid w:val="00BF2C91"/>
    <w:rsid w:val="00BF3090"/>
    <w:rsid w:val="00BF30E5"/>
    <w:rsid w:val="00BF452C"/>
    <w:rsid w:val="00BF4A39"/>
    <w:rsid w:val="00BF4AE4"/>
    <w:rsid w:val="00BF4BAF"/>
    <w:rsid w:val="00BF5371"/>
    <w:rsid w:val="00BF5782"/>
    <w:rsid w:val="00BF5F0B"/>
    <w:rsid w:val="00BF7139"/>
    <w:rsid w:val="00BF7216"/>
    <w:rsid w:val="00BF7230"/>
    <w:rsid w:val="00BF72BA"/>
    <w:rsid w:val="00BF750F"/>
    <w:rsid w:val="00BF78D1"/>
    <w:rsid w:val="00BF7951"/>
    <w:rsid w:val="00BF7ACE"/>
    <w:rsid w:val="00BF7EE3"/>
    <w:rsid w:val="00C000F9"/>
    <w:rsid w:val="00C00674"/>
    <w:rsid w:val="00C00B2B"/>
    <w:rsid w:val="00C00BD9"/>
    <w:rsid w:val="00C00DAB"/>
    <w:rsid w:val="00C00F7F"/>
    <w:rsid w:val="00C0129D"/>
    <w:rsid w:val="00C01588"/>
    <w:rsid w:val="00C0164A"/>
    <w:rsid w:val="00C01C09"/>
    <w:rsid w:val="00C01E5F"/>
    <w:rsid w:val="00C01FC8"/>
    <w:rsid w:val="00C021C9"/>
    <w:rsid w:val="00C029E2"/>
    <w:rsid w:val="00C02C5C"/>
    <w:rsid w:val="00C02E47"/>
    <w:rsid w:val="00C030FA"/>
    <w:rsid w:val="00C034FE"/>
    <w:rsid w:val="00C03B31"/>
    <w:rsid w:val="00C03CCE"/>
    <w:rsid w:val="00C03EC8"/>
    <w:rsid w:val="00C03FEF"/>
    <w:rsid w:val="00C04233"/>
    <w:rsid w:val="00C0457A"/>
    <w:rsid w:val="00C04822"/>
    <w:rsid w:val="00C04BA3"/>
    <w:rsid w:val="00C04E88"/>
    <w:rsid w:val="00C05295"/>
    <w:rsid w:val="00C05CA8"/>
    <w:rsid w:val="00C05FA1"/>
    <w:rsid w:val="00C0622F"/>
    <w:rsid w:val="00C06263"/>
    <w:rsid w:val="00C064FB"/>
    <w:rsid w:val="00C06DE0"/>
    <w:rsid w:val="00C071C0"/>
    <w:rsid w:val="00C07513"/>
    <w:rsid w:val="00C07A33"/>
    <w:rsid w:val="00C07B54"/>
    <w:rsid w:val="00C07F29"/>
    <w:rsid w:val="00C10051"/>
    <w:rsid w:val="00C1057E"/>
    <w:rsid w:val="00C10C04"/>
    <w:rsid w:val="00C10F38"/>
    <w:rsid w:val="00C10F67"/>
    <w:rsid w:val="00C10F95"/>
    <w:rsid w:val="00C10FE8"/>
    <w:rsid w:val="00C114F6"/>
    <w:rsid w:val="00C11673"/>
    <w:rsid w:val="00C1167A"/>
    <w:rsid w:val="00C119E5"/>
    <w:rsid w:val="00C12888"/>
    <w:rsid w:val="00C12952"/>
    <w:rsid w:val="00C12DB5"/>
    <w:rsid w:val="00C138F6"/>
    <w:rsid w:val="00C13DB4"/>
    <w:rsid w:val="00C13F42"/>
    <w:rsid w:val="00C13FD5"/>
    <w:rsid w:val="00C1457D"/>
    <w:rsid w:val="00C14BA1"/>
    <w:rsid w:val="00C14F48"/>
    <w:rsid w:val="00C154D2"/>
    <w:rsid w:val="00C1567A"/>
    <w:rsid w:val="00C15CD7"/>
    <w:rsid w:val="00C15E3E"/>
    <w:rsid w:val="00C15E8B"/>
    <w:rsid w:val="00C15F0C"/>
    <w:rsid w:val="00C16191"/>
    <w:rsid w:val="00C1636D"/>
    <w:rsid w:val="00C1654B"/>
    <w:rsid w:val="00C16C4A"/>
    <w:rsid w:val="00C170B9"/>
    <w:rsid w:val="00C1726E"/>
    <w:rsid w:val="00C17370"/>
    <w:rsid w:val="00C173C6"/>
    <w:rsid w:val="00C17527"/>
    <w:rsid w:val="00C17D41"/>
    <w:rsid w:val="00C17ECC"/>
    <w:rsid w:val="00C20193"/>
    <w:rsid w:val="00C20DED"/>
    <w:rsid w:val="00C210C0"/>
    <w:rsid w:val="00C210D1"/>
    <w:rsid w:val="00C218A8"/>
    <w:rsid w:val="00C21A46"/>
    <w:rsid w:val="00C21BBE"/>
    <w:rsid w:val="00C21EB6"/>
    <w:rsid w:val="00C21FE8"/>
    <w:rsid w:val="00C22084"/>
    <w:rsid w:val="00C222FD"/>
    <w:rsid w:val="00C223E4"/>
    <w:rsid w:val="00C22772"/>
    <w:rsid w:val="00C22A38"/>
    <w:rsid w:val="00C23078"/>
    <w:rsid w:val="00C231D3"/>
    <w:rsid w:val="00C23278"/>
    <w:rsid w:val="00C2379D"/>
    <w:rsid w:val="00C23DC3"/>
    <w:rsid w:val="00C23F6E"/>
    <w:rsid w:val="00C24046"/>
    <w:rsid w:val="00C2415C"/>
    <w:rsid w:val="00C24489"/>
    <w:rsid w:val="00C24515"/>
    <w:rsid w:val="00C24760"/>
    <w:rsid w:val="00C24C19"/>
    <w:rsid w:val="00C24FD2"/>
    <w:rsid w:val="00C25034"/>
    <w:rsid w:val="00C250A0"/>
    <w:rsid w:val="00C25155"/>
    <w:rsid w:val="00C2548F"/>
    <w:rsid w:val="00C255AC"/>
    <w:rsid w:val="00C256C5"/>
    <w:rsid w:val="00C258EC"/>
    <w:rsid w:val="00C25A46"/>
    <w:rsid w:val="00C26727"/>
    <w:rsid w:val="00C267F0"/>
    <w:rsid w:val="00C2680F"/>
    <w:rsid w:val="00C26A9D"/>
    <w:rsid w:val="00C26AC3"/>
    <w:rsid w:val="00C26B9B"/>
    <w:rsid w:val="00C27EAF"/>
    <w:rsid w:val="00C30185"/>
    <w:rsid w:val="00C30409"/>
    <w:rsid w:val="00C30432"/>
    <w:rsid w:val="00C30AE0"/>
    <w:rsid w:val="00C30B85"/>
    <w:rsid w:val="00C3173C"/>
    <w:rsid w:val="00C31A9E"/>
    <w:rsid w:val="00C31BC1"/>
    <w:rsid w:val="00C32073"/>
    <w:rsid w:val="00C324C0"/>
    <w:rsid w:val="00C32772"/>
    <w:rsid w:val="00C328BB"/>
    <w:rsid w:val="00C32A62"/>
    <w:rsid w:val="00C32A96"/>
    <w:rsid w:val="00C32E2B"/>
    <w:rsid w:val="00C339DA"/>
    <w:rsid w:val="00C33B8D"/>
    <w:rsid w:val="00C33D04"/>
    <w:rsid w:val="00C33F81"/>
    <w:rsid w:val="00C3406D"/>
    <w:rsid w:val="00C345A4"/>
    <w:rsid w:val="00C3477A"/>
    <w:rsid w:val="00C34A3E"/>
    <w:rsid w:val="00C34D0B"/>
    <w:rsid w:val="00C34D30"/>
    <w:rsid w:val="00C35683"/>
    <w:rsid w:val="00C35BD9"/>
    <w:rsid w:val="00C35E64"/>
    <w:rsid w:val="00C35EC3"/>
    <w:rsid w:val="00C35FED"/>
    <w:rsid w:val="00C362F8"/>
    <w:rsid w:val="00C36393"/>
    <w:rsid w:val="00C364AA"/>
    <w:rsid w:val="00C364C2"/>
    <w:rsid w:val="00C364D7"/>
    <w:rsid w:val="00C366FD"/>
    <w:rsid w:val="00C3689F"/>
    <w:rsid w:val="00C36A2B"/>
    <w:rsid w:val="00C36B0C"/>
    <w:rsid w:val="00C36B72"/>
    <w:rsid w:val="00C37025"/>
    <w:rsid w:val="00C3747D"/>
    <w:rsid w:val="00C3795D"/>
    <w:rsid w:val="00C37D5A"/>
    <w:rsid w:val="00C4019B"/>
    <w:rsid w:val="00C40285"/>
    <w:rsid w:val="00C403B6"/>
    <w:rsid w:val="00C40675"/>
    <w:rsid w:val="00C40723"/>
    <w:rsid w:val="00C4092E"/>
    <w:rsid w:val="00C40C74"/>
    <w:rsid w:val="00C417CD"/>
    <w:rsid w:val="00C41C3E"/>
    <w:rsid w:val="00C424A6"/>
    <w:rsid w:val="00C42895"/>
    <w:rsid w:val="00C42A8A"/>
    <w:rsid w:val="00C42BBF"/>
    <w:rsid w:val="00C42D69"/>
    <w:rsid w:val="00C43063"/>
    <w:rsid w:val="00C43A4E"/>
    <w:rsid w:val="00C43C37"/>
    <w:rsid w:val="00C4437D"/>
    <w:rsid w:val="00C44393"/>
    <w:rsid w:val="00C4473E"/>
    <w:rsid w:val="00C44B67"/>
    <w:rsid w:val="00C451C7"/>
    <w:rsid w:val="00C4555A"/>
    <w:rsid w:val="00C455BF"/>
    <w:rsid w:val="00C456D9"/>
    <w:rsid w:val="00C4593D"/>
    <w:rsid w:val="00C46C9D"/>
    <w:rsid w:val="00C470E1"/>
    <w:rsid w:val="00C47289"/>
    <w:rsid w:val="00C4774C"/>
    <w:rsid w:val="00C47770"/>
    <w:rsid w:val="00C50CE0"/>
    <w:rsid w:val="00C50DBC"/>
    <w:rsid w:val="00C50FB5"/>
    <w:rsid w:val="00C51FA5"/>
    <w:rsid w:val="00C52234"/>
    <w:rsid w:val="00C522B5"/>
    <w:rsid w:val="00C5279A"/>
    <w:rsid w:val="00C52DBC"/>
    <w:rsid w:val="00C52F76"/>
    <w:rsid w:val="00C530C5"/>
    <w:rsid w:val="00C537D4"/>
    <w:rsid w:val="00C5392C"/>
    <w:rsid w:val="00C53AB8"/>
    <w:rsid w:val="00C53D9C"/>
    <w:rsid w:val="00C53DA3"/>
    <w:rsid w:val="00C53EA4"/>
    <w:rsid w:val="00C53F31"/>
    <w:rsid w:val="00C5439F"/>
    <w:rsid w:val="00C54429"/>
    <w:rsid w:val="00C54E7E"/>
    <w:rsid w:val="00C5504B"/>
    <w:rsid w:val="00C551A9"/>
    <w:rsid w:val="00C55536"/>
    <w:rsid w:val="00C55538"/>
    <w:rsid w:val="00C555EB"/>
    <w:rsid w:val="00C557E2"/>
    <w:rsid w:val="00C55903"/>
    <w:rsid w:val="00C55B9A"/>
    <w:rsid w:val="00C55C3A"/>
    <w:rsid w:val="00C5616F"/>
    <w:rsid w:val="00C5696C"/>
    <w:rsid w:val="00C569B8"/>
    <w:rsid w:val="00C56A6E"/>
    <w:rsid w:val="00C56D1D"/>
    <w:rsid w:val="00C56DC3"/>
    <w:rsid w:val="00C574FB"/>
    <w:rsid w:val="00C5755B"/>
    <w:rsid w:val="00C579B2"/>
    <w:rsid w:val="00C57BE0"/>
    <w:rsid w:val="00C57BF0"/>
    <w:rsid w:val="00C57E01"/>
    <w:rsid w:val="00C6061A"/>
    <w:rsid w:val="00C607D6"/>
    <w:rsid w:val="00C60AFD"/>
    <w:rsid w:val="00C618D0"/>
    <w:rsid w:val="00C61C47"/>
    <w:rsid w:val="00C61DAC"/>
    <w:rsid w:val="00C629D4"/>
    <w:rsid w:val="00C62D73"/>
    <w:rsid w:val="00C62EE1"/>
    <w:rsid w:val="00C63073"/>
    <w:rsid w:val="00C6343E"/>
    <w:rsid w:val="00C63718"/>
    <w:rsid w:val="00C639C3"/>
    <w:rsid w:val="00C63D4E"/>
    <w:rsid w:val="00C641AB"/>
    <w:rsid w:val="00C642DE"/>
    <w:rsid w:val="00C642F2"/>
    <w:rsid w:val="00C64527"/>
    <w:rsid w:val="00C64719"/>
    <w:rsid w:val="00C64A7C"/>
    <w:rsid w:val="00C64F53"/>
    <w:rsid w:val="00C658D9"/>
    <w:rsid w:val="00C65A7D"/>
    <w:rsid w:val="00C65B22"/>
    <w:rsid w:val="00C65C8F"/>
    <w:rsid w:val="00C660D9"/>
    <w:rsid w:val="00C6645D"/>
    <w:rsid w:val="00C6656F"/>
    <w:rsid w:val="00C66999"/>
    <w:rsid w:val="00C6772A"/>
    <w:rsid w:val="00C67A97"/>
    <w:rsid w:val="00C67AEF"/>
    <w:rsid w:val="00C67C3B"/>
    <w:rsid w:val="00C70077"/>
    <w:rsid w:val="00C701AC"/>
    <w:rsid w:val="00C703B9"/>
    <w:rsid w:val="00C7066E"/>
    <w:rsid w:val="00C70B2B"/>
    <w:rsid w:val="00C70DBC"/>
    <w:rsid w:val="00C71089"/>
    <w:rsid w:val="00C7161F"/>
    <w:rsid w:val="00C71726"/>
    <w:rsid w:val="00C71773"/>
    <w:rsid w:val="00C71795"/>
    <w:rsid w:val="00C71C7B"/>
    <w:rsid w:val="00C72CC5"/>
    <w:rsid w:val="00C72DCC"/>
    <w:rsid w:val="00C7339B"/>
    <w:rsid w:val="00C73723"/>
    <w:rsid w:val="00C737D1"/>
    <w:rsid w:val="00C73CFD"/>
    <w:rsid w:val="00C74563"/>
    <w:rsid w:val="00C752FB"/>
    <w:rsid w:val="00C75360"/>
    <w:rsid w:val="00C7539F"/>
    <w:rsid w:val="00C7576D"/>
    <w:rsid w:val="00C761BC"/>
    <w:rsid w:val="00C764BA"/>
    <w:rsid w:val="00C7692F"/>
    <w:rsid w:val="00C76B19"/>
    <w:rsid w:val="00C76BAE"/>
    <w:rsid w:val="00C76FFD"/>
    <w:rsid w:val="00C7704D"/>
    <w:rsid w:val="00C77360"/>
    <w:rsid w:val="00C7752A"/>
    <w:rsid w:val="00C776F8"/>
    <w:rsid w:val="00C7796F"/>
    <w:rsid w:val="00C77EC3"/>
    <w:rsid w:val="00C8026C"/>
    <w:rsid w:val="00C80753"/>
    <w:rsid w:val="00C80A77"/>
    <w:rsid w:val="00C80A8D"/>
    <w:rsid w:val="00C80C44"/>
    <w:rsid w:val="00C80D07"/>
    <w:rsid w:val="00C8111A"/>
    <w:rsid w:val="00C811C2"/>
    <w:rsid w:val="00C81351"/>
    <w:rsid w:val="00C81536"/>
    <w:rsid w:val="00C818E9"/>
    <w:rsid w:val="00C821F4"/>
    <w:rsid w:val="00C822C6"/>
    <w:rsid w:val="00C82317"/>
    <w:rsid w:val="00C82500"/>
    <w:rsid w:val="00C82E19"/>
    <w:rsid w:val="00C82F10"/>
    <w:rsid w:val="00C830B3"/>
    <w:rsid w:val="00C838F2"/>
    <w:rsid w:val="00C83965"/>
    <w:rsid w:val="00C839C0"/>
    <w:rsid w:val="00C83CCE"/>
    <w:rsid w:val="00C83CFD"/>
    <w:rsid w:val="00C83EC0"/>
    <w:rsid w:val="00C84702"/>
    <w:rsid w:val="00C8490D"/>
    <w:rsid w:val="00C84AE7"/>
    <w:rsid w:val="00C84D30"/>
    <w:rsid w:val="00C84E59"/>
    <w:rsid w:val="00C851BF"/>
    <w:rsid w:val="00C85507"/>
    <w:rsid w:val="00C8561A"/>
    <w:rsid w:val="00C85714"/>
    <w:rsid w:val="00C8581E"/>
    <w:rsid w:val="00C85BAD"/>
    <w:rsid w:val="00C863ED"/>
    <w:rsid w:val="00C8641E"/>
    <w:rsid w:val="00C8646F"/>
    <w:rsid w:val="00C86679"/>
    <w:rsid w:val="00C86F53"/>
    <w:rsid w:val="00C87141"/>
    <w:rsid w:val="00C87167"/>
    <w:rsid w:val="00C871F1"/>
    <w:rsid w:val="00C8723D"/>
    <w:rsid w:val="00C87508"/>
    <w:rsid w:val="00C87A7D"/>
    <w:rsid w:val="00C87C75"/>
    <w:rsid w:val="00C90319"/>
    <w:rsid w:val="00C90A18"/>
    <w:rsid w:val="00C90A25"/>
    <w:rsid w:val="00C90F30"/>
    <w:rsid w:val="00C91164"/>
    <w:rsid w:val="00C91226"/>
    <w:rsid w:val="00C91704"/>
    <w:rsid w:val="00C91C9F"/>
    <w:rsid w:val="00C91D8D"/>
    <w:rsid w:val="00C91F2A"/>
    <w:rsid w:val="00C921C6"/>
    <w:rsid w:val="00C9256F"/>
    <w:rsid w:val="00C92717"/>
    <w:rsid w:val="00C92C3F"/>
    <w:rsid w:val="00C92DA2"/>
    <w:rsid w:val="00C93234"/>
    <w:rsid w:val="00C9324C"/>
    <w:rsid w:val="00C932DE"/>
    <w:rsid w:val="00C93333"/>
    <w:rsid w:val="00C93DD5"/>
    <w:rsid w:val="00C93F8A"/>
    <w:rsid w:val="00C94102"/>
    <w:rsid w:val="00C95084"/>
    <w:rsid w:val="00C95093"/>
    <w:rsid w:val="00C9513E"/>
    <w:rsid w:val="00C95C3D"/>
    <w:rsid w:val="00C95FFC"/>
    <w:rsid w:val="00C960E4"/>
    <w:rsid w:val="00C96651"/>
    <w:rsid w:val="00C96951"/>
    <w:rsid w:val="00C96E68"/>
    <w:rsid w:val="00C97045"/>
    <w:rsid w:val="00C977EA"/>
    <w:rsid w:val="00CA008F"/>
    <w:rsid w:val="00CA01ED"/>
    <w:rsid w:val="00CA0684"/>
    <w:rsid w:val="00CA06F1"/>
    <w:rsid w:val="00CA07E2"/>
    <w:rsid w:val="00CA0E15"/>
    <w:rsid w:val="00CA12D5"/>
    <w:rsid w:val="00CA1695"/>
    <w:rsid w:val="00CA16E9"/>
    <w:rsid w:val="00CA1E1D"/>
    <w:rsid w:val="00CA1EFA"/>
    <w:rsid w:val="00CA2022"/>
    <w:rsid w:val="00CA230E"/>
    <w:rsid w:val="00CA2D42"/>
    <w:rsid w:val="00CA3627"/>
    <w:rsid w:val="00CA414D"/>
    <w:rsid w:val="00CA48BB"/>
    <w:rsid w:val="00CA4B01"/>
    <w:rsid w:val="00CA5187"/>
    <w:rsid w:val="00CA53B6"/>
    <w:rsid w:val="00CA5552"/>
    <w:rsid w:val="00CA58B0"/>
    <w:rsid w:val="00CA5A80"/>
    <w:rsid w:val="00CA5F85"/>
    <w:rsid w:val="00CA6290"/>
    <w:rsid w:val="00CA6A8B"/>
    <w:rsid w:val="00CA6F42"/>
    <w:rsid w:val="00CA6F8D"/>
    <w:rsid w:val="00CA7550"/>
    <w:rsid w:val="00CA799E"/>
    <w:rsid w:val="00CA7DE6"/>
    <w:rsid w:val="00CA7F4B"/>
    <w:rsid w:val="00CB01BB"/>
    <w:rsid w:val="00CB01FF"/>
    <w:rsid w:val="00CB04F6"/>
    <w:rsid w:val="00CB057A"/>
    <w:rsid w:val="00CB06F0"/>
    <w:rsid w:val="00CB072F"/>
    <w:rsid w:val="00CB0877"/>
    <w:rsid w:val="00CB0D40"/>
    <w:rsid w:val="00CB0F38"/>
    <w:rsid w:val="00CB0F8D"/>
    <w:rsid w:val="00CB0FCA"/>
    <w:rsid w:val="00CB1123"/>
    <w:rsid w:val="00CB1169"/>
    <w:rsid w:val="00CB17A4"/>
    <w:rsid w:val="00CB1CD7"/>
    <w:rsid w:val="00CB2108"/>
    <w:rsid w:val="00CB21E0"/>
    <w:rsid w:val="00CB27D1"/>
    <w:rsid w:val="00CB2945"/>
    <w:rsid w:val="00CB2B24"/>
    <w:rsid w:val="00CB2CE8"/>
    <w:rsid w:val="00CB2F8D"/>
    <w:rsid w:val="00CB327B"/>
    <w:rsid w:val="00CB3436"/>
    <w:rsid w:val="00CB345B"/>
    <w:rsid w:val="00CB3651"/>
    <w:rsid w:val="00CB4437"/>
    <w:rsid w:val="00CB443F"/>
    <w:rsid w:val="00CB45D8"/>
    <w:rsid w:val="00CB4655"/>
    <w:rsid w:val="00CB488E"/>
    <w:rsid w:val="00CB4C0A"/>
    <w:rsid w:val="00CB4EF9"/>
    <w:rsid w:val="00CB5248"/>
    <w:rsid w:val="00CB5370"/>
    <w:rsid w:val="00CB5420"/>
    <w:rsid w:val="00CB542A"/>
    <w:rsid w:val="00CB54BE"/>
    <w:rsid w:val="00CB5AC8"/>
    <w:rsid w:val="00CB5CE8"/>
    <w:rsid w:val="00CB6056"/>
    <w:rsid w:val="00CB65D5"/>
    <w:rsid w:val="00CB6847"/>
    <w:rsid w:val="00CB69A7"/>
    <w:rsid w:val="00CB6AEC"/>
    <w:rsid w:val="00CB6BAA"/>
    <w:rsid w:val="00CB6CD0"/>
    <w:rsid w:val="00CB6D3D"/>
    <w:rsid w:val="00CB70C4"/>
    <w:rsid w:val="00CB7372"/>
    <w:rsid w:val="00CB760A"/>
    <w:rsid w:val="00CB79AC"/>
    <w:rsid w:val="00CC02E8"/>
    <w:rsid w:val="00CC03EB"/>
    <w:rsid w:val="00CC042C"/>
    <w:rsid w:val="00CC049D"/>
    <w:rsid w:val="00CC09E6"/>
    <w:rsid w:val="00CC0A08"/>
    <w:rsid w:val="00CC0D09"/>
    <w:rsid w:val="00CC1230"/>
    <w:rsid w:val="00CC1342"/>
    <w:rsid w:val="00CC176C"/>
    <w:rsid w:val="00CC1A1C"/>
    <w:rsid w:val="00CC1B0F"/>
    <w:rsid w:val="00CC1DFD"/>
    <w:rsid w:val="00CC1FA8"/>
    <w:rsid w:val="00CC2099"/>
    <w:rsid w:val="00CC2353"/>
    <w:rsid w:val="00CC2B31"/>
    <w:rsid w:val="00CC2D02"/>
    <w:rsid w:val="00CC2F1F"/>
    <w:rsid w:val="00CC304F"/>
    <w:rsid w:val="00CC3187"/>
    <w:rsid w:val="00CC39B2"/>
    <w:rsid w:val="00CC3B35"/>
    <w:rsid w:val="00CC3DD6"/>
    <w:rsid w:val="00CC3DFF"/>
    <w:rsid w:val="00CC436F"/>
    <w:rsid w:val="00CC526E"/>
    <w:rsid w:val="00CC5286"/>
    <w:rsid w:val="00CC5954"/>
    <w:rsid w:val="00CC5E1B"/>
    <w:rsid w:val="00CC6157"/>
    <w:rsid w:val="00CC6177"/>
    <w:rsid w:val="00CC64B1"/>
    <w:rsid w:val="00CC6777"/>
    <w:rsid w:val="00CC68E5"/>
    <w:rsid w:val="00CC69B5"/>
    <w:rsid w:val="00CC6F46"/>
    <w:rsid w:val="00CC711C"/>
    <w:rsid w:val="00CC7202"/>
    <w:rsid w:val="00CC76C1"/>
    <w:rsid w:val="00CC7827"/>
    <w:rsid w:val="00CC7B0E"/>
    <w:rsid w:val="00CC7D67"/>
    <w:rsid w:val="00CD0DB7"/>
    <w:rsid w:val="00CD12CE"/>
    <w:rsid w:val="00CD16BE"/>
    <w:rsid w:val="00CD1742"/>
    <w:rsid w:val="00CD18EE"/>
    <w:rsid w:val="00CD2917"/>
    <w:rsid w:val="00CD2E16"/>
    <w:rsid w:val="00CD2F0D"/>
    <w:rsid w:val="00CD3078"/>
    <w:rsid w:val="00CD35E2"/>
    <w:rsid w:val="00CD362F"/>
    <w:rsid w:val="00CD36DE"/>
    <w:rsid w:val="00CD3A71"/>
    <w:rsid w:val="00CD3EDD"/>
    <w:rsid w:val="00CD41FB"/>
    <w:rsid w:val="00CD4B16"/>
    <w:rsid w:val="00CD4B63"/>
    <w:rsid w:val="00CD4F39"/>
    <w:rsid w:val="00CD528F"/>
    <w:rsid w:val="00CD555F"/>
    <w:rsid w:val="00CD5766"/>
    <w:rsid w:val="00CD5A93"/>
    <w:rsid w:val="00CD5D66"/>
    <w:rsid w:val="00CD633C"/>
    <w:rsid w:val="00CD662B"/>
    <w:rsid w:val="00CD6651"/>
    <w:rsid w:val="00CD675E"/>
    <w:rsid w:val="00CD69BB"/>
    <w:rsid w:val="00CD69D1"/>
    <w:rsid w:val="00CD6CFD"/>
    <w:rsid w:val="00CD702B"/>
    <w:rsid w:val="00CD74A3"/>
    <w:rsid w:val="00CD75EA"/>
    <w:rsid w:val="00CD76AF"/>
    <w:rsid w:val="00CD7866"/>
    <w:rsid w:val="00CD7CCC"/>
    <w:rsid w:val="00CE0DF5"/>
    <w:rsid w:val="00CE1615"/>
    <w:rsid w:val="00CE1A81"/>
    <w:rsid w:val="00CE1BF2"/>
    <w:rsid w:val="00CE21DB"/>
    <w:rsid w:val="00CE24E9"/>
    <w:rsid w:val="00CE2B20"/>
    <w:rsid w:val="00CE3067"/>
    <w:rsid w:val="00CE3094"/>
    <w:rsid w:val="00CE335A"/>
    <w:rsid w:val="00CE352A"/>
    <w:rsid w:val="00CE369E"/>
    <w:rsid w:val="00CE3CE8"/>
    <w:rsid w:val="00CE4669"/>
    <w:rsid w:val="00CE4AFB"/>
    <w:rsid w:val="00CE4D7D"/>
    <w:rsid w:val="00CE509B"/>
    <w:rsid w:val="00CE5653"/>
    <w:rsid w:val="00CE5BE4"/>
    <w:rsid w:val="00CE625B"/>
    <w:rsid w:val="00CE6323"/>
    <w:rsid w:val="00CE6955"/>
    <w:rsid w:val="00CE6A79"/>
    <w:rsid w:val="00CE6CDA"/>
    <w:rsid w:val="00CE7138"/>
    <w:rsid w:val="00CE7194"/>
    <w:rsid w:val="00CF0027"/>
    <w:rsid w:val="00CF018F"/>
    <w:rsid w:val="00CF0540"/>
    <w:rsid w:val="00CF0603"/>
    <w:rsid w:val="00CF068E"/>
    <w:rsid w:val="00CF07D9"/>
    <w:rsid w:val="00CF0C48"/>
    <w:rsid w:val="00CF0D94"/>
    <w:rsid w:val="00CF15C2"/>
    <w:rsid w:val="00CF17A4"/>
    <w:rsid w:val="00CF18D9"/>
    <w:rsid w:val="00CF18F9"/>
    <w:rsid w:val="00CF1B26"/>
    <w:rsid w:val="00CF2662"/>
    <w:rsid w:val="00CF26F9"/>
    <w:rsid w:val="00CF2748"/>
    <w:rsid w:val="00CF37EB"/>
    <w:rsid w:val="00CF4033"/>
    <w:rsid w:val="00CF456C"/>
    <w:rsid w:val="00CF4C71"/>
    <w:rsid w:val="00CF52C0"/>
    <w:rsid w:val="00CF544E"/>
    <w:rsid w:val="00CF59DC"/>
    <w:rsid w:val="00CF5D66"/>
    <w:rsid w:val="00CF6105"/>
    <w:rsid w:val="00CF6A2F"/>
    <w:rsid w:val="00CF7314"/>
    <w:rsid w:val="00CF735A"/>
    <w:rsid w:val="00CF7920"/>
    <w:rsid w:val="00CF793C"/>
    <w:rsid w:val="00CF7D67"/>
    <w:rsid w:val="00CF7FEE"/>
    <w:rsid w:val="00D00470"/>
    <w:rsid w:val="00D005FC"/>
    <w:rsid w:val="00D006C1"/>
    <w:rsid w:val="00D006F4"/>
    <w:rsid w:val="00D0090F"/>
    <w:rsid w:val="00D00BFA"/>
    <w:rsid w:val="00D01CF6"/>
    <w:rsid w:val="00D01FF3"/>
    <w:rsid w:val="00D0262E"/>
    <w:rsid w:val="00D02834"/>
    <w:rsid w:val="00D029CA"/>
    <w:rsid w:val="00D02A14"/>
    <w:rsid w:val="00D02D66"/>
    <w:rsid w:val="00D02F1F"/>
    <w:rsid w:val="00D02F58"/>
    <w:rsid w:val="00D02F83"/>
    <w:rsid w:val="00D0314F"/>
    <w:rsid w:val="00D03B52"/>
    <w:rsid w:val="00D03C02"/>
    <w:rsid w:val="00D03D5C"/>
    <w:rsid w:val="00D04146"/>
    <w:rsid w:val="00D045A9"/>
    <w:rsid w:val="00D0471F"/>
    <w:rsid w:val="00D048F8"/>
    <w:rsid w:val="00D04D9C"/>
    <w:rsid w:val="00D04F11"/>
    <w:rsid w:val="00D05AFA"/>
    <w:rsid w:val="00D05DAD"/>
    <w:rsid w:val="00D06852"/>
    <w:rsid w:val="00D06EE0"/>
    <w:rsid w:val="00D0745B"/>
    <w:rsid w:val="00D079C6"/>
    <w:rsid w:val="00D07A38"/>
    <w:rsid w:val="00D10267"/>
    <w:rsid w:val="00D1072C"/>
    <w:rsid w:val="00D10BDB"/>
    <w:rsid w:val="00D10C57"/>
    <w:rsid w:val="00D11013"/>
    <w:rsid w:val="00D1118B"/>
    <w:rsid w:val="00D1169B"/>
    <w:rsid w:val="00D116B3"/>
    <w:rsid w:val="00D11C67"/>
    <w:rsid w:val="00D11F24"/>
    <w:rsid w:val="00D11F64"/>
    <w:rsid w:val="00D120C1"/>
    <w:rsid w:val="00D122AC"/>
    <w:rsid w:val="00D122EC"/>
    <w:rsid w:val="00D12EA2"/>
    <w:rsid w:val="00D12F84"/>
    <w:rsid w:val="00D1300B"/>
    <w:rsid w:val="00D1318A"/>
    <w:rsid w:val="00D13501"/>
    <w:rsid w:val="00D13517"/>
    <w:rsid w:val="00D1352E"/>
    <w:rsid w:val="00D13604"/>
    <w:rsid w:val="00D13660"/>
    <w:rsid w:val="00D13804"/>
    <w:rsid w:val="00D139AE"/>
    <w:rsid w:val="00D13B5B"/>
    <w:rsid w:val="00D13BDB"/>
    <w:rsid w:val="00D13FBE"/>
    <w:rsid w:val="00D13FD3"/>
    <w:rsid w:val="00D1488F"/>
    <w:rsid w:val="00D14BE9"/>
    <w:rsid w:val="00D1504A"/>
    <w:rsid w:val="00D157F2"/>
    <w:rsid w:val="00D159FA"/>
    <w:rsid w:val="00D15A60"/>
    <w:rsid w:val="00D15B7A"/>
    <w:rsid w:val="00D15BF3"/>
    <w:rsid w:val="00D15F3C"/>
    <w:rsid w:val="00D16078"/>
    <w:rsid w:val="00D16713"/>
    <w:rsid w:val="00D1684B"/>
    <w:rsid w:val="00D169AE"/>
    <w:rsid w:val="00D16D8F"/>
    <w:rsid w:val="00D16DC0"/>
    <w:rsid w:val="00D16E94"/>
    <w:rsid w:val="00D16FC9"/>
    <w:rsid w:val="00D170F8"/>
    <w:rsid w:val="00D178DA"/>
    <w:rsid w:val="00D17D2D"/>
    <w:rsid w:val="00D17FBC"/>
    <w:rsid w:val="00D20379"/>
    <w:rsid w:val="00D204E6"/>
    <w:rsid w:val="00D20800"/>
    <w:rsid w:val="00D20C37"/>
    <w:rsid w:val="00D20EC7"/>
    <w:rsid w:val="00D20EF7"/>
    <w:rsid w:val="00D2148F"/>
    <w:rsid w:val="00D2173E"/>
    <w:rsid w:val="00D219C1"/>
    <w:rsid w:val="00D21AD8"/>
    <w:rsid w:val="00D220A7"/>
    <w:rsid w:val="00D22118"/>
    <w:rsid w:val="00D2273D"/>
    <w:rsid w:val="00D227CF"/>
    <w:rsid w:val="00D228CC"/>
    <w:rsid w:val="00D23069"/>
    <w:rsid w:val="00D2336C"/>
    <w:rsid w:val="00D23394"/>
    <w:rsid w:val="00D23423"/>
    <w:rsid w:val="00D236E8"/>
    <w:rsid w:val="00D23804"/>
    <w:rsid w:val="00D2390F"/>
    <w:rsid w:val="00D23A75"/>
    <w:rsid w:val="00D23DE9"/>
    <w:rsid w:val="00D2432C"/>
    <w:rsid w:val="00D243C1"/>
    <w:rsid w:val="00D246F8"/>
    <w:rsid w:val="00D247C9"/>
    <w:rsid w:val="00D24862"/>
    <w:rsid w:val="00D24A58"/>
    <w:rsid w:val="00D24B4C"/>
    <w:rsid w:val="00D24B8D"/>
    <w:rsid w:val="00D250DE"/>
    <w:rsid w:val="00D255DC"/>
    <w:rsid w:val="00D25D5A"/>
    <w:rsid w:val="00D25E3A"/>
    <w:rsid w:val="00D25F11"/>
    <w:rsid w:val="00D264C2"/>
    <w:rsid w:val="00D26C3B"/>
    <w:rsid w:val="00D26D3E"/>
    <w:rsid w:val="00D27243"/>
    <w:rsid w:val="00D2741B"/>
    <w:rsid w:val="00D27508"/>
    <w:rsid w:val="00D27758"/>
    <w:rsid w:val="00D2794A"/>
    <w:rsid w:val="00D279A3"/>
    <w:rsid w:val="00D27A75"/>
    <w:rsid w:val="00D27E39"/>
    <w:rsid w:val="00D301ED"/>
    <w:rsid w:val="00D3063E"/>
    <w:rsid w:val="00D30C3E"/>
    <w:rsid w:val="00D31553"/>
    <w:rsid w:val="00D3170D"/>
    <w:rsid w:val="00D32025"/>
    <w:rsid w:val="00D3256E"/>
    <w:rsid w:val="00D32602"/>
    <w:rsid w:val="00D326FF"/>
    <w:rsid w:val="00D32902"/>
    <w:rsid w:val="00D32AFF"/>
    <w:rsid w:val="00D32B6F"/>
    <w:rsid w:val="00D3338B"/>
    <w:rsid w:val="00D33AD2"/>
    <w:rsid w:val="00D33B10"/>
    <w:rsid w:val="00D33B17"/>
    <w:rsid w:val="00D33C33"/>
    <w:rsid w:val="00D33D6B"/>
    <w:rsid w:val="00D34372"/>
    <w:rsid w:val="00D34454"/>
    <w:rsid w:val="00D34702"/>
    <w:rsid w:val="00D3475E"/>
    <w:rsid w:val="00D34CE4"/>
    <w:rsid w:val="00D34E3A"/>
    <w:rsid w:val="00D34FA2"/>
    <w:rsid w:val="00D35034"/>
    <w:rsid w:val="00D353CC"/>
    <w:rsid w:val="00D3545A"/>
    <w:rsid w:val="00D35CBA"/>
    <w:rsid w:val="00D3654A"/>
    <w:rsid w:val="00D3671A"/>
    <w:rsid w:val="00D36911"/>
    <w:rsid w:val="00D36A03"/>
    <w:rsid w:val="00D36D53"/>
    <w:rsid w:val="00D36EA7"/>
    <w:rsid w:val="00D36FD8"/>
    <w:rsid w:val="00D37279"/>
    <w:rsid w:val="00D37572"/>
    <w:rsid w:val="00D3773B"/>
    <w:rsid w:val="00D37D33"/>
    <w:rsid w:val="00D40869"/>
    <w:rsid w:val="00D40C4B"/>
    <w:rsid w:val="00D40FAA"/>
    <w:rsid w:val="00D40FB0"/>
    <w:rsid w:val="00D414C8"/>
    <w:rsid w:val="00D41581"/>
    <w:rsid w:val="00D41646"/>
    <w:rsid w:val="00D41801"/>
    <w:rsid w:val="00D41896"/>
    <w:rsid w:val="00D41FEE"/>
    <w:rsid w:val="00D41FF0"/>
    <w:rsid w:val="00D42004"/>
    <w:rsid w:val="00D426B3"/>
    <w:rsid w:val="00D42830"/>
    <w:rsid w:val="00D42A51"/>
    <w:rsid w:val="00D42A64"/>
    <w:rsid w:val="00D4326D"/>
    <w:rsid w:val="00D434A5"/>
    <w:rsid w:val="00D43977"/>
    <w:rsid w:val="00D43EB6"/>
    <w:rsid w:val="00D44237"/>
    <w:rsid w:val="00D4432C"/>
    <w:rsid w:val="00D4478D"/>
    <w:rsid w:val="00D44993"/>
    <w:rsid w:val="00D44C7F"/>
    <w:rsid w:val="00D44E81"/>
    <w:rsid w:val="00D44F21"/>
    <w:rsid w:val="00D4509C"/>
    <w:rsid w:val="00D45128"/>
    <w:rsid w:val="00D452D5"/>
    <w:rsid w:val="00D45301"/>
    <w:rsid w:val="00D456F1"/>
    <w:rsid w:val="00D45753"/>
    <w:rsid w:val="00D45C3F"/>
    <w:rsid w:val="00D45DA1"/>
    <w:rsid w:val="00D45E37"/>
    <w:rsid w:val="00D4615F"/>
    <w:rsid w:val="00D463D3"/>
    <w:rsid w:val="00D4648A"/>
    <w:rsid w:val="00D4662A"/>
    <w:rsid w:val="00D46E2A"/>
    <w:rsid w:val="00D4722B"/>
    <w:rsid w:val="00D47ADC"/>
    <w:rsid w:val="00D47BCF"/>
    <w:rsid w:val="00D47D8A"/>
    <w:rsid w:val="00D47D90"/>
    <w:rsid w:val="00D50099"/>
    <w:rsid w:val="00D504DD"/>
    <w:rsid w:val="00D509F4"/>
    <w:rsid w:val="00D50AAE"/>
    <w:rsid w:val="00D51219"/>
    <w:rsid w:val="00D51304"/>
    <w:rsid w:val="00D516DD"/>
    <w:rsid w:val="00D519D5"/>
    <w:rsid w:val="00D51BD4"/>
    <w:rsid w:val="00D521FE"/>
    <w:rsid w:val="00D5221D"/>
    <w:rsid w:val="00D5263C"/>
    <w:rsid w:val="00D52786"/>
    <w:rsid w:val="00D527F3"/>
    <w:rsid w:val="00D52A60"/>
    <w:rsid w:val="00D52ABF"/>
    <w:rsid w:val="00D52E1E"/>
    <w:rsid w:val="00D530D2"/>
    <w:rsid w:val="00D5318D"/>
    <w:rsid w:val="00D53242"/>
    <w:rsid w:val="00D5333F"/>
    <w:rsid w:val="00D54232"/>
    <w:rsid w:val="00D54275"/>
    <w:rsid w:val="00D54541"/>
    <w:rsid w:val="00D548B1"/>
    <w:rsid w:val="00D548C7"/>
    <w:rsid w:val="00D54A03"/>
    <w:rsid w:val="00D54AFC"/>
    <w:rsid w:val="00D54EB4"/>
    <w:rsid w:val="00D54F4A"/>
    <w:rsid w:val="00D55440"/>
    <w:rsid w:val="00D558F6"/>
    <w:rsid w:val="00D55C6D"/>
    <w:rsid w:val="00D55C9E"/>
    <w:rsid w:val="00D55D0D"/>
    <w:rsid w:val="00D55E93"/>
    <w:rsid w:val="00D5607B"/>
    <w:rsid w:val="00D560F1"/>
    <w:rsid w:val="00D56106"/>
    <w:rsid w:val="00D567BB"/>
    <w:rsid w:val="00D56F13"/>
    <w:rsid w:val="00D57440"/>
    <w:rsid w:val="00D578B9"/>
    <w:rsid w:val="00D578DE"/>
    <w:rsid w:val="00D5799C"/>
    <w:rsid w:val="00D57BE8"/>
    <w:rsid w:val="00D57FA0"/>
    <w:rsid w:val="00D60000"/>
    <w:rsid w:val="00D60174"/>
    <w:rsid w:val="00D60640"/>
    <w:rsid w:val="00D6078E"/>
    <w:rsid w:val="00D607A9"/>
    <w:rsid w:val="00D60BD7"/>
    <w:rsid w:val="00D60E3B"/>
    <w:rsid w:val="00D60EAF"/>
    <w:rsid w:val="00D6121F"/>
    <w:rsid w:val="00D612B1"/>
    <w:rsid w:val="00D612FE"/>
    <w:rsid w:val="00D61706"/>
    <w:rsid w:val="00D61DCC"/>
    <w:rsid w:val="00D62314"/>
    <w:rsid w:val="00D6252F"/>
    <w:rsid w:val="00D62804"/>
    <w:rsid w:val="00D628A0"/>
    <w:rsid w:val="00D629A9"/>
    <w:rsid w:val="00D62B44"/>
    <w:rsid w:val="00D62C0E"/>
    <w:rsid w:val="00D62D25"/>
    <w:rsid w:val="00D62DB5"/>
    <w:rsid w:val="00D631BC"/>
    <w:rsid w:val="00D638B6"/>
    <w:rsid w:val="00D638EC"/>
    <w:rsid w:val="00D63A5B"/>
    <w:rsid w:val="00D63E8A"/>
    <w:rsid w:val="00D63FAA"/>
    <w:rsid w:val="00D6417F"/>
    <w:rsid w:val="00D646C7"/>
    <w:rsid w:val="00D64C8A"/>
    <w:rsid w:val="00D64F85"/>
    <w:rsid w:val="00D651A7"/>
    <w:rsid w:val="00D65394"/>
    <w:rsid w:val="00D65720"/>
    <w:rsid w:val="00D658C9"/>
    <w:rsid w:val="00D65EF3"/>
    <w:rsid w:val="00D6627E"/>
    <w:rsid w:val="00D6652F"/>
    <w:rsid w:val="00D6675F"/>
    <w:rsid w:val="00D66776"/>
    <w:rsid w:val="00D6681B"/>
    <w:rsid w:val="00D66F9F"/>
    <w:rsid w:val="00D671E6"/>
    <w:rsid w:val="00D678F0"/>
    <w:rsid w:val="00D67F0F"/>
    <w:rsid w:val="00D7008F"/>
    <w:rsid w:val="00D7055B"/>
    <w:rsid w:val="00D70563"/>
    <w:rsid w:val="00D705BA"/>
    <w:rsid w:val="00D7089C"/>
    <w:rsid w:val="00D70A68"/>
    <w:rsid w:val="00D70C3A"/>
    <w:rsid w:val="00D70CBF"/>
    <w:rsid w:val="00D70F4C"/>
    <w:rsid w:val="00D7118C"/>
    <w:rsid w:val="00D7183B"/>
    <w:rsid w:val="00D71889"/>
    <w:rsid w:val="00D718AF"/>
    <w:rsid w:val="00D71E19"/>
    <w:rsid w:val="00D72355"/>
    <w:rsid w:val="00D725C3"/>
    <w:rsid w:val="00D7264A"/>
    <w:rsid w:val="00D728F2"/>
    <w:rsid w:val="00D72BFC"/>
    <w:rsid w:val="00D72FE3"/>
    <w:rsid w:val="00D73200"/>
    <w:rsid w:val="00D73A65"/>
    <w:rsid w:val="00D73AFB"/>
    <w:rsid w:val="00D73CCA"/>
    <w:rsid w:val="00D7413D"/>
    <w:rsid w:val="00D7426D"/>
    <w:rsid w:val="00D74AD5"/>
    <w:rsid w:val="00D75122"/>
    <w:rsid w:val="00D756ED"/>
    <w:rsid w:val="00D75738"/>
    <w:rsid w:val="00D758C4"/>
    <w:rsid w:val="00D758F6"/>
    <w:rsid w:val="00D75B73"/>
    <w:rsid w:val="00D7605E"/>
    <w:rsid w:val="00D76711"/>
    <w:rsid w:val="00D76797"/>
    <w:rsid w:val="00D76CAA"/>
    <w:rsid w:val="00D76E2E"/>
    <w:rsid w:val="00D76FB0"/>
    <w:rsid w:val="00D77294"/>
    <w:rsid w:val="00D772CA"/>
    <w:rsid w:val="00D778A1"/>
    <w:rsid w:val="00D77B67"/>
    <w:rsid w:val="00D77BB3"/>
    <w:rsid w:val="00D77D8F"/>
    <w:rsid w:val="00D77F16"/>
    <w:rsid w:val="00D800D7"/>
    <w:rsid w:val="00D80354"/>
    <w:rsid w:val="00D805DD"/>
    <w:rsid w:val="00D80747"/>
    <w:rsid w:val="00D807AA"/>
    <w:rsid w:val="00D80B8D"/>
    <w:rsid w:val="00D80E55"/>
    <w:rsid w:val="00D80F43"/>
    <w:rsid w:val="00D8139B"/>
    <w:rsid w:val="00D81797"/>
    <w:rsid w:val="00D81929"/>
    <w:rsid w:val="00D8222E"/>
    <w:rsid w:val="00D823AD"/>
    <w:rsid w:val="00D82813"/>
    <w:rsid w:val="00D82DFA"/>
    <w:rsid w:val="00D82EA0"/>
    <w:rsid w:val="00D831C7"/>
    <w:rsid w:val="00D834A7"/>
    <w:rsid w:val="00D83AC3"/>
    <w:rsid w:val="00D83D04"/>
    <w:rsid w:val="00D83E9B"/>
    <w:rsid w:val="00D84397"/>
    <w:rsid w:val="00D8495A"/>
    <w:rsid w:val="00D84DCC"/>
    <w:rsid w:val="00D84FE2"/>
    <w:rsid w:val="00D85271"/>
    <w:rsid w:val="00D8543D"/>
    <w:rsid w:val="00D855E6"/>
    <w:rsid w:val="00D85932"/>
    <w:rsid w:val="00D85B0B"/>
    <w:rsid w:val="00D85E2A"/>
    <w:rsid w:val="00D85FBF"/>
    <w:rsid w:val="00D8604D"/>
    <w:rsid w:val="00D86C06"/>
    <w:rsid w:val="00D86F1A"/>
    <w:rsid w:val="00D86F38"/>
    <w:rsid w:val="00D87086"/>
    <w:rsid w:val="00D87620"/>
    <w:rsid w:val="00D87A64"/>
    <w:rsid w:val="00D90026"/>
    <w:rsid w:val="00D903D6"/>
    <w:rsid w:val="00D9041D"/>
    <w:rsid w:val="00D91093"/>
    <w:rsid w:val="00D91706"/>
    <w:rsid w:val="00D91ADA"/>
    <w:rsid w:val="00D92297"/>
    <w:rsid w:val="00D923D0"/>
    <w:rsid w:val="00D925A1"/>
    <w:rsid w:val="00D925A8"/>
    <w:rsid w:val="00D928A6"/>
    <w:rsid w:val="00D92A44"/>
    <w:rsid w:val="00D92D1E"/>
    <w:rsid w:val="00D93136"/>
    <w:rsid w:val="00D937C2"/>
    <w:rsid w:val="00D939C2"/>
    <w:rsid w:val="00D9422A"/>
    <w:rsid w:val="00D94349"/>
    <w:rsid w:val="00D9434D"/>
    <w:rsid w:val="00D94425"/>
    <w:rsid w:val="00D945C4"/>
    <w:rsid w:val="00D946C3"/>
    <w:rsid w:val="00D94D95"/>
    <w:rsid w:val="00D94FBD"/>
    <w:rsid w:val="00D950D2"/>
    <w:rsid w:val="00D95801"/>
    <w:rsid w:val="00D958A7"/>
    <w:rsid w:val="00D95BB0"/>
    <w:rsid w:val="00D95D8B"/>
    <w:rsid w:val="00D95DD0"/>
    <w:rsid w:val="00D95F92"/>
    <w:rsid w:val="00D96F19"/>
    <w:rsid w:val="00D97089"/>
    <w:rsid w:val="00D9711C"/>
    <w:rsid w:val="00D979E7"/>
    <w:rsid w:val="00D97AA7"/>
    <w:rsid w:val="00D97E99"/>
    <w:rsid w:val="00DA0489"/>
    <w:rsid w:val="00DA0586"/>
    <w:rsid w:val="00DA0642"/>
    <w:rsid w:val="00DA09E2"/>
    <w:rsid w:val="00DA09F2"/>
    <w:rsid w:val="00DA0B6E"/>
    <w:rsid w:val="00DA0D9B"/>
    <w:rsid w:val="00DA0EA0"/>
    <w:rsid w:val="00DA1315"/>
    <w:rsid w:val="00DA1882"/>
    <w:rsid w:val="00DA18C8"/>
    <w:rsid w:val="00DA194A"/>
    <w:rsid w:val="00DA201A"/>
    <w:rsid w:val="00DA2066"/>
    <w:rsid w:val="00DA23B7"/>
    <w:rsid w:val="00DA24B7"/>
    <w:rsid w:val="00DA25B6"/>
    <w:rsid w:val="00DA25CF"/>
    <w:rsid w:val="00DA29D6"/>
    <w:rsid w:val="00DA2F16"/>
    <w:rsid w:val="00DA3266"/>
    <w:rsid w:val="00DA33FB"/>
    <w:rsid w:val="00DA3632"/>
    <w:rsid w:val="00DA39B9"/>
    <w:rsid w:val="00DA3B32"/>
    <w:rsid w:val="00DA3E35"/>
    <w:rsid w:val="00DA3E54"/>
    <w:rsid w:val="00DA3F3D"/>
    <w:rsid w:val="00DA44B7"/>
    <w:rsid w:val="00DA4A39"/>
    <w:rsid w:val="00DA5260"/>
    <w:rsid w:val="00DA529A"/>
    <w:rsid w:val="00DA582E"/>
    <w:rsid w:val="00DA5D9C"/>
    <w:rsid w:val="00DA60A5"/>
    <w:rsid w:val="00DA6219"/>
    <w:rsid w:val="00DA6513"/>
    <w:rsid w:val="00DA657C"/>
    <w:rsid w:val="00DA6EAF"/>
    <w:rsid w:val="00DA6F03"/>
    <w:rsid w:val="00DA703E"/>
    <w:rsid w:val="00DA74A5"/>
    <w:rsid w:val="00DA7CF9"/>
    <w:rsid w:val="00DA7D9F"/>
    <w:rsid w:val="00DB0277"/>
    <w:rsid w:val="00DB0479"/>
    <w:rsid w:val="00DB0789"/>
    <w:rsid w:val="00DB1068"/>
    <w:rsid w:val="00DB116D"/>
    <w:rsid w:val="00DB1343"/>
    <w:rsid w:val="00DB13A1"/>
    <w:rsid w:val="00DB1766"/>
    <w:rsid w:val="00DB19D1"/>
    <w:rsid w:val="00DB245B"/>
    <w:rsid w:val="00DB24BA"/>
    <w:rsid w:val="00DB27D9"/>
    <w:rsid w:val="00DB27E7"/>
    <w:rsid w:val="00DB28C9"/>
    <w:rsid w:val="00DB2E06"/>
    <w:rsid w:val="00DB311F"/>
    <w:rsid w:val="00DB33E3"/>
    <w:rsid w:val="00DB40DF"/>
    <w:rsid w:val="00DB439B"/>
    <w:rsid w:val="00DB45B4"/>
    <w:rsid w:val="00DB4894"/>
    <w:rsid w:val="00DB4C28"/>
    <w:rsid w:val="00DB4CFF"/>
    <w:rsid w:val="00DB5372"/>
    <w:rsid w:val="00DB574C"/>
    <w:rsid w:val="00DB593B"/>
    <w:rsid w:val="00DB5B11"/>
    <w:rsid w:val="00DB5B9F"/>
    <w:rsid w:val="00DB5D2A"/>
    <w:rsid w:val="00DB64F4"/>
    <w:rsid w:val="00DB6738"/>
    <w:rsid w:val="00DB6BB2"/>
    <w:rsid w:val="00DB6F05"/>
    <w:rsid w:val="00DB6F0D"/>
    <w:rsid w:val="00DB6F6B"/>
    <w:rsid w:val="00DB6F79"/>
    <w:rsid w:val="00DB703B"/>
    <w:rsid w:val="00DB74C3"/>
    <w:rsid w:val="00DB7DA6"/>
    <w:rsid w:val="00DB7E4B"/>
    <w:rsid w:val="00DC0124"/>
    <w:rsid w:val="00DC0574"/>
    <w:rsid w:val="00DC05E6"/>
    <w:rsid w:val="00DC0838"/>
    <w:rsid w:val="00DC0B64"/>
    <w:rsid w:val="00DC0EDC"/>
    <w:rsid w:val="00DC1015"/>
    <w:rsid w:val="00DC1192"/>
    <w:rsid w:val="00DC1339"/>
    <w:rsid w:val="00DC1A7F"/>
    <w:rsid w:val="00DC1B3B"/>
    <w:rsid w:val="00DC20A7"/>
    <w:rsid w:val="00DC29ED"/>
    <w:rsid w:val="00DC3C27"/>
    <w:rsid w:val="00DC4658"/>
    <w:rsid w:val="00DC468D"/>
    <w:rsid w:val="00DC4761"/>
    <w:rsid w:val="00DC4A07"/>
    <w:rsid w:val="00DC4C77"/>
    <w:rsid w:val="00DC4E22"/>
    <w:rsid w:val="00DC4F32"/>
    <w:rsid w:val="00DC4F36"/>
    <w:rsid w:val="00DC527E"/>
    <w:rsid w:val="00DC528E"/>
    <w:rsid w:val="00DC5427"/>
    <w:rsid w:val="00DC542F"/>
    <w:rsid w:val="00DC54A8"/>
    <w:rsid w:val="00DC56F2"/>
    <w:rsid w:val="00DC5C3C"/>
    <w:rsid w:val="00DC5CF8"/>
    <w:rsid w:val="00DC668D"/>
    <w:rsid w:val="00DC6A63"/>
    <w:rsid w:val="00DC6BF0"/>
    <w:rsid w:val="00DC6D45"/>
    <w:rsid w:val="00DC6F1C"/>
    <w:rsid w:val="00DC7196"/>
    <w:rsid w:val="00DC71AB"/>
    <w:rsid w:val="00DC7200"/>
    <w:rsid w:val="00DC748C"/>
    <w:rsid w:val="00DC7B61"/>
    <w:rsid w:val="00DC7EAB"/>
    <w:rsid w:val="00DC7FDC"/>
    <w:rsid w:val="00DD072B"/>
    <w:rsid w:val="00DD0B36"/>
    <w:rsid w:val="00DD128E"/>
    <w:rsid w:val="00DD12A2"/>
    <w:rsid w:val="00DD17FA"/>
    <w:rsid w:val="00DD18E1"/>
    <w:rsid w:val="00DD1B62"/>
    <w:rsid w:val="00DD1D2F"/>
    <w:rsid w:val="00DD1D8B"/>
    <w:rsid w:val="00DD1E20"/>
    <w:rsid w:val="00DD22D7"/>
    <w:rsid w:val="00DD28CC"/>
    <w:rsid w:val="00DD3458"/>
    <w:rsid w:val="00DD3B49"/>
    <w:rsid w:val="00DD3B98"/>
    <w:rsid w:val="00DD3D52"/>
    <w:rsid w:val="00DD3DE7"/>
    <w:rsid w:val="00DD3F12"/>
    <w:rsid w:val="00DD4031"/>
    <w:rsid w:val="00DD4335"/>
    <w:rsid w:val="00DD4470"/>
    <w:rsid w:val="00DD49C6"/>
    <w:rsid w:val="00DD4BAD"/>
    <w:rsid w:val="00DD5015"/>
    <w:rsid w:val="00DD510E"/>
    <w:rsid w:val="00DD5DDD"/>
    <w:rsid w:val="00DD5EE2"/>
    <w:rsid w:val="00DD6164"/>
    <w:rsid w:val="00DD635F"/>
    <w:rsid w:val="00DD650D"/>
    <w:rsid w:val="00DD6588"/>
    <w:rsid w:val="00DD65F5"/>
    <w:rsid w:val="00DD6B6B"/>
    <w:rsid w:val="00DD6BFF"/>
    <w:rsid w:val="00DD71AF"/>
    <w:rsid w:val="00DD748B"/>
    <w:rsid w:val="00DD74CA"/>
    <w:rsid w:val="00DD74FF"/>
    <w:rsid w:val="00DD7B74"/>
    <w:rsid w:val="00DD7E5C"/>
    <w:rsid w:val="00DD7FA1"/>
    <w:rsid w:val="00DE0314"/>
    <w:rsid w:val="00DE03EF"/>
    <w:rsid w:val="00DE046B"/>
    <w:rsid w:val="00DE072E"/>
    <w:rsid w:val="00DE0B41"/>
    <w:rsid w:val="00DE0C1E"/>
    <w:rsid w:val="00DE0DEF"/>
    <w:rsid w:val="00DE0ECD"/>
    <w:rsid w:val="00DE1837"/>
    <w:rsid w:val="00DE1924"/>
    <w:rsid w:val="00DE196E"/>
    <w:rsid w:val="00DE2588"/>
    <w:rsid w:val="00DE27A0"/>
    <w:rsid w:val="00DE27A5"/>
    <w:rsid w:val="00DE2BD9"/>
    <w:rsid w:val="00DE2EBB"/>
    <w:rsid w:val="00DE2EF0"/>
    <w:rsid w:val="00DE30C8"/>
    <w:rsid w:val="00DE392E"/>
    <w:rsid w:val="00DE3965"/>
    <w:rsid w:val="00DE3CB2"/>
    <w:rsid w:val="00DE4622"/>
    <w:rsid w:val="00DE4F8A"/>
    <w:rsid w:val="00DE52FD"/>
    <w:rsid w:val="00DE58E4"/>
    <w:rsid w:val="00DE5ADB"/>
    <w:rsid w:val="00DE5D5C"/>
    <w:rsid w:val="00DE5EB1"/>
    <w:rsid w:val="00DE5FE9"/>
    <w:rsid w:val="00DE641E"/>
    <w:rsid w:val="00DE6AA7"/>
    <w:rsid w:val="00DE6AE1"/>
    <w:rsid w:val="00DE6C6B"/>
    <w:rsid w:val="00DE6C83"/>
    <w:rsid w:val="00DE6E49"/>
    <w:rsid w:val="00DE7011"/>
    <w:rsid w:val="00DE7CDF"/>
    <w:rsid w:val="00DE7E31"/>
    <w:rsid w:val="00DE7EAD"/>
    <w:rsid w:val="00DE7EF4"/>
    <w:rsid w:val="00DF0549"/>
    <w:rsid w:val="00DF0CC4"/>
    <w:rsid w:val="00DF0D1A"/>
    <w:rsid w:val="00DF0E3D"/>
    <w:rsid w:val="00DF167F"/>
    <w:rsid w:val="00DF1A2A"/>
    <w:rsid w:val="00DF1A8B"/>
    <w:rsid w:val="00DF1BD3"/>
    <w:rsid w:val="00DF1FEE"/>
    <w:rsid w:val="00DF228B"/>
    <w:rsid w:val="00DF266F"/>
    <w:rsid w:val="00DF2740"/>
    <w:rsid w:val="00DF28FD"/>
    <w:rsid w:val="00DF295B"/>
    <w:rsid w:val="00DF29F3"/>
    <w:rsid w:val="00DF2BEA"/>
    <w:rsid w:val="00DF3594"/>
    <w:rsid w:val="00DF385F"/>
    <w:rsid w:val="00DF3B3F"/>
    <w:rsid w:val="00DF3CFB"/>
    <w:rsid w:val="00DF421F"/>
    <w:rsid w:val="00DF49E3"/>
    <w:rsid w:val="00DF4A3E"/>
    <w:rsid w:val="00DF509B"/>
    <w:rsid w:val="00DF5161"/>
    <w:rsid w:val="00DF5190"/>
    <w:rsid w:val="00DF53DC"/>
    <w:rsid w:val="00DF5444"/>
    <w:rsid w:val="00DF57A4"/>
    <w:rsid w:val="00DF5B5F"/>
    <w:rsid w:val="00DF5CEC"/>
    <w:rsid w:val="00DF5F5C"/>
    <w:rsid w:val="00DF5FD0"/>
    <w:rsid w:val="00DF6175"/>
    <w:rsid w:val="00DF621B"/>
    <w:rsid w:val="00DF6470"/>
    <w:rsid w:val="00DF6C20"/>
    <w:rsid w:val="00DF6E95"/>
    <w:rsid w:val="00DF7414"/>
    <w:rsid w:val="00DF7977"/>
    <w:rsid w:val="00DF79B4"/>
    <w:rsid w:val="00DF7E8A"/>
    <w:rsid w:val="00E000AB"/>
    <w:rsid w:val="00E004CF"/>
    <w:rsid w:val="00E011A2"/>
    <w:rsid w:val="00E01236"/>
    <w:rsid w:val="00E013E3"/>
    <w:rsid w:val="00E0193F"/>
    <w:rsid w:val="00E019A5"/>
    <w:rsid w:val="00E01D5C"/>
    <w:rsid w:val="00E01E53"/>
    <w:rsid w:val="00E01EAB"/>
    <w:rsid w:val="00E0213C"/>
    <w:rsid w:val="00E02383"/>
    <w:rsid w:val="00E02524"/>
    <w:rsid w:val="00E02773"/>
    <w:rsid w:val="00E02898"/>
    <w:rsid w:val="00E02D81"/>
    <w:rsid w:val="00E0315F"/>
    <w:rsid w:val="00E03776"/>
    <w:rsid w:val="00E03994"/>
    <w:rsid w:val="00E03BA2"/>
    <w:rsid w:val="00E03E74"/>
    <w:rsid w:val="00E044A2"/>
    <w:rsid w:val="00E0451F"/>
    <w:rsid w:val="00E04BC8"/>
    <w:rsid w:val="00E05055"/>
    <w:rsid w:val="00E054C1"/>
    <w:rsid w:val="00E05CEA"/>
    <w:rsid w:val="00E05F7A"/>
    <w:rsid w:val="00E05FF2"/>
    <w:rsid w:val="00E062E7"/>
    <w:rsid w:val="00E066F9"/>
    <w:rsid w:val="00E0671B"/>
    <w:rsid w:val="00E072F2"/>
    <w:rsid w:val="00E07444"/>
    <w:rsid w:val="00E077BE"/>
    <w:rsid w:val="00E078B1"/>
    <w:rsid w:val="00E0792C"/>
    <w:rsid w:val="00E10065"/>
    <w:rsid w:val="00E1015D"/>
    <w:rsid w:val="00E1017F"/>
    <w:rsid w:val="00E101A5"/>
    <w:rsid w:val="00E1034A"/>
    <w:rsid w:val="00E1049B"/>
    <w:rsid w:val="00E10A39"/>
    <w:rsid w:val="00E10C61"/>
    <w:rsid w:val="00E10C9E"/>
    <w:rsid w:val="00E1101F"/>
    <w:rsid w:val="00E11625"/>
    <w:rsid w:val="00E11FC5"/>
    <w:rsid w:val="00E127BA"/>
    <w:rsid w:val="00E12814"/>
    <w:rsid w:val="00E12841"/>
    <w:rsid w:val="00E12A18"/>
    <w:rsid w:val="00E12E4C"/>
    <w:rsid w:val="00E130CB"/>
    <w:rsid w:val="00E13298"/>
    <w:rsid w:val="00E1344A"/>
    <w:rsid w:val="00E1347D"/>
    <w:rsid w:val="00E13768"/>
    <w:rsid w:val="00E13BA0"/>
    <w:rsid w:val="00E14009"/>
    <w:rsid w:val="00E141D1"/>
    <w:rsid w:val="00E1456E"/>
    <w:rsid w:val="00E1466E"/>
    <w:rsid w:val="00E1491A"/>
    <w:rsid w:val="00E14A0F"/>
    <w:rsid w:val="00E14ABD"/>
    <w:rsid w:val="00E14FA0"/>
    <w:rsid w:val="00E156F9"/>
    <w:rsid w:val="00E15A31"/>
    <w:rsid w:val="00E15B4F"/>
    <w:rsid w:val="00E1649B"/>
    <w:rsid w:val="00E16C28"/>
    <w:rsid w:val="00E1701C"/>
    <w:rsid w:val="00E1718A"/>
    <w:rsid w:val="00E17228"/>
    <w:rsid w:val="00E176F1"/>
    <w:rsid w:val="00E176FB"/>
    <w:rsid w:val="00E178FA"/>
    <w:rsid w:val="00E2006B"/>
    <w:rsid w:val="00E208CB"/>
    <w:rsid w:val="00E20ECC"/>
    <w:rsid w:val="00E212DD"/>
    <w:rsid w:val="00E214FF"/>
    <w:rsid w:val="00E217FE"/>
    <w:rsid w:val="00E21E8C"/>
    <w:rsid w:val="00E21EC5"/>
    <w:rsid w:val="00E22384"/>
    <w:rsid w:val="00E2287E"/>
    <w:rsid w:val="00E228E6"/>
    <w:rsid w:val="00E22D47"/>
    <w:rsid w:val="00E233BA"/>
    <w:rsid w:val="00E234C9"/>
    <w:rsid w:val="00E23643"/>
    <w:rsid w:val="00E2373A"/>
    <w:rsid w:val="00E237C1"/>
    <w:rsid w:val="00E23C34"/>
    <w:rsid w:val="00E23E19"/>
    <w:rsid w:val="00E2412C"/>
    <w:rsid w:val="00E243A8"/>
    <w:rsid w:val="00E2444E"/>
    <w:rsid w:val="00E24982"/>
    <w:rsid w:val="00E24B27"/>
    <w:rsid w:val="00E24C52"/>
    <w:rsid w:val="00E2504F"/>
    <w:rsid w:val="00E255A6"/>
    <w:rsid w:val="00E255E6"/>
    <w:rsid w:val="00E25B84"/>
    <w:rsid w:val="00E25B86"/>
    <w:rsid w:val="00E26081"/>
    <w:rsid w:val="00E26216"/>
    <w:rsid w:val="00E26584"/>
    <w:rsid w:val="00E26753"/>
    <w:rsid w:val="00E26A4E"/>
    <w:rsid w:val="00E26B68"/>
    <w:rsid w:val="00E26F36"/>
    <w:rsid w:val="00E2713B"/>
    <w:rsid w:val="00E27966"/>
    <w:rsid w:val="00E302B4"/>
    <w:rsid w:val="00E304E7"/>
    <w:rsid w:val="00E30664"/>
    <w:rsid w:val="00E306F7"/>
    <w:rsid w:val="00E30851"/>
    <w:rsid w:val="00E30A83"/>
    <w:rsid w:val="00E30B3C"/>
    <w:rsid w:val="00E30C3F"/>
    <w:rsid w:val="00E30CE3"/>
    <w:rsid w:val="00E31205"/>
    <w:rsid w:val="00E31AEC"/>
    <w:rsid w:val="00E321C2"/>
    <w:rsid w:val="00E322FE"/>
    <w:rsid w:val="00E325B3"/>
    <w:rsid w:val="00E327A4"/>
    <w:rsid w:val="00E328C0"/>
    <w:rsid w:val="00E3294C"/>
    <w:rsid w:val="00E32BD3"/>
    <w:rsid w:val="00E32C77"/>
    <w:rsid w:val="00E334AD"/>
    <w:rsid w:val="00E33709"/>
    <w:rsid w:val="00E33EDB"/>
    <w:rsid w:val="00E33F5D"/>
    <w:rsid w:val="00E33FA9"/>
    <w:rsid w:val="00E34081"/>
    <w:rsid w:val="00E34228"/>
    <w:rsid w:val="00E348BA"/>
    <w:rsid w:val="00E34FFD"/>
    <w:rsid w:val="00E35350"/>
    <w:rsid w:val="00E35E5E"/>
    <w:rsid w:val="00E360F5"/>
    <w:rsid w:val="00E36108"/>
    <w:rsid w:val="00E3698D"/>
    <w:rsid w:val="00E369B3"/>
    <w:rsid w:val="00E36AC9"/>
    <w:rsid w:val="00E36D62"/>
    <w:rsid w:val="00E36E3F"/>
    <w:rsid w:val="00E370A7"/>
    <w:rsid w:val="00E372E4"/>
    <w:rsid w:val="00E3736E"/>
    <w:rsid w:val="00E405D3"/>
    <w:rsid w:val="00E408B8"/>
    <w:rsid w:val="00E40997"/>
    <w:rsid w:val="00E4107C"/>
    <w:rsid w:val="00E41426"/>
    <w:rsid w:val="00E4152E"/>
    <w:rsid w:val="00E419BD"/>
    <w:rsid w:val="00E41CDB"/>
    <w:rsid w:val="00E41E6E"/>
    <w:rsid w:val="00E42424"/>
    <w:rsid w:val="00E4249A"/>
    <w:rsid w:val="00E42583"/>
    <w:rsid w:val="00E426C8"/>
    <w:rsid w:val="00E4274F"/>
    <w:rsid w:val="00E427B6"/>
    <w:rsid w:val="00E42848"/>
    <w:rsid w:val="00E42E81"/>
    <w:rsid w:val="00E4360A"/>
    <w:rsid w:val="00E43A35"/>
    <w:rsid w:val="00E43C16"/>
    <w:rsid w:val="00E43F72"/>
    <w:rsid w:val="00E4470B"/>
    <w:rsid w:val="00E4473D"/>
    <w:rsid w:val="00E447CC"/>
    <w:rsid w:val="00E4480A"/>
    <w:rsid w:val="00E448D2"/>
    <w:rsid w:val="00E4496A"/>
    <w:rsid w:val="00E4561B"/>
    <w:rsid w:val="00E45640"/>
    <w:rsid w:val="00E459BB"/>
    <w:rsid w:val="00E45ACB"/>
    <w:rsid w:val="00E45CA6"/>
    <w:rsid w:val="00E46055"/>
    <w:rsid w:val="00E4607C"/>
    <w:rsid w:val="00E46459"/>
    <w:rsid w:val="00E46787"/>
    <w:rsid w:val="00E469CD"/>
    <w:rsid w:val="00E46A1B"/>
    <w:rsid w:val="00E47287"/>
    <w:rsid w:val="00E47527"/>
    <w:rsid w:val="00E47551"/>
    <w:rsid w:val="00E476F7"/>
    <w:rsid w:val="00E47BF2"/>
    <w:rsid w:val="00E502F0"/>
    <w:rsid w:val="00E50C8E"/>
    <w:rsid w:val="00E50D16"/>
    <w:rsid w:val="00E511E1"/>
    <w:rsid w:val="00E5149A"/>
    <w:rsid w:val="00E516BE"/>
    <w:rsid w:val="00E51AFF"/>
    <w:rsid w:val="00E51FCD"/>
    <w:rsid w:val="00E520EB"/>
    <w:rsid w:val="00E52436"/>
    <w:rsid w:val="00E52590"/>
    <w:rsid w:val="00E52BC1"/>
    <w:rsid w:val="00E53149"/>
    <w:rsid w:val="00E531D1"/>
    <w:rsid w:val="00E53A28"/>
    <w:rsid w:val="00E53A53"/>
    <w:rsid w:val="00E53CFB"/>
    <w:rsid w:val="00E53DF3"/>
    <w:rsid w:val="00E53FDD"/>
    <w:rsid w:val="00E5410B"/>
    <w:rsid w:val="00E5425D"/>
    <w:rsid w:val="00E542F4"/>
    <w:rsid w:val="00E54364"/>
    <w:rsid w:val="00E543AE"/>
    <w:rsid w:val="00E5458E"/>
    <w:rsid w:val="00E5476B"/>
    <w:rsid w:val="00E54A15"/>
    <w:rsid w:val="00E54A3E"/>
    <w:rsid w:val="00E54A6B"/>
    <w:rsid w:val="00E55606"/>
    <w:rsid w:val="00E55917"/>
    <w:rsid w:val="00E55CD0"/>
    <w:rsid w:val="00E560D6"/>
    <w:rsid w:val="00E56457"/>
    <w:rsid w:val="00E57210"/>
    <w:rsid w:val="00E57546"/>
    <w:rsid w:val="00E5755C"/>
    <w:rsid w:val="00E57624"/>
    <w:rsid w:val="00E57754"/>
    <w:rsid w:val="00E57798"/>
    <w:rsid w:val="00E57923"/>
    <w:rsid w:val="00E57BFB"/>
    <w:rsid w:val="00E57D68"/>
    <w:rsid w:val="00E57F04"/>
    <w:rsid w:val="00E57F26"/>
    <w:rsid w:val="00E6008F"/>
    <w:rsid w:val="00E6072C"/>
    <w:rsid w:val="00E6079A"/>
    <w:rsid w:val="00E608EC"/>
    <w:rsid w:val="00E60ACF"/>
    <w:rsid w:val="00E60DF0"/>
    <w:rsid w:val="00E611B0"/>
    <w:rsid w:val="00E6162C"/>
    <w:rsid w:val="00E61639"/>
    <w:rsid w:val="00E618F1"/>
    <w:rsid w:val="00E61C85"/>
    <w:rsid w:val="00E61CCD"/>
    <w:rsid w:val="00E61D9C"/>
    <w:rsid w:val="00E61E95"/>
    <w:rsid w:val="00E6223B"/>
    <w:rsid w:val="00E62450"/>
    <w:rsid w:val="00E62A07"/>
    <w:rsid w:val="00E62B3E"/>
    <w:rsid w:val="00E62BC5"/>
    <w:rsid w:val="00E63149"/>
    <w:rsid w:val="00E63177"/>
    <w:rsid w:val="00E6338C"/>
    <w:rsid w:val="00E633BC"/>
    <w:rsid w:val="00E634DC"/>
    <w:rsid w:val="00E636A6"/>
    <w:rsid w:val="00E63886"/>
    <w:rsid w:val="00E63A45"/>
    <w:rsid w:val="00E63B1A"/>
    <w:rsid w:val="00E63C9F"/>
    <w:rsid w:val="00E63EDD"/>
    <w:rsid w:val="00E64390"/>
    <w:rsid w:val="00E646B3"/>
    <w:rsid w:val="00E6481B"/>
    <w:rsid w:val="00E65290"/>
    <w:rsid w:val="00E6529E"/>
    <w:rsid w:val="00E654FC"/>
    <w:rsid w:val="00E6577B"/>
    <w:rsid w:val="00E65941"/>
    <w:rsid w:val="00E65948"/>
    <w:rsid w:val="00E65BE9"/>
    <w:rsid w:val="00E65E4F"/>
    <w:rsid w:val="00E66244"/>
    <w:rsid w:val="00E6628D"/>
    <w:rsid w:val="00E66761"/>
    <w:rsid w:val="00E66935"/>
    <w:rsid w:val="00E66B6A"/>
    <w:rsid w:val="00E67456"/>
    <w:rsid w:val="00E6769A"/>
    <w:rsid w:val="00E677D9"/>
    <w:rsid w:val="00E67867"/>
    <w:rsid w:val="00E678C4"/>
    <w:rsid w:val="00E67BFA"/>
    <w:rsid w:val="00E67C6F"/>
    <w:rsid w:val="00E67F42"/>
    <w:rsid w:val="00E67FB3"/>
    <w:rsid w:val="00E70376"/>
    <w:rsid w:val="00E7051F"/>
    <w:rsid w:val="00E70556"/>
    <w:rsid w:val="00E70F0A"/>
    <w:rsid w:val="00E70F25"/>
    <w:rsid w:val="00E70FCD"/>
    <w:rsid w:val="00E711F1"/>
    <w:rsid w:val="00E717DA"/>
    <w:rsid w:val="00E71845"/>
    <w:rsid w:val="00E71C12"/>
    <w:rsid w:val="00E72334"/>
    <w:rsid w:val="00E72B08"/>
    <w:rsid w:val="00E72F6D"/>
    <w:rsid w:val="00E7306C"/>
    <w:rsid w:val="00E7310D"/>
    <w:rsid w:val="00E732A5"/>
    <w:rsid w:val="00E73512"/>
    <w:rsid w:val="00E7381F"/>
    <w:rsid w:val="00E738F5"/>
    <w:rsid w:val="00E73A49"/>
    <w:rsid w:val="00E7415F"/>
    <w:rsid w:val="00E7417C"/>
    <w:rsid w:val="00E7470B"/>
    <w:rsid w:val="00E7497A"/>
    <w:rsid w:val="00E74BA3"/>
    <w:rsid w:val="00E753DF"/>
    <w:rsid w:val="00E75AFD"/>
    <w:rsid w:val="00E760D4"/>
    <w:rsid w:val="00E764D1"/>
    <w:rsid w:val="00E7684E"/>
    <w:rsid w:val="00E76C7C"/>
    <w:rsid w:val="00E76DBE"/>
    <w:rsid w:val="00E76E30"/>
    <w:rsid w:val="00E77565"/>
    <w:rsid w:val="00E776EC"/>
    <w:rsid w:val="00E77B14"/>
    <w:rsid w:val="00E77BEA"/>
    <w:rsid w:val="00E8006E"/>
    <w:rsid w:val="00E8021C"/>
    <w:rsid w:val="00E80B8D"/>
    <w:rsid w:val="00E80D32"/>
    <w:rsid w:val="00E80FA6"/>
    <w:rsid w:val="00E80FBF"/>
    <w:rsid w:val="00E8114C"/>
    <w:rsid w:val="00E811D6"/>
    <w:rsid w:val="00E8194C"/>
    <w:rsid w:val="00E8195D"/>
    <w:rsid w:val="00E81ECD"/>
    <w:rsid w:val="00E82061"/>
    <w:rsid w:val="00E821C5"/>
    <w:rsid w:val="00E82626"/>
    <w:rsid w:val="00E827A0"/>
    <w:rsid w:val="00E8314F"/>
    <w:rsid w:val="00E83362"/>
    <w:rsid w:val="00E8349A"/>
    <w:rsid w:val="00E835A0"/>
    <w:rsid w:val="00E83615"/>
    <w:rsid w:val="00E838F5"/>
    <w:rsid w:val="00E83A77"/>
    <w:rsid w:val="00E83B8E"/>
    <w:rsid w:val="00E83F0C"/>
    <w:rsid w:val="00E83FB7"/>
    <w:rsid w:val="00E83FD9"/>
    <w:rsid w:val="00E8484E"/>
    <w:rsid w:val="00E84C0A"/>
    <w:rsid w:val="00E84F96"/>
    <w:rsid w:val="00E84FF6"/>
    <w:rsid w:val="00E85207"/>
    <w:rsid w:val="00E8546C"/>
    <w:rsid w:val="00E85843"/>
    <w:rsid w:val="00E85D11"/>
    <w:rsid w:val="00E85E45"/>
    <w:rsid w:val="00E85E6E"/>
    <w:rsid w:val="00E8608C"/>
    <w:rsid w:val="00E861B8"/>
    <w:rsid w:val="00E8666C"/>
    <w:rsid w:val="00E86748"/>
    <w:rsid w:val="00E86AB3"/>
    <w:rsid w:val="00E86CB7"/>
    <w:rsid w:val="00E8726C"/>
    <w:rsid w:val="00E8749D"/>
    <w:rsid w:val="00E901D7"/>
    <w:rsid w:val="00E902F8"/>
    <w:rsid w:val="00E9046F"/>
    <w:rsid w:val="00E90497"/>
    <w:rsid w:val="00E9089E"/>
    <w:rsid w:val="00E90C5C"/>
    <w:rsid w:val="00E90E8D"/>
    <w:rsid w:val="00E90F9C"/>
    <w:rsid w:val="00E912E0"/>
    <w:rsid w:val="00E91475"/>
    <w:rsid w:val="00E91564"/>
    <w:rsid w:val="00E91593"/>
    <w:rsid w:val="00E9180F"/>
    <w:rsid w:val="00E91A23"/>
    <w:rsid w:val="00E91ED4"/>
    <w:rsid w:val="00E927BD"/>
    <w:rsid w:val="00E92C95"/>
    <w:rsid w:val="00E93447"/>
    <w:rsid w:val="00E93502"/>
    <w:rsid w:val="00E93A8A"/>
    <w:rsid w:val="00E940AE"/>
    <w:rsid w:val="00E941FA"/>
    <w:rsid w:val="00E94641"/>
    <w:rsid w:val="00E948EA"/>
    <w:rsid w:val="00E94B7D"/>
    <w:rsid w:val="00E94BB7"/>
    <w:rsid w:val="00E94C95"/>
    <w:rsid w:val="00E94D09"/>
    <w:rsid w:val="00E9574D"/>
    <w:rsid w:val="00E95ACE"/>
    <w:rsid w:val="00E95B6E"/>
    <w:rsid w:val="00E95C94"/>
    <w:rsid w:val="00E95D02"/>
    <w:rsid w:val="00E95F8C"/>
    <w:rsid w:val="00E9606B"/>
    <w:rsid w:val="00E96243"/>
    <w:rsid w:val="00E967EF"/>
    <w:rsid w:val="00E9716E"/>
    <w:rsid w:val="00E972CD"/>
    <w:rsid w:val="00E97A93"/>
    <w:rsid w:val="00E97D90"/>
    <w:rsid w:val="00EA0004"/>
    <w:rsid w:val="00EA0A2F"/>
    <w:rsid w:val="00EA0C71"/>
    <w:rsid w:val="00EA0F6F"/>
    <w:rsid w:val="00EA10F4"/>
    <w:rsid w:val="00EA13D1"/>
    <w:rsid w:val="00EA1765"/>
    <w:rsid w:val="00EA1C61"/>
    <w:rsid w:val="00EA20FE"/>
    <w:rsid w:val="00EA21A1"/>
    <w:rsid w:val="00EA2602"/>
    <w:rsid w:val="00EA27F8"/>
    <w:rsid w:val="00EA2BE6"/>
    <w:rsid w:val="00EA2DEE"/>
    <w:rsid w:val="00EA3665"/>
    <w:rsid w:val="00EA3B7D"/>
    <w:rsid w:val="00EA41EC"/>
    <w:rsid w:val="00EA44BD"/>
    <w:rsid w:val="00EA4507"/>
    <w:rsid w:val="00EA46C8"/>
    <w:rsid w:val="00EA475A"/>
    <w:rsid w:val="00EA4782"/>
    <w:rsid w:val="00EA48CE"/>
    <w:rsid w:val="00EA4978"/>
    <w:rsid w:val="00EA4BBA"/>
    <w:rsid w:val="00EA4CFF"/>
    <w:rsid w:val="00EA4D60"/>
    <w:rsid w:val="00EA4E53"/>
    <w:rsid w:val="00EA5A71"/>
    <w:rsid w:val="00EA5A81"/>
    <w:rsid w:val="00EA5ABF"/>
    <w:rsid w:val="00EA5C08"/>
    <w:rsid w:val="00EA5CC2"/>
    <w:rsid w:val="00EA6AAA"/>
    <w:rsid w:val="00EA6D0E"/>
    <w:rsid w:val="00EA6D33"/>
    <w:rsid w:val="00EA6F96"/>
    <w:rsid w:val="00EA7380"/>
    <w:rsid w:val="00EA789F"/>
    <w:rsid w:val="00EA7BBE"/>
    <w:rsid w:val="00EB012C"/>
    <w:rsid w:val="00EB0415"/>
    <w:rsid w:val="00EB09D2"/>
    <w:rsid w:val="00EB0E9B"/>
    <w:rsid w:val="00EB1279"/>
    <w:rsid w:val="00EB12A5"/>
    <w:rsid w:val="00EB1753"/>
    <w:rsid w:val="00EB1872"/>
    <w:rsid w:val="00EB18DF"/>
    <w:rsid w:val="00EB1CBA"/>
    <w:rsid w:val="00EB1FDA"/>
    <w:rsid w:val="00EB22E4"/>
    <w:rsid w:val="00EB2743"/>
    <w:rsid w:val="00EB28AC"/>
    <w:rsid w:val="00EB2987"/>
    <w:rsid w:val="00EB29F4"/>
    <w:rsid w:val="00EB29FE"/>
    <w:rsid w:val="00EB2A78"/>
    <w:rsid w:val="00EB2E6C"/>
    <w:rsid w:val="00EB3157"/>
    <w:rsid w:val="00EB31B1"/>
    <w:rsid w:val="00EB3999"/>
    <w:rsid w:val="00EB39DE"/>
    <w:rsid w:val="00EB3A19"/>
    <w:rsid w:val="00EB3B02"/>
    <w:rsid w:val="00EB3FE1"/>
    <w:rsid w:val="00EB4827"/>
    <w:rsid w:val="00EB4CF0"/>
    <w:rsid w:val="00EB4D71"/>
    <w:rsid w:val="00EB4DBD"/>
    <w:rsid w:val="00EB4EE2"/>
    <w:rsid w:val="00EB4FA4"/>
    <w:rsid w:val="00EB5041"/>
    <w:rsid w:val="00EB5771"/>
    <w:rsid w:val="00EB5774"/>
    <w:rsid w:val="00EB5A7E"/>
    <w:rsid w:val="00EB5B7E"/>
    <w:rsid w:val="00EB5D51"/>
    <w:rsid w:val="00EB5EF2"/>
    <w:rsid w:val="00EB5F9A"/>
    <w:rsid w:val="00EB63E7"/>
    <w:rsid w:val="00EB6458"/>
    <w:rsid w:val="00EB656C"/>
    <w:rsid w:val="00EB682D"/>
    <w:rsid w:val="00EB6832"/>
    <w:rsid w:val="00EB6BA6"/>
    <w:rsid w:val="00EB7081"/>
    <w:rsid w:val="00EB7308"/>
    <w:rsid w:val="00EB756C"/>
    <w:rsid w:val="00EB75B3"/>
    <w:rsid w:val="00EB7E0F"/>
    <w:rsid w:val="00EB7F9F"/>
    <w:rsid w:val="00EC049E"/>
    <w:rsid w:val="00EC092A"/>
    <w:rsid w:val="00EC0A6B"/>
    <w:rsid w:val="00EC0DC3"/>
    <w:rsid w:val="00EC15A9"/>
    <w:rsid w:val="00EC165F"/>
    <w:rsid w:val="00EC18D8"/>
    <w:rsid w:val="00EC194D"/>
    <w:rsid w:val="00EC1B1B"/>
    <w:rsid w:val="00EC1DF6"/>
    <w:rsid w:val="00EC206B"/>
    <w:rsid w:val="00EC2808"/>
    <w:rsid w:val="00EC303E"/>
    <w:rsid w:val="00EC311E"/>
    <w:rsid w:val="00EC3C70"/>
    <w:rsid w:val="00EC3E56"/>
    <w:rsid w:val="00EC4221"/>
    <w:rsid w:val="00EC4A71"/>
    <w:rsid w:val="00EC4BE5"/>
    <w:rsid w:val="00EC4CF7"/>
    <w:rsid w:val="00EC5116"/>
    <w:rsid w:val="00EC515F"/>
    <w:rsid w:val="00EC5576"/>
    <w:rsid w:val="00EC5830"/>
    <w:rsid w:val="00EC5D1F"/>
    <w:rsid w:val="00EC5DA1"/>
    <w:rsid w:val="00EC5F84"/>
    <w:rsid w:val="00EC61AE"/>
    <w:rsid w:val="00EC634C"/>
    <w:rsid w:val="00EC6445"/>
    <w:rsid w:val="00EC646E"/>
    <w:rsid w:val="00EC676D"/>
    <w:rsid w:val="00EC67E3"/>
    <w:rsid w:val="00EC68E1"/>
    <w:rsid w:val="00EC6A39"/>
    <w:rsid w:val="00EC6E0D"/>
    <w:rsid w:val="00EC7427"/>
    <w:rsid w:val="00EC7429"/>
    <w:rsid w:val="00EC7AEC"/>
    <w:rsid w:val="00EC7DF2"/>
    <w:rsid w:val="00ED01BD"/>
    <w:rsid w:val="00ED0623"/>
    <w:rsid w:val="00ED0689"/>
    <w:rsid w:val="00ED074E"/>
    <w:rsid w:val="00ED0E5D"/>
    <w:rsid w:val="00ED0FFF"/>
    <w:rsid w:val="00ED115B"/>
    <w:rsid w:val="00ED11FF"/>
    <w:rsid w:val="00ED125D"/>
    <w:rsid w:val="00ED1DFD"/>
    <w:rsid w:val="00ED212A"/>
    <w:rsid w:val="00ED235E"/>
    <w:rsid w:val="00ED2793"/>
    <w:rsid w:val="00ED28DD"/>
    <w:rsid w:val="00ED350F"/>
    <w:rsid w:val="00ED378B"/>
    <w:rsid w:val="00ED3CA2"/>
    <w:rsid w:val="00ED3CBD"/>
    <w:rsid w:val="00ED3E24"/>
    <w:rsid w:val="00ED42D4"/>
    <w:rsid w:val="00ED4809"/>
    <w:rsid w:val="00ED5330"/>
    <w:rsid w:val="00ED5659"/>
    <w:rsid w:val="00ED56D1"/>
    <w:rsid w:val="00ED573D"/>
    <w:rsid w:val="00ED5D5C"/>
    <w:rsid w:val="00ED5E6C"/>
    <w:rsid w:val="00ED6036"/>
    <w:rsid w:val="00ED615C"/>
    <w:rsid w:val="00ED6B1F"/>
    <w:rsid w:val="00ED728F"/>
    <w:rsid w:val="00ED7845"/>
    <w:rsid w:val="00ED7A67"/>
    <w:rsid w:val="00EE0287"/>
    <w:rsid w:val="00EE0317"/>
    <w:rsid w:val="00EE0D07"/>
    <w:rsid w:val="00EE0D46"/>
    <w:rsid w:val="00EE20FE"/>
    <w:rsid w:val="00EE246E"/>
    <w:rsid w:val="00EE24D6"/>
    <w:rsid w:val="00EE2505"/>
    <w:rsid w:val="00EE2B55"/>
    <w:rsid w:val="00EE2D61"/>
    <w:rsid w:val="00EE2EE0"/>
    <w:rsid w:val="00EE2FF9"/>
    <w:rsid w:val="00EE30A9"/>
    <w:rsid w:val="00EE34B4"/>
    <w:rsid w:val="00EE350F"/>
    <w:rsid w:val="00EE3A2A"/>
    <w:rsid w:val="00EE40B6"/>
    <w:rsid w:val="00EE4111"/>
    <w:rsid w:val="00EE4A96"/>
    <w:rsid w:val="00EE4BF5"/>
    <w:rsid w:val="00EE4FDB"/>
    <w:rsid w:val="00EE5458"/>
    <w:rsid w:val="00EE55C2"/>
    <w:rsid w:val="00EE58A3"/>
    <w:rsid w:val="00EE58F2"/>
    <w:rsid w:val="00EE5C49"/>
    <w:rsid w:val="00EE5EB6"/>
    <w:rsid w:val="00EE6722"/>
    <w:rsid w:val="00EE6AA7"/>
    <w:rsid w:val="00EE6EFD"/>
    <w:rsid w:val="00EE74E7"/>
    <w:rsid w:val="00EE7621"/>
    <w:rsid w:val="00EE7F22"/>
    <w:rsid w:val="00EF038E"/>
    <w:rsid w:val="00EF07D8"/>
    <w:rsid w:val="00EF089B"/>
    <w:rsid w:val="00EF09A2"/>
    <w:rsid w:val="00EF10A3"/>
    <w:rsid w:val="00EF1ACD"/>
    <w:rsid w:val="00EF2606"/>
    <w:rsid w:val="00EF267E"/>
    <w:rsid w:val="00EF26AA"/>
    <w:rsid w:val="00EF2758"/>
    <w:rsid w:val="00EF2EFB"/>
    <w:rsid w:val="00EF2FB4"/>
    <w:rsid w:val="00EF3195"/>
    <w:rsid w:val="00EF3D78"/>
    <w:rsid w:val="00EF47DC"/>
    <w:rsid w:val="00EF4EF0"/>
    <w:rsid w:val="00EF52E5"/>
    <w:rsid w:val="00EF54A3"/>
    <w:rsid w:val="00EF57B4"/>
    <w:rsid w:val="00EF5FF0"/>
    <w:rsid w:val="00EF677B"/>
    <w:rsid w:val="00EF6AD7"/>
    <w:rsid w:val="00EF6E68"/>
    <w:rsid w:val="00EF73E7"/>
    <w:rsid w:val="00EF769D"/>
    <w:rsid w:val="00EF76C6"/>
    <w:rsid w:val="00EF7C4B"/>
    <w:rsid w:val="00EF7CE4"/>
    <w:rsid w:val="00EF7F3B"/>
    <w:rsid w:val="00F0063C"/>
    <w:rsid w:val="00F00FB7"/>
    <w:rsid w:val="00F010D1"/>
    <w:rsid w:val="00F01300"/>
    <w:rsid w:val="00F015DC"/>
    <w:rsid w:val="00F01C5C"/>
    <w:rsid w:val="00F0241D"/>
    <w:rsid w:val="00F02690"/>
    <w:rsid w:val="00F02796"/>
    <w:rsid w:val="00F028DD"/>
    <w:rsid w:val="00F02A09"/>
    <w:rsid w:val="00F031B2"/>
    <w:rsid w:val="00F03491"/>
    <w:rsid w:val="00F0387B"/>
    <w:rsid w:val="00F03A91"/>
    <w:rsid w:val="00F03B95"/>
    <w:rsid w:val="00F048AD"/>
    <w:rsid w:val="00F04924"/>
    <w:rsid w:val="00F052CF"/>
    <w:rsid w:val="00F05536"/>
    <w:rsid w:val="00F056BD"/>
    <w:rsid w:val="00F05B0E"/>
    <w:rsid w:val="00F06314"/>
    <w:rsid w:val="00F063D8"/>
    <w:rsid w:val="00F068D5"/>
    <w:rsid w:val="00F06E20"/>
    <w:rsid w:val="00F070FA"/>
    <w:rsid w:val="00F07281"/>
    <w:rsid w:val="00F073FF"/>
    <w:rsid w:val="00F07415"/>
    <w:rsid w:val="00F07488"/>
    <w:rsid w:val="00F074AC"/>
    <w:rsid w:val="00F07F0B"/>
    <w:rsid w:val="00F101D0"/>
    <w:rsid w:val="00F10472"/>
    <w:rsid w:val="00F1080A"/>
    <w:rsid w:val="00F1087B"/>
    <w:rsid w:val="00F109B4"/>
    <w:rsid w:val="00F10AD1"/>
    <w:rsid w:val="00F10C42"/>
    <w:rsid w:val="00F10D98"/>
    <w:rsid w:val="00F11356"/>
    <w:rsid w:val="00F113A6"/>
    <w:rsid w:val="00F113CF"/>
    <w:rsid w:val="00F1140A"/>
    <w:rsid w:val="00F115C3"/>
    <w:rsid w:val="00F115F5"/>
    <w:rsid w:val="00F1171F"/>
    <w:rsid w:val="00F1199B"/>
    <w:rsid w:val="00F11A71"/>
    <w:rsid w:val="00F12052"/>
    <w:rsid w:val="00F12549"/>
    <w:rsid w:val="00F12781"/>
    <w:rsid w:val="00F128E4"/>
    <w:rsid w:val="00F12A4F"/>
    <w:rsid w:val="00F131A8"/>
    <w:rsid w:val="00F135E4"/>
    <w:rsid w:val="00F1363C"/>
    <w:rsid w:val="00F136A0"/>
    <w:rsid w:val="00F13F3C"/>
    <w:rsid w:val="00F14196"/>
    <w:rsid w:val="00F14366"/>
    <w:rsid w:val="00F14451"/>
    <w:rsid w:val="00F1475F"/>
    <w:rsid w:val="00F147CC"/>
    <w:rsid w:val="00F14941"/>
    <w:rsid w:val="00F14DF0"/>
    <w:rsid w:val="00F15140"/>
    <w:rsid w:val="00F1518B"/>
    <w:rsid w:val="00F158EB"/>
    <w:rsid w:val="00F15AD4"/>
    <w:rsid w:val="00F15C50"/>
    <w:rsid w:val="00F15F91"/>
    <w:rsid w:val="00F15FCA"/>
    <w:rsid w:val="00F1618E"/>
    <w:rsid w:val="00F16B0E"/>
    <w:rsid w:val="00F17B71"/>
    <w:rsid w:val="00F17D1C"/>
    <w:rsid w:val="00F17D9D"/>
    <w:rsid w:val="00F202AE"/>
    <w:rsid w:val="00F20516"/>
    <w:rsid w:val="00F208AD"/>
    <w:rsid w:val="00F209D6"/>
    <w:rsid w:val="00F21831"/>
    <w:rsid w:val="00F21B08"/>
    <w:rsid w:val="00F21C61"/>
    <w:rsid w:val="00F21C6E"/>
    <w:rsid w:val="00F2218C"/>
    <w:rsid w:val="00F22453"/>
    <w:rsid w:val="00F2250F"/>
    <w:rsid w:val="00F2270E"/>
    <w:rsid w:val="00F2297F"/>
    <w:rsid w:val="00F22AD8"/>
    <w:rsid w:val="00F22E38"/>
    <w:rsid w:val="00F22E5E"/>
    <w:rsid w:val="00F239A2"/>
    <w:rsid w:val="00F23A6A"/>
    <w:rsid w:val="00F23C01"/>
    <w:rsid w:val="00F23E4D"/>
    <w:rsid w:val="00F24374"/>
    <w:rsid w:val="00F24D36"/>
    <w:rsid w:val="00F24D68"/>
    <w:rsid w:val="00F24E9F"/>
    <w:rsid w:val="00F251DB"/>
    <w:rsid w:val="00F25C69"/>
    <w:rsid w:val="00F25DDA"/>
    <w:rsid w:val="00F2615E"/>
    <w:rsid w:val="00F269B4"/>
    <w:rsid w:val="00F26CA4"/>
    <w:rsid w:val="00F27081"/>
    <w:rsid w:val="00F27082"/>
    <w:rsid w:val="00F27555"/>
    <w:rsid w:val="00F2759A"/>
    <w:rsid w:val="00F27A8B"/>
    <w:rsid w:val="00F308E7"/>
    <w:rsid w:val="00F30A01"/>
    <w:rsid w:val="00F30BD1"/>
    <w:rsid w:val="00F30D2F"/>
    <w:rsid w:val="00F30EC1"/>
    <w:rsid w:val="00F30FE0"/>
    <w:rsid w:val="00F31153"/>
    <w:rsid w:val="00F31381"/>
    <w:rsid w:val="00F31B59"/>
    <w:rsid w:val="00F3200A"/>
    <w:rsid w:val="00F3207E"/>
    <w:rsid w:val="00F321E0"/>
    <w:rsid w:val="00F323DC"/>
    <w:rsid w:val="00F32700"/>
    <w:rsid w:val="00F32963"/>
    <w:rsid w:val="00F32E5A"/>
    <w:rsid w:val="00F33266"/>
    <w:rsid w:val="00F33412"/>
    <w:rsid w:val="00F3366E"/>
    <w:rsid w:val="00F338A6"/>
    <w:rsid w:val="00F33905"/>
    <w:rsid w:val="00F33C99"/>
    <w:rsid w:val="00F33F0B"/>
    <w:rsid w:val="00F3400A"/>
    <w:rsid w:val="00F34279"/>
    <w:rsid w:val="00F3459D"/>
    <w:rsid w:val="00F348C6"/>
    <w:rsid w:val="00F34B32"/>
    <w:rsid w:val="00F34F85"/>
    <w:rsid w:val="00F35C15"/>
    <w:rsid w:val="00F3607E"/>
    <w:rsid w:val="00F36292"/>
    <w:rsid w:val="00F36C58"/>
    <w:rsid w:val="00F36F2D"/>
    <w:rsid w:val="00F37558"/>
    <w:rsid w:val="00F375AC"/>
    <w:rsid w:val="00F37766"/>
    <w:rsid w:val="00F37E6A"/>
    <w:rsid w:val="00F37FD5"/>
    <w:rsid w:val="00F40348"/>
    <w:rsid w:val="00F4156C"/>
    <w:rsid w:val="00F417CA"/>
    <w:rsid w:val="00F41888"/>
    <w:rsid w:val="00F41914"/>
    <w:rsid w:val="00F41A4B"/>
    <w:rsid w:val="00F41B03"/>
    <w:rsid w:val="00F41B19"/>
    <w:rsid w:val="00F41F7E"/>
    <w:rsid w:val="00F420AB"/>
    <w:rsid w:val="00F4257B"/>
    <w:rsid w:val="00F42C64"/>
    <w:rsid w:val="00F4300D"/>
    <w:rsid w:val="00F43593"/>
    <w:rsid w:val="00F436B0"/>
    <w:rsid w:val="00F43915"/>
    <w:rsid w:val="00F43A78"/>
    <w:rsid w:val="00F43B1B"/>
    <w:rsid w:val="00F43B34"/>
    <w:rsid w:val="00F43BD4"/>
    <w:rsid w:val="00F43D95"/>
    <w:rsid w:val="00F43DE4"/>
    <w:rsid w:val="00F43FF1"/>
    <w:rsid w:val="00F443C6"/>
    <w:rsid w:val="00F44449"/>
    <w:rsid w:val="00F4478D"/>
    <w:rsid w:val="00F447EA"/>
    <w:rsid w:val="00F449DE"/>
    <w:rsid w:val="00F44C3C"/>
    <w:rsid w:val="00F44DDD"/>
    <w:rsid w:val="00F44EB5"/>
    <w:rsid w:val="00F45224"/>
    <w:rsid w:val="00F45258"/>
    <w:rsid w:val="00F456D4"/>
    <w:rsid w:val="00F45E25"/>
    <w:rsid w:val="00F45E3E"/>
    <w:rsid w:val="00F45E58"/>
    <w:rsid w:val="00F4645E"/>
    <w:rsid w:val="00F46823"/>
    <w:rsid w:val="00F46C92"/>
    <w:rsid w:val="00F46D10"/>
    <w:rsid w:val="00F46E71"/>
    <w:rsid w:val="00F470FA"/>
    <w:rsid w:val="00F476A0"/>
    <w:rsid w:val="00F477B1"/>
    <w:rsid w:val="00F47E89"/>
    <w:rsid w:val="00F500F5"/>
    <w:rsid w:val="00F5039C"/>
    <w:rsid w:val="00F505EF"/>
    <w:rsid w:val="00F5068F"/>
    <w:rsid w:val="00F50AED"/>
    <w:rsid w:val="00F514B1"/>
    <w:rsid w:val="00F51819"/>
    <w:rsid w:val="00F51834"/>
    <w:rsid w:val="00F51CC6"/>
    <w:rsid w:val="00F51D4F"/>
    <w:rsid w:val="00F51D70"/>
    <w:rsid w:val="00F52258"/>
    <w:rsid w:val="00F524AD"/>
    <w:rsid w:val="00F5275B"/>
    <w:rsid w:val="00F52917"/>
    <w:rsid w:val="00F52DE0"/>
    <w:rsid w:val="00F537EB"/>
    <w:rsid w:val="00F5393E"/>
    <w:rsid w:val="00F5394F"/>
    <w:rsid w:val="00F53BD9"/>
    <w:rsid w:val="00F53DB4"/>
    <w:rsid w:val="00F540F2"/>
    <w:rsid w:val="00F54377"/>
    <w:rsid w:val="00F54407"/>
    <w:rsid w:val="00F544F5"/>
    <w:rsid w:val="00F54C24"/>
    <w:rsid w:val="00F54ECE"/>
    <w:rsid w:val="00F550F6"/>
    <w:rsid w:val="00F55727"/>
    <w:rsid w:val="00F559B1"/>
    <w:rsid w:val="00F55ADB"/>
    <w:rsid w:val="00F55CB2"/>
    <w:rsid w:val="00F56195"/>
    <w:rsid w:val="00F561C3"/>
    <w:rsid w:val="00F568F3"/>
    <w:rsid w:val="00F56B99"/>
    <w:rsid w:val="00F5714B"/>
    <w:rsid w:val="00F576BD"/>
    <w:rsid w:val="00F577FE"/>
    <w:rsid w:val="00F6003D"/>
    <w:rsid w:val="00F60409"/>
    <w:rsid w:val="00F60B0B"/>
    <w:rsid w:val="00F60D79"/>
    <w:rsid w:val="00F60F89"/>
    <w:rsid w:val="00F6105E"/>
    <w:rsid w:val="00F612FB"/>
    <w:rsid w:val="00F61599"/>
    <w:rsid w:val="00F61731"/>
    <w:rsid w:val="00F61B82"/>
    <w:rsid w:val="00F61BC6"/>
    <w:rsid w:val="00F61E4E"/>
    <w:rsid w:val="00F61EB1"/>
    <w:rsid w:val="00F61F4C"/>
    <w:rsid w:val="00F62334"/>
    <w:rsid w:val="00F623A7"/>
    <w:rsid w:val="00F6260B"/>
    <w:rsid w:val="00F6262F"/>
    <w:rsid w:val="00F62860"/>
    <w:rsid w:val="00F6341E"/>
    <w:rsid w:val="00F636C4"/>
    <w:rsid w:val="00F6379E"/>
    <w:rsid w:val="00F6405B"/>
    <w:rsid w:val="00F6452C"/>
    <w:rsid w:val="00F6461E"/>
    <w:rsid w:val="00F646A8"/>
    <w:rsid w:val="00F6496F"/>
    <w:rsid w:val="00F64AEA"/>
    <w:rsid w:val="00F64B73"/>
    <w:rsid w:val="00F64BE0"/>
    <w:rsid w:val="00F64EF9"/>
    <w:rsid w:val="00F64F35"/>
    <w:rsid w:val="00F6532A"/>
    <w:rsid w:val="00F653EE"/>
    <w:rsid w:val="00F65475"/>
    <w:rsid w:val="00F654C9"/>
    <w:rsid w:val="00F6553E"/>
    <w:rsid w:val="00F656D0"/>
    <w:rsid w:val="00F65F8F"/>
    <w:rsid w:val="00F65F96"/>
    <w:rsid w:val="00F6616B"/>
    <w:rsid w:val="00F66743"/>
    <w:rsid w:val="00F66766"/>
    <w:rsid w:val="00F668FE"/>
    <w:rsid w:val="00F66D0E"/>
    <w:rsid w:val="00F66E96"/>
    <w:rsid w:val="00F672A7"/>
    <w:rsid w:val="00F67487"/>
    <w:rsid w:val="00F675FE"/>
    <w:rsid w:val="00F6768A"/>
    <w:rsid w:val="00F676EF"/>
    <w:rsid w:val="00F67C3D"/>
    <w:rsid w:val="00F67F99"/>
    <w:rsid w:val="00F702CF"/>
    <w:rsid w:val="00F70308"/>
    <w:rsid w:val="00F708BA"/>
    <w:rsid w:val="00F70B69"/>
    <w:rsid w:val="00F70CD5"/>
    <w:rsid w:val="00F71738"/>
    <w:rsid w:val="00F71A3F"/>
    <w:rsid w:val="00F71AEB"/>
    <w:rsid w:val="00F71F2B"/>
    <w:rsid w:val="00F7247F"/>
    <w:rsid w:val="00F72556"/>
    <w:rsid w:val="00F7262E"/>
    <w:rsid w:val="00F727A5"/>
    <w:rsid w:val="00F7291E"/>
    <w:rsid w:val="00F72F61"/>
    <w:rsid w:val="00F73408"/>
    <w:rsid w:val="00F735EC"/>
    <w:rsid w:val="00F73DE9"/>
    <w:rsid w:val="00F73DF4"/>
    <w:rsid w:val="00F741C5"/>
    <w:rsid w:val="00F746F9"/>
    <w:rsid w:val="00F75365"/>
    <w:rsid w:val="00F7545F"/>
    <w:rsid w:val="00F756D9"/>
    <w:rsid w:val="00F75765"/>
    <w:rsid w:val="00F757AE"/>
    <w:rsid w:val="00F75BA7"/>
    <w:rsid w:val="00F75BF7"/>
    <w:rsid w:val="00F75FFD"/>
    <w:rsid w:val="00F760A8"/>
    <w:rsid w:val="00F761A1"/>
    <w:rsid w:val="00F765FB"/>
    <w:rsid w:val="00F76A0D"/>
    <w:rsid w:val="00F76B54"/>
    <w:rsid w:val="00F77186"/>
    <w:rsid w:val="00F771D9"/>
    <w:rsid w:val="00F7726A"/>
    <w:rsid w:val="00F7730B"/>
    <w:rsid w:val="00F77543"/>
    <w:rsid w:val="00F80677"/>
    <w:rsid w:val="00F80A5E"/>
    <w:rsid w:val="00F80AC4"/>
    <w:rsid w:val="00F80D28"/>
    <w:rsid w:val="00F80EAF"/>
    <w:rsid w:val="00F80F4D"/>
    <w:rsid w:val="00F8125A"/>
    <w:rsid w:val="00F81460"/>
    <w:rsid w:val="00F81854"/>
    <w:rsid w:val="00F818A8"/>
    <w:rsid w:val="00F81E55"/>
    <w:rsid w:val="00F81F4D"/>
    <w:rsid w:val="00F826AE"/>
    <w:rsid w:val="00F82898"/>
    <w:rsid w:val="00F82B09"/>
    <w:rsid w:val="00F8308B"/>
    <w:rsid w:val="00F83575"/>
    <w:rsid w:val="00F83CD5"/>
    <w:rsid w:val="00F844A1"/>
    <w:rsid w:val="00F84574"/>
    <w:rsid w:val="00F84577"/>
    <w:rsid w:val="00F8462F"/>
    <w:rsid w:val="00F854A8"/>
    <w:rsid w:val="00F854DB"/>
    <w:rsid w:val="00F8567D"/>
    <w:rsid w:val="00F85697"/>
    <w:rsid w:val="00F8579A"/>
    <w:rsid w:val="00F85800"/>
    <w:rsid w:val="00F85A58"/>
    <w:rsid w:val="00F85E35"/>
    <w:rsid w:val="00F86386"/>
    <w:rsid w:val="00F86C52"/>
    <w:rsid w:val="00F86CD1"/>
    <w:rsid w:val="00F86FEF"/>
    <w:rsid w:val="00F8723E"/>
    <w:rsid w:val="00F8725E"/>
    <w:rsid w:val="00F879AD"/>
    <w:rsid w:val="00F87A2D"/>
    <w:rsid w:val="00F87A6D"/>
    <w:rsid w:val="00F87ADA"/>
    <w:rsid w:val="00F87DDD"/>
    <w:rsid w:val="00F87F55"/>
    <w:rsid w:val="00F9030B"/>
    <w:rsid w:val="00F907B2"/>
    <w:rsid w:val="00F909AA"/>
    <w:rsid w:val="00F912AD"/>
    <w:rsid w:val="00F914A2"/>
    <w:rsid w:val="00F91A08"/>
    <w:rsid w:val="00F9281B"/>
    <w:rsid w:val="00F92BC5"/>
    <w:rsid w:val="00F92D23"/>
    <w:rsid w:val="00F92EF4"/>
    <w:rsid w:val="00F92FA2"/>
    <w:rsid w:val="00F93014"/>
    <w:rsid w:val="00F93069"/>
    <w:rsid w:val="00F934D3"/>
    <w:rsid w:val="00F93CF6"/>
    <w:rsid w:val="00F93E03"/>
    <w:rsid w:val="00F93F28"/>
    <w:rsid w:val="00F9420B"/>
    <w:rsid w:val="00F94489"/>
    <w:rsid w:val="00F94622"/>
    <w:rsid w:val="00F94FC1"/>
    <w:rsid w:val="00F955C4"/>
    <w:rsid w:val="00F956D0"/>
    <w:rsid w:val="00F95AD2"/>
    <w:rsid w:val="00F95C0A"/>
    <w:rsid w:val="00F95D58"/>
    <w:rsid w:val="00F96253"/>
    <w:rsid w:val="00F96E38"/>
    <w:rsid w:val="00F97219"/>
    <w:rsid w:val="00F972A9"/>
    <w:rsid w:val="00F976CB"/>
    <w:rsid w:val="00F97C62"/>
    <w:rsid w:val="00FA06AB"/>
    <w:rsid w:val="00FA0F71"/>
    <w:rsid w:val="00FA119A"/>
    <w:rsid w:val="00FA1649"/>
    <w:rsid w:val="00FA1C6C"/>
    <w:rsid w:val="00FA1DED"/>
    <w:rsid w:val="00FA2305"/>
    <w:rsid w:val="00FA2352"/>
    <w:rsid w:val="00FA2742"/>
    <w:rsid w:val="00FA277A"/>
    <w:rsid w:val="00FA283C"/>
    <w:rsid w:val="00FA2A44"/>
    <w:rsid w:val="00FA2B20"/>
    <w:rsid w:val="00FA2ED1"/>
    <w:rsid w:val="00FA35C2"/>
    <w:rsid w:val="00FA4205"/>
    <w:rsid w:val="00FA4438"/>
    <w:rsid w:val="00FA4B68"/>
    <w:rsid w:val="00FA5226"/>
    <w:rsid w:val="00FA5A98"/>
    <w:rsid w:val="00FA5DEB"/>
    <w:rsid w:val="00FA607B"/>
    <w:rsid w:val="00FA62BA"/>
    <w:rsid w:val="00FA6E6B"/>
    <w:rsid w:val="00FA703A"/>
    <w:rsid w:val="00FA704D"/>
    <w:rsid w:val="00FA7085"/>
    <w:rsid w:val="00FA7369"/>
    <w:rsid w:val="00FA7626"/>
    <w:rsid w:val="00FA76D7"/>
    <w:rsid w:val="00FA7823"/>
    <w:rsid w:val="00FA7924"/>
    <w:rsid w:val="00FA7F59"/>
    <w:rsid w:val="00FB018B"/>
    <w:rsid w:val="00FB01AD"/>
    <w:rsid w:val="00FB0235"/>
    <w:rsid w:val="00FB02D6"/>
    <w:rsid w:val="00FB0337"/>
    <w:rsid w:val="00FB0451"/>
    <w:rsid w:val="00FB12F5"/>
    <w:rsid w:val="00FB13D9"/>
    <w:rsid w:val="00FB174E"/>
    <w:rsid w:val="00FB1E11"/>
    <w:rsid w:val="00FB1F26"/>
    <w:rsid w:val="00FB2000"/>
    <w:rsid w:val="00FB203C"/>
    <w:rsid w:val="00FB23FD"/>
    <w:rsid w:val="00FB2541"/>
    <w:rsid w:val="00FB3350"/>
    <w:rsid w:val="00FB38F6"/>
    <w:rsid w:val="00FB3BAD"/>
    <w:rsid w:val="00FB4059"/>
    <w:rsid w:val="00FB426B"/>
    <w:rsid w:val="00FB4313"/>
    <w:rsid w:val="00FB4907"/>
    <w:rsid w:val="00FB4C2A"/>
    <w:rsid w:val="00FB5313"/>
    <w:rsid w:val="00FB5520"/>
    <w:rsid w:val="00FB5704"/>
    <w:rsid w:val="00FB58D5"/>
    <w:rsid w:val="00FB5990"/>
    <w:rsid w:val="00FB5A20"/>
    <w:rsid w:val="00FB5DC1"/>
    <w:rsid w:val="00FB5E9D"/>
    <w:rsid w:val="00FB5F7C"/>
    <w:rsid w:val="00FB6040"/>
    <w:rsid w:val="00FB60D0"/>
    <w:rsid w:val="00FB61EE"/>
    <w:rsid w:val="00FB6598"/>
    <w:rsid w:val="00FB6AF8"/>
    <w:rsid w:val="00FB6CD1"/>
    <w:rsid w:val="00FB6FB2"/>
    <w:rsid w:val="00FB6FE6"/>
    <w:rsid w:val="00FB7127"/>
    <w:rsid w:val="00FB7283"/>
    <w:rsid w:val="00FB7320"/>
    <w:rsid w:val="00FB78F9"/>
    <w:rsid w:val="00FB7B52"/>
    <w:rsid w:val="00FC0356"/>
    <w:rsid w:val="00FC03F5"/>
    <w:rsid w:val="00FC06ED"/>
    <w:rsid w:val="00FC0B34"/>
    <w:rsid w:val="00FC0D43"/>
    <w:rsid w:val="00FC0DC9"/>
    <w:rsid w:val="00FC0E53"/>
    <w:rsid w:val="00FC164F"/>
    <w:rsid w:val="00FC18E6"/>
    <w:rsid w:val="00FC18F5"/>
    <w:rsid w:val="00FC196A"/>
    <w:rsid w:val="00FC1BC5"/>
    <w:rsid w:val="00FC1C0F"/>
    <w:rsid w:val="00FC1C78"/>
    <w:rsid w:val="00FC2283"/>
    <w:rsid w:val="00FC277F"/>
    <w:rsid w:val="00FC282C"/>
    <w:rsid w:val="00FC2A58"/>
    <w:rsid w:val="00FC2B4F"/>
    <w:rsid w:val="00FC383E"/>
    <w:rsid w:val="00FC3886"/>
    <w:rsid w:val="00FC3AAC"/>
    <w:rsid w:val="00FC3AC5"/>
    <w:rsid w:val="00FC3EFC"/>
    <w:rsid w:val="00FC453F"/>
    <w:rsid w:val="00FC45FB"/>
    <w:rsid w:val="00FC4F11"/>
    <w:rsid w:val="00FC5077"/>
    <w:rsid w:val="00FC5298"/>
    <w:rsid w:val="00FC58A7"/>
    <w:rsid w:val="00FC592D"/>
    <w:rsid w:val="00FC6091"/>
    <w:rsid w:val="00FC6564"/>
    <w:rsid w:val="00FC6745"/>
    <w:rsid w:val="00FC676F"/>
    <w:rsid w:val="00FC6DD4"/>
    <w:rsid w:val="00FC70FF"/>
    <w:rsid w:val="00FC7E48"/>
    <w:rsid w:val="00FD0561"/>
    <w:rsid w:val="00FD05BE"/>
    <w:rsid w:val="00FD0B4F"/>
    <w:rsid w:val="00FD0B6E"/>
    <w:rsid w:val="00FD0B95"/>
    <w:rsid w:val="00FD0DF0"/>
    <w:rsid w:val="00FD0E34"/>
    <w:rsid w:val="00FD1356"/>
    <w:rsid w:val="00FD1910"/>
    <w:rsid w:val="00FD1934"/>
    <w:rsid w:val="00FD1D09"/>
    <w:rsid w:val="00FD1ED6"/>
    <w:rsid w:val="00FD2086"/>
    <w:rsid w:val="00FD2279"/>
    <w:rsid w:val="00FD2569"/>
    <w:rsid w:val="00FD260C"/>
    <w:rsid w:val="00FD2B4E"/>
    <w:rsid w:val="00FD2BE0"/>
    <w:rsid w:val="00FD2D51"/>
    <w:rsid w:val="00FD31FE"/>
    <w:rsid w:val="00FD3776"/>
    <w:rsid w:val="00FD3E10"/>
    <w:rsid w:val="00FD41E0"/>
    <w:rsid w:val="00FD4402"/>
    <w:rsid w:val="00FD48C3"/>
    <w:rsid w:val="00FD499E"/>
    <w:rsid w:val="00FD52B3"/>
    <w:rsid w:val="00FD53EE"/>
    <w:rsid w:val="00FD5887"/>
    <w:rsid w:val="00FD5B53"/>
    <w:rsid w:val="00FD5E42"/>
    <w:rsid w:val="00FD5F03"/>
    <w:rsid w:val="00FD60F0"/>
    <w:rsid w:val="00FD6267"/>
    <w:rsid w:val="00FD62BD"/>
    <w:rsid w:val="00FD64C5"/>
    <w:rsid w:val="00FD64D4"/>
    <w:rsid w:val="00FD69AD"/>
    <w:rsid w:val="00FD6B71"/>
    <w:rsid w:val="00FD6D03"/>
    <w:rsid w:val="00FD718C"/>
    <w:rsid w:val="00FD72C9"/>
    <w:rsid w:val="00FD75BF"/>
    <w:rsid w:val="00FD7980"/>
    <w:rsid w:val="00FD7CF6"/>
    <w:rsid w:val="00FD7DBD"/>
    <w:rsid w:val="00FE0697"/>
    <w:rsid w:val="00FE0902"/>
    <w:rsid w:val="00FE0BAC"/>
    <w:rsid w:val="00FE0D93"/>
    <w:rsid w:val="00FE1696"/>
    <w:rsid w:val="00FE1828"/>
    <w:rsid w:val="00FE1DE2"/>
    <w:rsid w:val="00FE1E08"/>
    <w:rsid w:val="00FE1F96"/>
    <w:rsid w:val="00FE2179"/>
    <w:rsid w:val="00FE2192"/>
    <w:rsid w:val="00FE23CC"/>
    <w:rsid w:val="00FE25EA"/>
    <w:rsid w:val="00FE280D"/>
    <w:rsid w:val="00FE2A1C"/>
    <w:rsid w:val="00FE2DAD"/>
    <w:rsid w:val="00FE30DD"/>
    <w:rsid w:val="00FE393D"/>
    <w:rsid w:val="00FE3C31"/>
    <w:rsid w:val="00FE3F6D"/>
    <w:rsid w:val="00FE3FC8"/>
    <w:rsid w:val="00FE40B4"/>
    <w:rsid w:val="00FE4257"/>
    <w:rsid w:val="00FE4968"/>
    <w:rsid w:val="00FE4F6A"/>
    <w:rsid w:val="00FE4F8F"/>
    <w:rsid w:val="00FE4FD5"/>
    <w:rsid w:val="00FE5F0C"/>
    <w:rsid w:val="00FE6450"/>
    <w:rsid w:val="00FE6795"/>
    <w:rsid w:val="00FE679D"/>
    <w:rsid w:val="00FE6800"/>
    <w:rsid w:val="00FE71BE"/>
    <w:rsid w:val="00FE7731"/>
    <w:rsid w:val="00FE77CB"/>
    <w:rsid w:val="00FE7AA6"/>
    <w:rsid w:val="00FF0035"/>
    <w:rsid w:val="00FF0114"/>
    <w:rsid w:val="00FF04D1"/>
    <w:rsid w:val="00FF0AC8"/>
    <w:rsid w:val="00FF0C8D"/>
    <w:rsid w:val="00FF0EF1"/>
    <w:rsid w:val="00FF1BE4"/>
    <w:rsid w:val="00FF205D"/>
    <w:rsid w:val="00FF207C"/>
    <w:rsid w:val="00FF26FE"/>
    <w:rsid w:val="00FF2774"/>
    <w:rsid w:val="00FF2BD6"/>
    <w:rsid w:val="00FF32B4"/>
    <w:rsid w:val="00FF3367"/>
    <w:rsid w:val="00FF34B4"/>
    <w:rsid w:val="00FF3917"/>
    <w:rsid w:val="00FF3B23"/>
    <w:rsid w:val="00FF3CFD"/>
    <w:rsid w:val="00FF3E8B"/>
    <w:rsid w:val="00FF3EE9"/>
    <w:rsid w:val="00FF3F1F"/>
    <w:rsid w:val="00FF45AE"/>
    <w:rsid w:val="00FF4842"/>
    <w:rsid w:val="00FF4A03"/>
    <w:rsid w:val="00FF570E"/>
    <w:rsid w:val="00FF5FE6"/>
    <w:rsid w:val="00FF6201"/>
    <w:rsid w:val="00FF6476"/>
    <w:rsid w:val="00FF67F8"/>
    <w:rsid w:val="00FF6A5E"/>
    <w:rsid w:val="00FF6B5C"/>
    <w:rsid w:val="00FF6C5A"/>
    <w:rsid w:val="00FF7336"/>
    <w:rsid w:val="00FF73C4"/>
    <w:rsid w:val="00FF7853"/>
    <w:rsid w:val="00FF7C5B"/>
    <w:rsid w:val="00FF7D64"/>
    <w:rsid w:val="00FF7F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840B970"/>
  <w15:docId w15:val="{2DB89D86-4D1C-43D7-BD1D-91DBABA07A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pt-PT" w:eastAsia="pt-P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73C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ter"/>
    <w:uiPriority w:val="9"/>
    <w:qFormat/>
    <w:rsid w:val="008C666D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ter"/>
    <w:uiPriority w:val="9"/>
    <w:semiHidden/>
    <w:unhideWhenUsed/>
    <w:qFormat/>
    <w:rsid w:val="007D2CF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ter"/>
    <w:uiPriority w:val="9"/>
    <w:semiHidden/>
    <w:unhideWhenUsed/>
    <w:qFormat/>
    <w:rsid w:val="00DD49C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5">
    <w:name w:val="heading 5"/>
    <w:basedOn w:val="Normal"/>
    <w:next w:val="Normal"/>
    <w:link w:val="Ttulo5Carter"/>
    <w:uiPriority w:val="9"/>
    <w:semiHidden/>
    <w:unhideWhenUsed/>
    <w:qFormat/>
    <w:rsid w:val="00F10D98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arter"/>
    <w:uiPriority w:val="99"/>
    <w:semiHidden/>
    <w:unhideWhenUsed/>
    <w:rsid w:val="00216A0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216A0D"/>
    <w:rPr>
      <w:rFonts w:ascii="Tahoma" w:hAnsi="Tahoma" w:cs="Tahoma"/>
      <w:sz w:val="16"/>
      <w:szCs w:val="16"/>
    </w:rPr>
  </w:style>
  <w:style w:type="table" w:styleId="TabelacomGrelha">
    <w:name w:val="Table Grid"/>
    <w:basedOn w:val="Tabelanormal"/>
    <w:uiPriority w:val="39"/>
    <w:rsid w:val="001224D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arter"/>
    <w:uiPriority w:val="99"/>
    <w:unhideWhenUsed/>
    <w:rsid w:val="00E4480A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E4480A"/>
  </w:style>
  <w:style w:type="paragraph" w:styleId="Rodap">
    <w:name w:val="footer"/>
    <w:basedOn w:val="Normal"/>
    <w:link w:val="RodapCarter"/>
    <w:uiPriority w:val="99"/>
    <w:unhideWhenUsed/>
    <w:rsid w:val="00E4480A"/>
    <w:pPr>
      <w:tabs>
        <w:tab w:val="center" w:pos="4252"/>
        <w:tab w:val="right" w:pos="8504"/>
      </w:tabs>
      <w:spacing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E4480A"/>
  </w:style>
  <w:style w:type="paragraph" w:styleId="ndiceremissivo1">
    <w:name w:val="index 1"/>
    <w:basedOn w:val="Normal"/>
    <w:next w:val="Normal"/>
    <w:autoRedefine/>
    <w:uiPriority w:val="99"/>
    <w:unhideWhenUsed/>
    <w:rsid w:val="00326CA2"/>
    <w:pPr>
      <w:ind w:left="220" w:hanging="220"/>
    </w:pPr>
    <w:rPr>
      <w:rFonts w:cstheme="minorHAnsi"/>
      <w:sz w:val="20"/>
      <w:szCs w:val="20"/>
    </w:rPr>
  </w:style>
  <w:style w:type="paragraph" w:styleId="ndiceremissivo2">
    <w:name w:val="index 2"/>
    <w:basedOn w:val="Normal"/>
    <w:next w:val="Normal"/>
    <w:autoRedefine/>
    <w:uiPriority w:val="99"/>
    <w:unhideWhenUsed/>
    <w:rsid w:val="00326CA2"/>
    <w:pPr>
      <w:ind w:left="440" w:hanging="220"/>
    </w:pPr>
    <w:rPr>
      <w:rFonts w:cstheme="minorHAnsi"/>
      <w:sz w:val="20"/>
      <w:szCs w:val="20"/>
    </w:rPr>
  </w:style>
  <w:style w:type="paragraph" w:styleId="ndiceremissivo3">
    <w:name w:val="index 3"/>
    <w:basedOn w:val="Normal"/>
    <w:next w:val="Normal"/>
    <w:autoRedefine/>
    <w:uiPriority w:val="99"/>
    <w:unhideWhenUsed/>
    <w:rsid w:val="00326CA2"/>
    <w:pPr>
      <w:ind w:left="660" w:hanging="220"/>
    </w:pPr>
    <w:rPr>
      <w:rFonts w:cstheme="minorHAnsi"/>
      <w:sz w:val="20"/>
      <w:szCs w:val="20"/>
    </w:rPr>
  </w:style>
  <w:style w:type="paragraph" w:styleId="ndiceremissivo4">
    <w:name w:val="index 4"/>
    <w:basedOn w:val="Normal"/>
    <w:next w:val="Normal"/>
    <w:autoRedefine/>
    <w:uiPriority w:val="99"/>
    <w:unhideWhenUsed/>
    <w:rsid w:val="00326CA2"/>
    <w:pPr>
      <w:ind w:left="880" w:hanging="220"/>
    </w:pPr>
    <w:rPr>
      <w:rFonts w:cstheme="minorHAnsi"/>
      <w:sz w:val="20"/>
      <w:szCs w:val="20"/>
    </w:rPr>
  </w:style>
  <w:style w:type="paragraph" w:styleId="ndiceremissivo5">
    <w:name w:val="index 5"/>
    <w:basedOn w:val="Normal"/>
    <w:next w:val="Normal"/>
    <w:autoRedefine/>
    <w:uiPriority w:val="99"/>
    <w:unhideWhenUsed/>
    <w:rsid w:val="00326CA2"/>
    <w:pPr>
      <w:ind w:left="1100" w:hanging="220"/>
    </w:pPr>
    <w:rPr>
      <w:rFonts w:cstheme="minorHAnsi"/>
      <w:sz w:val="20"/>
      <w:szCs w:val="20"/>
    </w:rPr>
  </w:style>
  <w:style w:type="paragraph" w:styleId="ndiceremissivo6">
    <w:name w:val="index 6"/>
    <w:basedOn w:val="Normal"/>
    <w:next w:val="Normal"/>
    <w:autoRedefine/>
    <w:uiPriority w:val="99"/>
    <w:unhideWhenUsed/>
    <w:rsid w:val="00326CA2"/>
    <w:pPr>
      <w:ind w:left="1320" w:hanging="220"/>
    </w:pPr>
    <w:rPr>
      <w:rFonts w:cstheme="minorHAnsi"/>
      <w:sz w:val="20"/>
      <w:szCs w:val="20"/>
    </w:rPr>
  </w:style>
  <w:style w:type="paragraph" w:styleId="ndiceremissivo7">
    <w:name w:val="index 7"/>
    <w:basedOn w:val="Normal"/>
    <w:next w:val="Normal"/>
    <w:autoRedefine/>
    <w:uiPriority w:val="99"/>
    <w:unhideWhenUsed/>
    <w:rsid w:val="00326CA2"/>
    <w:pPr>
      <w:ind w:left="1540" w:hanging="220"/>
    </w:pPr>
    <w:rPr>
      <w:rFonts w:cstheme="minorHAnsi"/>
      <w:sz w:val="20"/>
      <w:szCs w:val="20"/>
    </w:rPr>
  </w:style>
  <w:style w:type="paragraph" w:styleId="ndiceremissivo8">
    <w:name w:val="index 8"/>
    <w:basedOn w:val="Normal"/>
    <w:next w:val="Normal"/>
    <w:autoRedefine/>
    <w:uiPriority w:val="99"/>
    <w:unhideWhenUsed/>
    <w:rsid w:val="00326CA2"/>
    <w:pPr>
      <w:ind w:left="1760" w:hanging="220"/>
    </w:pPr>
    <w:rPr>
      <w:rFonts w:cstheme="minorHAnsi"/>
      <w:sz w:val="20"/>
      <w:szCs w:val="20"/>
    </w:rPr>
  </w:style>
  <w:style w:type="paragraph" w:styleId="ndiceremissivo9">
    <w:name w:val="index 9"/>
    <w:basedOn w:val="Normal"/>
    <w:next w:val="Normal"/>
    <w:autoRedefine/>
    <w:uiPriority w:val="99"/>
    <w:unhideWhenUsed/>
    <w:rsid w:val="00326CA2"/>
    <w:pPr>
      <w:ind w:left="1980" w:hanging="220"/>
    </w:pPr>
    <w:rPr>
      <w:rFonts w:cstheme="minorHAnsi"/>
      <w:sz w:val="20"/>
      <w:szCs w:val="20"/>
    </w:rPr>
  </w:style>
  <w:style w:type="paragraph" w:styleId="Cabealhodendiceremissivo">
    <w:name w:val="index heading"/>
    <w:basedOn w:val="Normal"/>
    <w:next w:val="ndiceremissivo1"/>
    <w:uiPriority w:val="99"/>
    <w:unhideWhenUsed/>
    <w:rsid w:val="00326CA2"/>
    <w:rPr>
      <w:rFonts w:cstheme="minorHAnsi"/>
      <w:sz w:val="20"/>
      <w:szCs w:val="20"/>
    </w:rPr>
  </w:style>
  <w:style w:type="character" w:customStyle="1" w:styleId="Ttulo1Carter">
    <w:name w:val="Título 1 Caráter"/>
    <w:basedOn w:val="Tipodeletrapredefinidodopargrafo"/>
    <w:link w:val="Ttulo1"/>
    <w:uiPriority w:val="9"/>
    <w:rsid w:val="008C666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PargrafodaLista">
    <w:name w:val="List Paragraph"/>
    <w:basedOn w:val="Normal"/>
    <w:link w:val="PargrafodaListaCarter"/>
    <w:uiPriority w:val="34"/>
    <w:qFormat/>
    <w:rsid w:val="00D20800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D2080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A86BBA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rsid w:val="00A86BBA"/>
    <w:pPr>
      <w:spacing w:line="240" w:lineRule="auto"/>
    </w:pPr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rsid w:val="00A86BBA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A86BBA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A86BBA"/>
    <w:rPr>
      <w:b/>
      <w:bCs/>
      <w:sz w:val="20"/>
      <w:szCs w:val="20"/>
    </w:rPr>
  </w:style>
  <w:style w:type="character" w:customStyle="1" w:styleId="apple-converted-space">
    <w:name w:val="apple-converted-space"/>
    <w:basedOn w:val="Tipodeletrapredefinidodopargrafo"/>
    <w:rsid w:val="008B06B8"/>
  </w:style>
  <w:style w:type="paragraph" w:styleId="Textodenotaderodap">
    <w:name w:val="footnote text"/>
    <w:basedOn w:val="Normal"/>
    <w:link w:val="TextodenotaderodapCarter"/>
    <w:uiPriority w:val="99"/>
    <w:unhideWhenUsed/>
    <w:rsid w:val="000B232E"/>
    <w:pPr>
      <w:spacing w:line="240" w:lineRule="auto"/>
    </w:pPr>
    <w:rPr>
      <w:sz w:val="20"/>
      <w:szCs w:val="20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0B232E"/>
    <w:rPr>
      <w:rFonts w:ascii="Times New Roman" w:hAnsi="Times New Roman"/>
      <w:sz w:val="20"/>
      <w:szCs w:val="20"/>
    </w:rPr>
  </w:style>
  <w:style w:type="character" w:styleId="Refdenotaderodap">
    <w:name w:val="footnote reference"/>
    <w:basedOn w:val="Tipodeletrapredefinidodopargrafo"/>
    <w:uiPriority w:val="99"/>
    <w:semiHidden/>
    <w:unhideWhenUsed/>
    <w:rsid w:val="005B71CF"/>
    <w:rPr>
      <w:vertAlign w:val="superscript"/>
    </w:rPr>
  </w:style>
  <w:style w:type="paragraph" w:styleId="Legenda">
    <w:name w:val="caption"/>
    <w:basedOn w:val="Normal"/>
    <w:next w:val="Normal"/>
    <w:uiPriority w:val="35"/>
    <w:unhideWhenUsed/>
    <w:qFormat/>
    <w:rsid w:val="00FB02D6"/>
    <w:pPr>
      <w:spacing w:line="240" w:lineRule="auto"/>
      <w:ind w:firstLine="0"/>
    </w:pPr>
    <w:rPr>
      <w:bCs/>
      <w:color w:val="000000" w:themeColor="text1"/>
      <w:sz w:val="20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0B0BE5"/>
  </w:style>
  <w:style w:type="character" w:styleId="Hiperligao">
    <w:name w:val="Hyperlink"/>
    <w:basedOn w:val="Tipodeletrapredefinidodopargrafo"/>
    <w:uiPriority w:val="99"/>
    <w:unhideWhenUsed/>
    <w:rsid w:val="000B0BE5"/>
    <w:rPr>
      <w:color w:val="0000FF" w:themeColor="hyperlink"/>
      <w:u w:val="single"/>
    </w:rPr>
  </w:style>
  <w:style w:type="character" w:customStyle="1" w:styleId="Ttulo3Carter">
    <w:name w:val="Título 3 Caráter"/>
    <w:basedOn w:val="Tipodeletrapredefinidodopargrafo"/>
    <w:link w:val="Ttulo3"/>
    <w:uiPriority w:val="9"/>
    <w:semiHidden/>
    <w:rsid w:val="00DD49C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eviso">
    <w:name w:val="Revision"/>
    <w:hidden/>
    <w:uiPriority w:val="99"/>
    <w:semiHidden/>
    <w:rsid w:val="00DC4658"/>
    <w:pPr>
      <w:spacing w:after="0" w:line="240" w:lineRule="auto"/>
    </w:pPr>
  </w:style>
  <w:style w:type="character" w:styleId="nfase">
    <w:name w:val="Emphasis"/>
    <w:basedOn w:val="Tipodeletrapredefinidodopargrafo"/>
    <w:uiPriority w:val="20"/>
    <w:qFormat/>
    <w:rsid w:val="003F5B84"/>
    <w:rPr>
      <w:b/>
      <w:bCs/>
      <w:i w:val="0"/>
      <w:iCs w:val="0"/>
    </w:rPr>
  </w:style>
  <w:style w:type="character" w:customStyle="1" w:styleId="st">
    <w:name w:val="st"/>
    <w:basedOn w:val="Tipodeletrapredefinidodopargrafo"/>
    <w:rsid w:val="003F5B84"/>
  </w:style>
  <w:style w:type="table" w:styleId="SombreadoColorido-Cor1">
    <w:name w:val="Colorful Shading Accent 1"/>
    <w:basedOn w:val="Tabelanormal"/>
    <w:uiPriority w:val="71"/>
    <w:rsid w:val="00A1144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ListaEscura-Cor6">
    <w:name w:val="Dark List Accent 6"/>
    <w:basedOn w:val="Tabelanormal"/>
    <w:uiPriority w:val="70"/>
    <w:rsid w:val="00F1518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ListaEscura-Cor1">
    <w:name w:val="Dark List Accent 1"/>
    <w:basedOn w:val="Tabelanormal"/>
    <w:uiPriority w:val="70"/>
    <w:rsid w:val="005E5AE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paragraph" w:styleId="Cabealhodondice">
    <w:name w:val="TOC Heading"/>
    <w:basedOn w:val="Ttulo1"/>
    <w:next w:val="Normal"/>
    <w:uiPriority w:val="39"/>
    <w:unhideWhenUsed/>
    <w:qFormat/>
    <w:rsid w:val="0064458E"/>
    <w:pPr>
      <w:outlineLvl w:val="9"/>
    </w:pPr>
  </w:style>
  <w:style w:type="paragraph" w:customStyle="1" w:styleId="Custom-Anexos">
    <w:name w:val="Custom-Anexos"/>
    <w:basedOn w:val="Normal"/>
    <w:link w:val="Custom-AnexosCarcter"/>
    <w:qFormat/>
    <w:rsid w:val="00397346"/>
    <w:pPr>
      <w:spacing w:line="312" w:lineRule="auto"/>
    </w:pPr>
    <w:rPr>
      <w:rFonts w:cs="Times New Roman"/>
      <w:szCs w:val="23"/>
      <w:lang w:val="en-US"/>
    </w:rPr>
  </w:style>
  <w:style w:type="paragraph" w:styleId="ndice1">
    <w:name w:val="toc 1"/>
    <w:basedOn w:val="Normal"/>
    <w:next w:val="Normal"/>
    <w:autoRedefine/>
    <w:uiPriority w:val="39"/>
    <w:unhideWhenUsed/>
    <w:rsid w:val="00ED11FF"/>
    <w:pPr>
      <w:tabs>
        <w:tab w:val="right" w:leader="dot" w:pos="9060"/>
      </w:tabs>
      <w:spacing w:after="100"/>
    </w:pPr>
    <w:rPr>
      <w:rFonts w:cs="Times New Roman"/>
      <w:noProof/>
    </w:rPr>
  </w:style>
  <w:style w:type="character" w:customStyle="1" w:styleId="Custom-AnexosCarcter">
    <w:name w:val="Custom-Anexos Carácter"/>
    <w:basedOn w:val="Tipodeletrapredefinidodopargrafo"/>
    <w:link w:val="Custom-Anexos"/>
    <w:rsid w:val="00397346"/>
    <w:rPr>
      <w:rFonts w:ascii="Times New Roman" w:hAnsi="Times New Roman" w:cs="Times New Roman"/>
      <w:szCs w:val="23"/>
      <w:lang w:val="en-US"/>
    </w:rPr>
  </w:style>
  <w:style w:type="paragraph" w:customStyle="1" w:styleId="Custom-IndiceP0">
    <w:name w:val="Custom-IndiceP0"/>
    <w:basedOn w:val="Ttulo1"/>
    <w:link w:val="Custom-IndiceP0Carcter"/>
    <w:qFormat/>
    <w:rsid w:val="00AB7034"/>
    <w:pPr>
      <w:numPr>
        <w:numId w:val="2"/>
      </w:numPr>
    </w:pPr>
    <w:rPr>
      <w:rFonts w:ascii="Times New Roman" w:hAnsi="Times New Roman" w:cs="Times New Roman"/>
      <w:color w:val="auto"/>
      <w:sz w:val="32"/>
      <w:szCs w:val="24"/>
    </w:rPr>
  </w:style>
  <w:style w:type="paragraph" w:customStyle="1" w:styleId="Custom-IndiceP1">
    <w:name w:val="Custom-IndiceP1"/>
    <w:basedOn w:val="Ttulo2"/>
    <w:link w:val="Custom-IndiceP1Carcter"/>
    <w:qFormat/>
    <w:rsid w:val="00BD36B1"/>
    <w:pPr>
      <w:numPr>
        <w:ilvl w:val="1"/>
        <w:numId w:val="2"/>
      </w:numPr>
    </w:pPr>
    <w:rPr>
      <w:rFonts w:ascii="Times New Roman" w:hAnsi="Times New Roman" w:cs="Times New Roman"/>
      <w:color w:val="auto"/>
      <w:sz w:val="28"/>
      <w:szCs w:val="24"/>
    </w:rPr>
  </w:style>
  <w:style w:type="character" w:customStyle="1" w:styleId="PargrafodaListaCarter">
    <w:name w:val="Parágrafo da Lista Caráter"/>
    <w:basedOn w:val="Tipodeletrapredefinidodopargrafo"/>
    <w:link w:val="PargrafodaLista"/>
    <w:uiPriority w:val="34"/>
    <w:rsid w:val="00070D7A"/>
  </w:style>
  <w:style w:type="character" w:customStyle="1" w:styleId="Custom-IndiceP0Carcter">
    <w:name w:val="Custom-IndiceP0 Carácter"/>
    <w:basedOn w:val="PargrafodaListaCarter"/>
    <w:link w:val="Custom-IndiceP0"/>
    <w:rsid w:val="00AB7034"/>
    <w:rPr>
      <w:rFonts w:ascii="Times New Roman" w:eastAsiaTheme="majorEastAsia" w:hAnsi="Times New Roman" w:cs="Times New Roman"/>
      <w:b/>
      <w:bCs/>
      <w:sz w:val="32"/>
      <w:szCs w:val="24"/>
    </w:rPr>
  </w:style>
  <w:style w:type="paragraph" w:customStyle="1" w:styleId="Custom-IndiceP2">
    <w:name w:val="Custom-IndiceP2"/>
    <w:basedOn w:val="Ttulo3"/>
    <w:link w:val="Custom-IndiceP2Carcter"/>
    <w:qFormat/>
    <w:rsid w:val="00E42424"/>
    <w:pPr>
      <w:numPr>
        <w:ilvl w:val="2"/>
        <w:numId w:val="2"/>
      </w:numPr>
    </w:pPr>
    <w:rPr>
      <w:rFonts w:ascii="Times New Roman" w:hAnsi="Times New Roman" w:cs="Times New Roman"/>
      <w:color w:val="auto"/>
      <w:szCs w:val="24"/>
    </w:rPr>
  </w:style>
  <w:style w:type="character" w:customStyle="1" w:styleId="Custom-IndiceP1Carcter">
    <w:name w:val="Custom-IndiceP1 Carácter"/>
    <w:basedOn w:val="PargrafodaListaCarter"/>
    <w:link w:val="Custom-IndiceP1"/>
    <w:rsid w:val="00BD36B1"/>
    <w:rPr>
      <w:rFonts w:ascii="Times New Roman" w:eastAsiaTheme="majorEastAsia" w:hAnsi="Times New Roman" w:cs="Times New Roman"/>
      <w:b/>
      <w:bCs/>
      <w:sz w:val="28"/>
      <w:szCs w:val="24"/>
    </w:rPr>
  </w:style>
  <w:style w:type="character" w:customStyle="1" w:styleId="Ttulo2Carter">
    <w:name w:val="Título 2 Caráter"/>
    <w:basedOn w:val="Tipodeletrapredefinidodopargrafo"/>
    <w:link w:val="Ttulo2"/>
    <w:uiPriority w:val="9"/>
    <w:semiHidden/>
    <w:rsid w:val="007D2CF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ustom-IndiceP2Carcter">
    <w:name w:val="Custom-IndiceP2 Carácter"/>
    <w:basedOn w:val="PargrafodaListaCarter"/>
    <w:link w:val="Custom-IndiceP2"/>
    <w:rsid w:val="00E42424"/>
    <w:rPr>
      <w:rFonts w:ascii="Times New Roman" w:eastAsiaTheme="majorEastAsia" w:hAnsi="Times New Roman" w:cs="Times New Roman"/>
      <w:b/>
      <w:bCs/>
      <w:sz w:val="24"/>
      <w:szCs w:val="24"/>
    </w:rPr>
  </w:style>
  <w:style w:type="paragraph" w:styleId="ndice2">
    <w:name w:val="toc 2"/>
    <w:basedOn w:val="Normal"/>
    <w:next w:val="Normal"/>
    <w:autoRedefine/>
    <w:uiPriority w:val="39"/>
    <w:unhideWhenUsed/>
    <w:rsid w:val="007D2CF1"/>
    <w:pPr>
      <w:spacing w:after="100"/>
      <w:ind w:left="220"/>
    </w:pPr>
  </w:style>
  <w:style w:type="paragraph" w:styleId="ndice3">
    <w:name w:val="toc 3"/>
    <w:basedOn w:val="Normal"/>
    <w:next w:val="Normal"/>
    <w:autoRedefine/>
    <w:uiPriority w:val="39"/>
    <w:unhideWhenUsed/>
    <w:rsid w:val="007D2CF1"/>
    <w:pPr>
      <w:spacing w:after="100"/>
      <w:ind w:left="440"/>
    </w:pPr>
  </w:style>
  <w:style w:type="paragraph" w:customStyle="1" w:styleId="Custom-IndiceR">
    <w:name w:val="Custom-IndiceR"/>
    <w:basedOn w:val="Normal"/>
    <w:link w:val="Custom-IndiceRCarcter"/>
    <w:qFormat/>
    <w:rsid w:val="005F321B"/>
    <w:pPr>
      <w:outlineLvl w:val="0"/>
    </w:pPr>
    <w:rPr>
      <w:rFonts w:cs="Times New Roman"/>
      <w:b/>
      <w:sz w:val="32"/>
      <w:szCs w:val="24"/>
    </w:rPr>
  </w:style>
  <w:style w:type="paragraph" w:customStyle="1" w:styleId="Custom-IndiceE">
    <w:name w:val="Custom-IndiceE"/>
    <w:basedOn w:val="Normal"/>
    <w:link w:val="Custom-IndiceECarcter"/>
    <w:qFormat/>
    <w:rsid w:val="000D0FF4"/>
    <w:rPr>
      <w:rFonts w:cs="Times New Roman"/>
      <w:b/>
      <w:sz w:val="32"/>
      <w:szCs w:val="24"/>
    </w:rPr>
  </w:style>
  <w:style w:type="character" w:customStyle="1" w:styleId="Custom-IndiceRCarcter">
    <w:name w:val="Custom-IndiceR Carácter"/>
    <w:basedOn w:val="Tipodeletrapredefinidodopargrafo"/>
    <w:link w:val="Custom-IndiceR"/>
    <w:rsid w:val="0050628F"/>
    <w:rPr>
      <w:rFonts w:ascii="Times New Roman" w:hAnsi="Times New Roman" w:cs="Times New Roman"/>
      <w:b/>
      <w:sz w:val="32"/>
      <w:szCs w:val="24"/>
    </w:rPr>
  </w:style>
  <w:style w:type="character" w:customStyle="1" w:styleId="Custom-IndiceECarcter">
    <w:name w:val="Custom-IndiceE Carácter"/>
    <w:basedOn w:val="Tipodeletrapredefinidodopargrafo"/>
    <w:link w:val="Custom-IndiceE"/>
    <w:rsid w:val="000D0FF4"/>
    <w:rPr>
      <w:rFonts w:ascii="Times New Roman" w:hAnsi="Times New Roman" w:cs="Times New Roman"/>
      <w:b/>
      <w:sz w:val="32"/>
      <w:szCs w:val="24"/>
    </w:rPr>
  </w:style>
  <w:style w:type="paragraph" w:styleId="Bibliografia">
    <w:name w:val="Bibliography"/>
    <w:basedOn w:val="Normal"/>
    <w:next w:val="Normal"/>
    <w:uiPriority w:val="37"/>
    <w:unhideWhenUsed/>
    <w:rsid w:val="009475A3"/>
    <w:pPr>
      <w:tabs>
        <w:tab w:val="left" w:pos="384"/>
      </w:tabs>
      <w:spacing w:line="240" w:lineRule="auto"/>
      <w:ind w:left="384" w:hanging="384"/>
    </w:pPr>
  </w:style>
  <w:style w:type="character" w:customStyle="1" w:styleId="apple-style-span">
    <w:name w:val="apple-style-span"/>
    <w:basedOn w:val="Tipodeletrapredefinidodopargrafo"/>
    <w:rsid w:val="00500EBC"/>
  </w:style>
  <w:style w:type="table" w:styleId="GrelhaMdia3-Cor2">
    <w:name w:val="Medium Grid 3 Accent 2"/>
    <w:basedOn w:val="Tabelanormal"/>
    <w:uiPriority w:val="69"/>
    <w:rsid w:val="00F43FF1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GrelhaMdia3-Cor1">
    <w:name w:val="Medium Grid 3 Accent 1"/>
    <w:basedOn w:val="Tabelanormal"/>
    <w:uiPriority w:val="69"/>
    <w:rsid w:val="00F43FF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SombreadoColorido-Cor5">
    <w:name w:val="Colorful Shading Accent 5"/>
    <w:basedOn w:val="Tabelanormal"/>
    <w:uiPriority w:val="71"/>
    <w:rsid w:val="003843B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character" w:customStyle="1" w:styleId="sc0">
    <w:name w:val="sc0"/>
    <w:basedOn w:val="Tipodeletrapredefinidodopargrafo"/>
    <w:rsid w:val="00841ED7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1">
    <w:name w:val="sc11"/>
    <w:basedOn w:val="Tipodeletrapredefinidodopargrafo"/>
    <w:rsid w:val="00841ED7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Tipodeletrapredefinidodopargrafo"/>
    <w:rsid w:val="00841ED7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Tipodeletrapredefinidodopargrafo"/>
    <w:rsid w:val="00841ED7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Tipodeletrapredefinidodopargrafo"/>
    <w:rsid w:val="00841ED7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121">
    <w:name w:val="sc121"/>
    <w:basedOn w:val="Tipodeletrapredefinidodopargrafo"/>
    <w:rsid w:val="00841ED7"/>
    <w:rPr>
      <w:rFonts w:ascii="Courier New" w:hAnsi="Courier New" w:cs="Courier New" w:hint="default"/>
      <w:color w:val="FF0000"/>
      <w:sz w:val="20"/>
      <w:szCs w:val="20"/>
      <w:shd w:val="clear" w:color="auto" w:fill="FFFF00"/>
    </w:rPr>
  </w:style>
  <w:style w:type="character" w:customStyle="1" w:styleId="sc14">
    <w:name w:val="sc14"/>
    <w:basedOn w:val="Tipodeletrapredefinidodopargrafo"/>
    <w:rsid w:val="00841ED7"/>
    <w:rPr>
      <w:rFonts w:ascii="Courier New" w:hAnsi="Courier New" w:cs="Courier New" w:hint="default"/>
      <w:color w:val="0000FF"/>
      <w:sz w:val="20"/>
      <w:szCs w:val="20"/>
    </w:rPr>
  </w:style>
  <w:style w:type="character" w:customStyle="1" w:styleId="sc8">
    <w:name w:val="sc8"/>
    <w:basedOn w:val="Tipodeletrapredefinidodopargrafo"/>
    <w:rsid w:val="00841ED7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31">
    <w:name w:val="sc31"/>
    <w:basedOn w:val="Tipodeletrapredefinidodopargrafo"/>
    <w:rsid w:val="00841ED7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61">
    <w:name w:val="sc61"/>
    <w:basedOn w:val="Tipodeletrapredefinidodopargrafo"/>
    <w:rsid w:val="00841ED7"/>
    <w:rPr>
      <w:rFonts w:ascii="Courier New" w:hAnsi="Courier New" w:cs="Courier New" w:hint="default"/>
      <w:b/>
      <w:bCs/>
      <w:color w:val="8000FF"/>
      <w:sz w:val="20"/>
      <w:szCs w:val="20"/>
    </w:rPr>
  </w:style>
  <w:style w:type="character" w:customStyle="1" w:styleId="sc131">
    <w:name w:val="sc131"/>
    <w:basedOn w:val="Tipodeletrapredefinidodopargrafo"/>
    <w:rsid w:val="00841ED7"/>
    <w:rPr>
      <w:rFonts w:ascii="Courier New" w:hAnsi="Courier New" w:cs="Courier New" w:hint="default"/>
      <w:color w:val="FF0000"/>
      <w:sz w:val="20"/>
      <w:szCs w:val="20"/>
      <w:shd w:val="clear" w:color="auto" w:fill="FFFF00"/>
    </w:rPr>
  </w:style>
  <w:style w:type="character" w:customStyle="1" w:styleId="sc01">
    <w:name w:val="sc01"/>
    <w:basedOn w:val="Tipodeletrapredefinidodopargrafo"/>
    <w:rsid w:val="00841ED7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71">
    <w:name w:val="sc71"/>
    <w:basedOn w:val="Tipodeletrapredefinidodopargrafo"/>
    <w:rsid w:val="00841ED7"/>
    <w:rPr>
      <w:rFonts w:ascii="Courier New" w:hAnsi="Courier New" w:cs="Courier New" w:hint="default"/>
      <w:b/>
      <w:bCs/>
      <w:color w:val="8000FF"/>
      <w:sz w:val="20"/>
      <w:szCs w:val="20"/>
    </w:rPr>
  </w:style>
  <w:style w:type="character" w:customStyle="1" w:styleId="sc111">
    <w:name w:val="sc111"/>
    <w:basedOn w:val="Tipodeletrapredefinidodopargrafo"/>
    <w:rsid w:val="00841ED7"/>
    <w:rPr>
      <w:rFonts w:ascii="Courier New" w:hAnsi="Courier New" w:cs="Courier New" w:hint="default"/>
      <w:color w:val="0000FF"/>
      <w:sz w:val="20"/>
      <w:szCs w:val="20"/>
    </w:rPr>
  </w:style>
  <w:style w:type="table" w:styleId="ListaClara-Cor2">
    <w:name w:val="Light List Accent 2"/>
    <w:basedOn w:val="Tabelanormal"/>
    <w:uiPriority w:val="61"/>
    <w:rsid w:val="00841ED7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ndice4">
    <w:name w:val="toc 4"/>
    <w:basedOn w:val="Normal"/>
    <w:next w:val="Normal"/>
    <w:autoRedefine/>
    <w:uiPriority w:val="39"/>
    <w:unhideWhenUsed/>
    <w:rsid w:val="00A9660C"/>
    <w:pPr>
      <w:spacing w:after="100"/>
      <w:ind w:left="660"/>
    </w:pPr>
  </w:style>
  <w:style w:type="paragraph" w:styleId="ndice5">
    <w:name w:val="toc 5"/>
    <w:basedOn w:val="Normal"/>
    <w:next w:val="Normal"/>
    <w:autoRedefine/>
    <w:uiPriority w:val="39"/>
    <w:unhideWhenUsed/>
    <w:rsid w:val="00A9660C"/>
    <w:pPr>
      <w:spacing w:after="100"/>
      <w:ind w:left="880"/>
    </w:pPr>
  </w:style>
  <w:style w:type="paragraph" w:styleId="ndice6">
    <w:name w:val="toc 6"/>
    <w:basedOn w:val="Normal"/>
    <w:next w:val="Normal"/>
    <w:autoRedefine/>
    <w:uiPriority w:val="39"/>
    <w:unhideWhenUsed/>
    <w:rsid w:val="00A9660C"/>
    <w:pPr>
      <w:spacing w:after="100"/>
      <w:ind w:left="1100"/>
    </w:pPr>
  </w:style>
  <w:style w:type="paragraph" w:styleId="ndice7">
    <w:name w:val="toc 7"/>
    <w:basedOn w:val="Normal"/>
    <w:next w:val="Normal"/>
    <w:autoRedefine/>
    <w:uiPriority w:val="39"/>
    <w:unhideWhenUsed/>
    <w:rsid w:val="00A9660C"/>
    <w:pPr>
      <w:spacing w:after="100"/>
      <w:ind w:left="1320"/>
    </w:pPr>
  </w:style>
  <w:style w:type="paragraph" w:styleId="ndice8">
    <w:name w:val="toc 8"/>
    <w:basedOn w:val="Normal"/>
    <w:next w:val="Normal"/>
    <w:autoRedefine/>
    <w:uiPriority w:val="39"/>
    <w:unhideWhenUsed/>
    <w:rsid w:val="00A9660C"/>
    <w:pPr>
      <w:spacing w:after="100"/>
      <w:ind w:left="1540"/>
    </w:pPr>
  </w:style>
  <w:style w:type="paragraph" w:styleId="ndice9">
    <w:name w:val="toc 9"/>
    <w:basedOn w:val="Normal"/>
    <w:next w:val="Normal"/>
    <w:autoRedefine/>
    <w:uiPriority w:val="39"/>
    <w:unhideWhenUsed/>
    <w:rsid w:val="00A9660C"/>
    <w:pPr>
      <w:spacing w:after="100"/>
      <w:ind w:left="1760"/>
    </w:pPr>
  </w:style>
  <w:style w:type="paragraph" w:customStyle="1" w:styleId="Marcado">
    <w:name w:val="Marcado"/>
    <w:basedOn w:val="PargrafodaLista"/>
    <w:rsid w:val="00794C49"/>
    <w:pPr>
      <w:numPr>
        <w:numId w:val="3"/>
      </w:numPr>
    </w:pPr>
    <w:rPr>
      <w:rFonts w:cs="Times New Roman"/>
      <w:b/>
      <w:szCs w:val="24"/>
    </w:rPr>
  </w:style>
  <w:style w:type="paragraph" w:customStyle="1" w:styleId="Custom-IndexP3">
    <w:name w:val="Custom-IndexP3"/>
    <w:basedOn w:val="Custom-IndiceP1"/>
    <w:link w:val="Custom-IndexP3Carcter"/>
    <w:qFormat/>
    <w:rsid w:val="00023DCA"/>
    <w:pPr>
      <w:numPr>
        <w:ilvl w:val="3"/>
      </w:numPr>
      <w:outlineLvl w:val="3"/>
    </w:pPr>
    <w:rPr>
      <w:sz w:val="24"/>
    </w:rPr>
  </w:style>
  <w:style w:type="table" w:styleId="GrelhaMdia3-Cor6">
    <w:name w:val="Medium Grid 3 Accent 6"/>
    <w:basedOn w:val="Tabelanormal"/>
    <w:uiPriority w:val="69"/>
    <w:rsid w:val="007B367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character" w:customStyle="1" w:styleId="Custom-IndexP3Carcter">
    <w:name w:val="Custom-IndexP3 Carácter"/>
    <w:basedOn w:val="Custom-IndiceP1Carcter"/>
    <w:link w:val="Custom-IndexP3"/>
    <w:rsid w:val="00023DCA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hps">
    <w:name w:val="hps"/>
    <w:basedOn w:val="Tipodeletrapredefinidodopargrafo"/>
    <w:rsid w:val="002535AC"/>
  </w:style>
  <w:style w:type="paragraph" w:customStyle="1" w:styleId="EndNoteBibliography">
    <w:name w:val="EndNote Bibliography"/>
    <w:basedOn w:val="Normal"/>
    <w:link w:val="EndNoteBibliographyCarter"/>
    <w:rsid w:val="000312D3"/>
    <w:pPr>
      <w:spacing w:line="240" w:lineRule="auto"/>
    </w:pPr>
    <w:rPr>
      <w:rFonts w:eastAsia="SimSun" w:cs="Times New Roman"/>
      <w:noProof/>
      <w:szCs w:val="20"/>
      <w:lang w:val="en-US" w:eastAsia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0312D3"/>
    <w:rPr>
      <w:rFonts w:ascii="Times New Roman" w:eastAsia="SimSun" w:hAnsi="Times New Roman" w:cs="Times New Roman"/>
      <w:noProof/>
      <w:sz w:val="24"/>
      <w:szCs w:val="20"/>
      <w:lang w:val="en-US" w:eastAsia="en-US"/>
    </w:rPr>
  </w:style>
  <w:style w:type="paragraph" w:styleId="Corpodetexto">
    <w:name w:val="Body Text"/>
    <w:basedOn w:val="Normal"/>
    <w:link w:val="CorpodetextoCarter"/>
    <w:rsid w:val="008A65D1"/>
    <w:pPr>
      <w:spacing w:after="120" w:line="228" w:lineRule="auto"/>
      <w:ind w:firstLine="288"/>
    </w:pPr>
    <w:rPr>
      <w:rFonts w:eastAsia="SimSun" w:cs="Times New Roman"/>
      <w:spacing w:val="-1"/>
      <w:sz w:val="20"/>
      <w:szCs w:val="20"/>
      <w:lang w:val="en-US" w:eastAsia="en-US"/>
    </w:rPr>
  </w:style>
  <w:style w:type="character" w:customStyle="1" w:styleId="CorpodetextoCarter">
    <w:name w:val="Corpo de texto Caráter"/>
    <w:basedOn w:val="Tipodeletrapredefinidodopargrafo"/>
    <w:link w:val="Corpodetexto"/>
    <w:rsid w:val="008A65D1"/>
    <w:rPr>
      <w:rFonts w:ascii="Times New Roman" w:eastAsia="SimSun" w:hAnsi="Times New Roman" w:cs="Times New Roman"/>
      <w:spacing w:val="-1"/>
      <w:sz w:val="20"/>
      <w:szCs w:val="20"/>
      <w:lang w:val="en-US" w:eastAsia="en-US"/>
    </w:rPr>
  </w:style>
  <w:style w:type="paragraph" w:customStyle="1" w:styleId="Achievement">
    <w:name w:val="Achievement"/>
    <w:basedOn w:val="Corpodetexto"/>
    <w:rsid w:val="0094778A"/>
    <w:pPr>
      <w:numPr>
        <w:numId w:val="1"/>
      </w:numPr>
      <w:spacing w:after="60" w:line="240" w:lineRule="atLeast"/>
    </w:pPr>
    <w:rPr>
      <w:rFonts w:ascii="Garamond" w:eastAsia="Times New Roman" w:hAnsi="Garamond"/>
      <w:spacing w:val="0"/>
      <w:sz w:val="22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F7726A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ter"/>
    <w:rsid w:val="006E42FA"/>
    <w:pPr>
      <w:jc w:val="center"/>
    </w:pPr>
    <w:rPr>
      <w:rFonts w:cs="Times New Roman"/>
      <w:noProof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6E42FA"/>
    <w:rPr>
      <w:rFonts w:ascii="Times New Roman" w:hAnsi="Times New Roman" w:cs="Times New Roman"/>
      <w:noProof/>
      <w:sz w:val="24"/>
    </w:rPr>
  </w:style>
  <w:style w:type="paragraph" w:customStyle="1" w:styleId="AnexosSubt">
    <w:name w:val="Anexos_Subt"/>
    <w:basedOn w:val="Ttulo2"/>
    <w:next w:val="Custom-IndiceP1"/>
    <w:link w:val="AnexosSubtCarter"/>
    <w:qFormat/>
    <w:rsid w:val="00747359"/>
    <w:pPr>
      <w:numPr>
        <w:numId w:val="6"/>
      </w:numPr>
    </w:pPr>
    <w:rPr>
      <w:rFonts w:ascii="Times New Roman" w:hAnsi="Times New Roman" w:cs="Times New Roman"/>
      <w:color w:val="auto"/>
      <w:sz w:val="28"/>
      <w:szCs w:val="24"/>
    </w:rPr>
  </w:style>
  <w:style w:type="character" w:customStyle="1" w:styleId="AnexosSubtCarter">
    <w:name w:val="Anexos_Subt Caráter"/>
    <w:basedOn w:val="Ttulo2Carter"/>
    <w:link w:val="AnexosSubt"/>
    <w:rsid w:val="00747359"/>
    <w:rPr>
      <w:rFonts w:ascii="Times New Roman" w:eastAsiaTheme="majorEastAsia" w:hAnsi="Times New Roman" w:cs="Times New Roman"/>
      <w:b/>
      <w:bCs/>
      <w:color w:val="4F81BD" w:themeColor="accent1"/>
      <w:sz w:val="28"/>
      <w:szCs w:val="24"/>
    </w:rPr>
  </w:style>
  <w:style w:type="table" w:styleId="SimplesTabela1">
    <w:name w:val="Plain Table 1"/>
    <w:basedOn w:val="Tabelanormal"/>
    <w:uiPriority w:val="41"/>
    <w:rsid w:val="004E1A51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E6E6E6"/>
        <w:left w:val="single" w:sz="4" w:space="0" w:color="E6E6E6"/>
        <w:bottom w:val="single" w:sz="4" w:space="0" w:color="E6E6E6"/>
        <w:right w:val="single" w:sz="4" w:space="0" w:color="E6E6E6"/>
        <w:insideH w:val="single" w:sz="4" w:space="0" w:color="E6E6E6"/>
        <w:insideV w:val="single" w:sz="4" w:space="0" w:color="E6E6E6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Custom-An-11111">
    <w:name w:val="Custom-An-11111"/>
    <w:basedOn w:val="Custom-Anexos"/>
    <w:link w:val="Custom-An-11111Carter"/>
    <w:qFormat/>
    <w:rsid w:val="00F10D98"/>
    <w:rPr>
      <w:lang w:val="pt-PT"/>
    </w:rPr>
  </w:style>
  <w:style w:type="paragraph" w:customStyle="1" w:styleId="Custom-An-111110">
    <w:name w:val="Custom-An-1.1.1.1.1"/>
    <w:basedOn w:val="Custom-IndiceP1"/>
    <w:next w:val="Ttulo5"/>
    <w:link w:val="Custom-An-11111Carter0"/>
    <w:qFormat/>
    <w:rsid w:val="00F10D98"/>
    <w:rPr>
      <w:sz w:val="24"/>
    </w:rPr>
  </w:style>
  <w:style w:type="character" w:customStyle="1" w:styleId="Custom-An-11111Carter">
    <w:name w:val="Custom-An-11111 Caráter"/>
    <w:basedOn w:val="Custom-AnexosCarcter"/>
    <w:link w:val="Custom-An-11111"/>
    <w:rsid w:val="00F10D98"/>
    <w:rPr>
      <w:rFonts w:ascii="Times New Roman" w:hAnsi="Times New Roman" w:cs="Times New Roman"/>
      <w:szCs w:val="23"/>
      <w:lang w:val="en-US"/>
    </w:rPr>
  </w:style>
  <w:style w:type="character" w:customStyle="1" w:styleId="Custom-An-11111Carter0">
    <w:name w:val="Custom-An-1.1.1.1.1 Caráter"/>
    <w:basedOn w:val="Custom-IndiceP1Carcter"/>
    <w:link w:val="Custom-An-111110"/>
    <w:rsid w:val="00F10D98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Ttulo5Carter">
    <w:name w:val="Título 5 Caráter"/>
    <w:basedOn w:val="Tipodeletrapredefinidodopargrafo"/>
    <w:link w:val="Ttulo5"/>
    <w:uiPriority w:val="9"/>
    <w:semiHidden/>
    <w:rsid w:val="00F10D98"/>
    <w:rPr>
      <w:rFonts w:asciiTheme="majorHAnsi" w:eastAsiaTheme="majorEastAsia" w:hAnsiTheme="majorHAnsi" w:cstheme="majorBidi"/>
      <w:color w:val="365F91" w:themeColor="accent1" w:themeShade="BF"/>
    </w:rPr>
  </w:style>
  <w:style w:type="paragraph" w:styleId="Textodenotadefim">
    <w:name w:val="endnote text"/>
    <w:basedOn w:val="Normal"/>
    <w:link w:val="TextodenotadefimCarter"/>
    <w:uiPriority w:val="99"/>
    <w:semiHidden/>
    <w:unhideWhenUsed/>
    <w:rsid w:val="00246C91"/>
    <w:pPr>
      <w:spacing w:line="240" w:lineRule="auto"/>
    </w:pPr>
    <w:rPr>
      <w:sz w:val="20"/>
      <w:szCs w:val="20"/>
    </w:rPr>
  </w:style>
  <w:style w:type="character" w:customStyle="1" w:styleId="TextodenotadefimCarter">
    <w:name w:val="Texto de nota de fim Caráter"/>
    <w:basedOn w:val="Tipodeletrapredefinidodopargrafo"/>
    <w:link w:val="Textodenotadefim"/>
    <w:uiPriority w:val="99"/>
    <w:semiHidden/>
    <w:rsid w:val="00246C91"/>
    <w:rPr>
      <w:sz w:val="20"/>
      <w:szCs w:val="20"/>
    </w:rPr>
  </w:style>
  <w:style w:type="character" w:styleId="Refdenotadefim">
    <w:name w:val="endnote reference"/>
    <w:basedOn w:val="Tipodeletrapredefinidodopargrafo"/>
    <w:uiPriority w:val="99"/>
    <w:semiHidden/>
    <w:unhideWhenUsed/>
    <w:rsid w:val="00246C91"/>
    <w:rPr>
      <w:vertAlign w:val="superscript"/>
    </w:rPr>
  </w:style>
  <w:style w:type="table" w:styleId="TabeladeGrelha1Clara-Destaque5">
    <w:name w:val="Grid Table 1 Light Accent 5"/>
    <w:basedOn w:val="Tabelanormal"/>
    <w:uiPriority w:val="46"/>
    <w:rsid w:val="00C05295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Mencionar">
    <w:name w:val="Mention"/>
    <w:basedOn w:val="Tipodeletrapredefinidodopargrafo"/>
    <w:uiPriority w:val="99"/>
    <w:semiHidden/>
    <w:unhideWhenUsed/>
    <w:rsid w:val="0064321B"/>
    <w:rPr>
      <w:color w:val="2B579A"/>
      <w:shd w:val="clear" w:color="auto" w:fill="E6E6E6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8B55BB"/>
    <w:rPr>
      <w:color w:val="808080"/>
      <w:shd w:val="clear" w:color="auto" w:fill="E6E6E6"/>
    </w:rPr>
  </w:style>
  <w:style w:type="paragraph" w:styleId="HTMLpr-formatado">
    <w:name w:val="HTML Preformatted"/>
    <w:basedOn w:val="Normal"/>
    <w:link w:val="HTMLpr-formatadoCarter"/>
    <w:uiPriority w:val="99"/>
    <w:unhideWhenUsed/>
    <w:rsid w:val="004D3A3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firstLine="0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4D3A3B"/>
    <w:rPr>
      <w:rFonts w:ascii="Courier New" w:eastAsia="Times New Roman" w:hAnsi="Courier New" w:cs="Courier New"/>
      <w:sz w:val="20"/>
      <w:szCs w:val="20"/>
    </w:rPr>
  </w:style>
  <w:style w:type="table" w:customStyle="1" w:styleId="TabelacomGrelha1">
    <w:name w:val="Tabela com Grelha1"/>
    <w:basedOn w:val="Tabelanormal"/>
    <w:next w:val="TabelacomGrelha"/>
    <w:uiPriority w:val="39"/>
    <w:rsid w:val="00313F2D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2">
    <w:name w:val="Tabela com Grelha2"/>
    <w:basedOn w:val="Tabelanormal"/>
    <w:next w:val="TabelacomGrelha"/>
    <w:uiPriority w:val="39"/>
    <w:rsid w:val="00704913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3">
    <w:name w:val="Tabela com Grelha3"/>
    <w:basedOn w:val="Tabelanormal"/>
    <w:next w:val="TabelacomGrelha"/>
    <w:uiPriority w:val="39"/>
    <w:rsid w:val="0075084B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4">
    <w:name w:val="Tabela com Grelha4"/>
    <w:basedOn w:val="Tabelanormal"/>
    <w:next w:val="TabelacomGrelha"/>
    <w:uiPriority w:val="39"/>
    <w:rsid w:val="00704DBF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5">
    <w:name w:val="Tabela com Grelha5"/>
    <w:basedOn w:val="Tabelanormal"/>
    <w:next w:val="TabelacomGrelha"/>
    <w:uiPriority w:val="39"/>
    <w:rsid w:val="001171AD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6">
    <w:name w:val="Tabela com Grelha6"/>
    <w:basedOn w:val="Tabelanormal"/>
    <w:next w:val="TabelacomGrelha"/>
    <w:uiPriority w:val="39"/>
    <w:rsid w:val="00EC4221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7">
    <w:name w:val="Tabela com Grelha7"/>
    <w:basedOn w:val="Tabelanormal"/>
    <w:next w:val="TabelacomGrelha"/>
    <w:uiPriority w:val="39"/>
    <w:rsid w:val="004A1D2E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8">
    <w:name w:val="Tabela com Grelha8"/>
    <w:basedOn w:val="Tabelanormal"/>
    <w:next w:val="TabelacomGrelha"/>
    <w:uiPriority w:val="39"/>
    <w:rsid w:val="00D50AAE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9">
    <w:name w:val="Tabela com Grelha9"/>
    <w:basedOn w:val="Tabelanormal"/>
    <w:next w:val="TabelacomGrelha"/>
    <w:uiPriority w:val="39"/>
    <w:rsid w:val="00BE22CE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0">
    <w:name w:val="Tabela com Grelha10"/>
    <w:basedOn w:val="Tabelanormal"/>
    <w:next w:val="TabelacomGrelha"/>
    <w:uiPriority w:val="39"/>
    <w:rsid w:val="00E141D1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1">
    <w:name w:val="Tabela com Grelha11"/>
    <w:basedOn w:val="Tabelanormal"/>
    <w:next w:val="TabelacomGrelha"/>
    <w:uiPriority w:val="39"/>
    <w:rsid w:val="00BF7216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2">
    <w:name w:val="Tabela com Grelha12"/>
    <w:basedOn w:val="Tabelanormal"/>
    <w:next w:val="TabelacomGrelha"/>
    <w:uiPriority w:val="39"/>
    <w:rsid w:val="00802A88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emEspaamento">
    <w:name w:val="No Spacing"/>
    <w:uiPriority w:val="1"/>
    <w:qFormat/>
    <w:rsid w:val="00765E9A"/>
    <w:pPr>
      <w:spacing w:after="0" w:line="240" w:lineRule="auto"/>
    </w:pPr>
    <w:rPr>
      <w:rFonts w:eastAsiaTheme="minorHAnsi"/>
      <w:lang w:val="pt-BR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8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5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9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9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2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1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6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4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4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1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1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8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3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3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8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3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97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5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24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73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15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86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7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47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2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6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0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2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16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3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9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13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7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3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4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78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2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0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10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5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8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2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10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5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45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5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7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6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76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26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9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15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66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3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76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44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8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40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86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25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56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09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95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4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9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5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4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8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8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430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94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7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7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86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13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57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3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8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2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67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05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4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97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2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4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50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05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70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7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2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32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5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08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06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7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75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90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6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0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3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30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19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56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663222">
          <w:marLeft w:val="288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972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75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95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22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16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7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7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69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76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3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8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0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02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6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26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3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84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9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46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2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2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1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22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7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6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9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81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0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22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4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86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84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74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36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4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47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40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64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65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8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20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1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0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35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6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2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00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02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5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9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52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41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06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0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01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4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05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63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14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6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0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8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4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49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19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03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19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47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93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3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03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87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8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7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95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68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24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13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62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2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62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11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2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7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93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57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2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1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54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6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8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4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82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44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2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5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7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7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46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33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99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78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96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07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9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8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32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7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12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82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7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0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3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51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5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1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06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91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4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0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85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9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5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8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5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8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5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62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0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8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5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7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50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94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6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4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0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21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66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63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9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2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98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26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8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61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93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9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9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0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19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23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45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42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0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7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3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96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5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8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6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Whi11</b:Tag>
    <b:SourceType>Book</b:SourceType>
    <b:Guid>{4552875E-D87E-4CF1-951A-28641ED6D541}</b:Guid>
    <b:Title>Principles of Information Security</b:Title>
    <b:Year>2011</b:Year>
    <b:City>Boston</b:City>
    <b:Publisher>Cengage Learning</b:Publisher>
    <b:Author>
      <b:Author>
        <b:NameList>
          <b:Person>
            <b:Last>Whitman</b:Last>
            <b:Middle>E.</b:Middle>
            <b:First>Michael</b:First>
          </b:Person>
          <b:Person>
            <b:Last>Mattord</b:Last>
            <b:Middle>J.</b:Middle>
            <b:First>Herbert</b:First>
          </b:Person>
        </b:NameList>
      </b:Author>
    </b:Author>
    <b:StateProvince>MA</b:StateProvince>
    <b:StandardNumber>9781111138219</b:StandardNumber>
    <b:Pages>617</b:Pages>
    <b:Edition>4ª</b:Edition>
    <b:CountryRegion>USA</b:CountryRegion>
    <b:RefOrder>22</b:RefOrder>
  </b:Source>
  <b:Source>
    <b:Tag>Sta03</b:Tag>
    <b:SourceType>Book</b:SourceType>
    <b:Guid>{AAE588E9-9702-4127-AFDE-EB8731B4B0C3}</b:Guid>
    <b:Title>Microsoft .Net: Jumpstart for Systems Administrators and Developers</b:Title>
    <b:Year>2003</b:Year>
    <b:City>Boston</b:City>
    <b:Publisher>Digital Press</b:Publisher>
    <b:Author>
      <b:Author>
        <b:NameList>
          <b:Person>
            <b:Last>Stanley</b:Last>
            <b:First>Nigel</b:First>
          </b:Person>
        </b:NameList>
      </b:Author>
    </b:Author>
    <b:StateProvince>MA</b:StateProvince>
    <b:CountryRegion>USA</b:CountryRegion>
    <b:StandardNumber>9781555582852</b:StandardNumber>
    <b:Pages>206</b:Pages>
    <b:Edition>1ª</b:Edition>
    <b:RefOrder>9</b:RefOrder>
  </b:Source>
  <b:Source>
    <b:Tag>Seu02</b:Tag>
    <b:SourceType>Book</b:SourceType>
    <b:Guid>{F73EC062-637A-4558-BB76-DC611833D89B}</b:Guid>
    <b:Title>Cost Management in Supply Chains</b:Title>
    <b:Pages>435</b:Pages>
    <b:Year>2002</b:Year>
    <b:City>Heidelberg</b:City>
    <b:Publisher>Springer</b:Publisher>
    <b:StandardNumber>9783790815009</b:StandardNumber>
    <b:CountryRegion>Germany</b:CountryRegion>
    <b:Edition>1ª</b:Edition>
    <b:Author>
      <b:Author>
        <b:NameList>
          <b:Person>
            <b:Last>Seuring</b:Last>
            <b:First>Sefan</b:First>
          </b:Person>
          <b:Person>
            <b:Last>Goldbach</b:Last>
            <b:First>Maria</b:First>
          </b:Person>
        </b:NameList>
      </b:Author>
    </b:Author>
    <b:RefOrder>27</b:RefOrder>
  </b:Source>
  <b:Source>
    <b:Tag>Sch02</b:Tag>
    <b:SourceType>Book</b:SourceType>
    <b:Guid>{B1EEDF49-9CDA-4929-AD91-4CE1DF078DE5}</b:Guid>
    <b:Title>E-Commerce Operations Management</b:Title>
    <b:Year>2002</b:Year>
    <b:City>Singapore</b:City>
    <b:Publisher>World Scientific Publishing Company</b:Publisher>
    <b:Author>
      <b:Author>
        <b:NameList>
          <b:Person>
            <b:Last>Schniederjans</b:Last>
            <b:Middle>J.</b:Middle>
            <b:First>Marc</b:First>
          </b:Person>
          <b:Person>
            <b:Last>Cao</b:Last>
            <b:First>Qing</b:First>
          </b:Person>
        </b:NameList>
      </b:Author>
    </b:Author>
    <b:StandardNumber>9789812380166</b:StandardNumber>
    <b:Pages>288</b:Pages>
    <b:Edition>1ª</b:Edition>
    <b:RefOrder>6</b:RefOrder>
  </b:Source>
  <b:Source>
    <b:Tag>Sab06</b:Tag>
    <b:SourceType>Book</b:SourceType>
    <b:Guid>{4FCDD04E-FD29-4809-9226-2E0D89E35B05}</b:Guid>
    <b:Title>Purchase Order Management Best Practices Process, Technology, and Change Management</b:Title>
    <b:Year>2006</b:Year>
    <b:City>Lauderdale</b:City>
    <b:Publisher>J. Ross Publishing</b:Publisher>
    <b:Author>
      <b:Author>
        <b:NameList>
          <b:Person>
            <b:Last>Sabri</b:Last>
            <b:Middle>H.</b:Middle>
            <b:First>Ehap</b:First>
          </b:Person>
          <b:Person>
            <b:Last>Gupta</b:Last>
            <b:Middle>P.</b:Middle>
            <b:First>Arun</b:First>
          </b:Person>
          <b:Person>
            <b:Last>Beitler</b:Last>
            <b:Middle>A.</b:Middle>
            <b:First>Michael </b:First>
          </b:Person>
        </b:NameList>
      </b:Author>
    </b:Author>
    <b:StateProvince>FL</b:StateProvince>
    <b:CountryRegion>USA</b:CountryRegion>
    <b:StandardNumber>9781932159639</b:StandardNumber>
    <b:Pages>219</b:Pages>
    <b:Edition>1ª</b:Edition>
    <b:RefOrder>10</b:RefOrder>
  </b:Source>
  <b:Source>
    <b:Tag>Rob94</b:Tag>
    <b:SourceType>Book</b:SourceType>
    <b:Guid>{29A0741A-AEDA-4C01-AA57-329A7A39A702}</b:Guid>
    <b:Title>Logistics Handbook</b:Title>
    <b:Year>1994</b:Year>
    <b:City>New York</b:City>
    <b:Publisher>Simon and Schuster</b:Publisher>
    <b:Author>
      <b:Author>
        <b:NameList>
          <b:Person>
            <b:Last>Robeson</b:Last>
            <b:Middle>F.</b:Middle>
            <b:First>James</b:First>
          </b:Person>
          <b:Person>
            <b:Last>Copacino</b:Last>
            <b:Middle>C.</b:Middle>
            <b:First>William</b:First>
          </b:Person>
        </b:NameList>
      </b:Author>
    </b:Author>
    <b:StandardNumber>9780029265956</b:StandardNumber>
    <b:Pages>954</b:Pages>
    <b:Edition>1ª</b:Edition>
    <b:CountryRegion>USA</b:CountryRegion>
    <b:RefOrder>5</b:RefOrder>
  </b:Source>
  <b:Source>
    <b:Tag>Rac96</b:Tag>
    <b:SourceType>InternetSite</b:SourceType>
    <b:Guid>{CC56238B-75F3-4B01-B733-DC99912346DE}</b:Guid>
    <b:Title>Electronic Data Interchange (EDI): Automating Inter-Company Transactions</b:Title>
    <b:InternetSiteTitle>Nova Southeastern University</b:InternetSiteTitle>
    <b:Year>1996</b:Year>
    <b:Month>Janeiro</b:Month>
    <b:YearAccessed>2012</b:YearAccessed>
    <b:MonthAccessed>Agosto</b:MonthAccessed>
    <b:DayAccessed>5</b:DayAccessed>
    <b:URL>http://scis.nova.edu/~raciti/edi_1.html</b:URL>
    <b:Author>
      <b:Author>
        <b:NameList>
          <b:Person>
            <b:Last>Raciti</b:Last>
            <b:Middle>C.</b:Middle>
            <b:First>Robert</b:First>
          </b:Person>
        </b:NameList>
      </b:Author>
    </b:Author>
    <b:RefOrder>23</b:RefOrder>
  </b:Source>
  <b:Source>
    <b:Tag>Pet02</b:Tag>
    <b:SourceType>InternetSite</b:SourceType>
    <b:Guid>{01D690CD-A775-4E86-A352-B23779719BF9}</b:Guid>
    <b:Title>The Traditional Definition of EDI</b:Title>
    <b:InternetSiteTitle>Bradley University</b:InternetSiteTitle>
    <b:Year>2002</b:Year>
    <b:Month>Maio</b:Month>
    <b:Day>3</b:Day>
    <b:YearAccessed>2012</b:YearAccessed>
    <b:MonthAccessed>Agosto</b:MonthAccessed>
    <b:DayAccessed>4</b:DayAccessed>
    <b:URL>http://hilltop.bradley.edu/~simonp/atg383/edip01.html</b:URL>
    <b:Author>
      <b:Author>
        <b:NameList>
          <b:Person>
            <b:Last>Petravick</b:Last>
            <b:First>Simon</b:First>
          </b:Person>
        </b:NameList>
      </b:Author>
    </b:Author>
    <b:RefOrder>25</b:RefOrder>
  </b:Source>
  <b:Source>
    <b:Tag>Pet021</b:Tag>
    <b:SourceType>InternetSite</b:SourceType>
    <b:Guid>{6E68B5AC-8D43-4D10-B8EF-FDD0A6EFE0E9}</b:Guid>
    <b:Title>How EDI Works</b:Title>
    <b:InternetSiteTitle>Bradley University</b:InternetSiteTitle>
    <b:Year>2002</b:Year>
    <b:Month>Maio</b:Month>
    <b:Day>3</b:Day>
    <b:YearAccessed>2012</b:YearAccessed>
    <b:MonthAccessed>Agosto</b:MonthAccessed>
    <b:DayAccessed>4</b:DayAccessed>
    <b:URL>http://hilltop.bradley.edu/~simonp/atg383/edip04.html</b:URL>
    <b:Author>
      <b:Author>
        <b:NameList>
          <b:Person>
            <b:Last>Petravick</b:Last>
            <b:First>Simon</b:First>
          </b:Person>
        </b:NameList>
      </b:Author>
    </b:Author>
    <b:RefOrder>15</b:RefOrder>
  </b:Source>
  <b:Source>
    <b:Tag>Hal10</b:Tag>
    <b:SourceType>Book</b:SourceType>
    <b:Guid>{8A4E9C63-2191-499F-9D0C-22464E9D7152}</b:Guid>
    <b:Title>Information Technology Auditing and Assurance</b:Title>
    <b:Year>2010</b:Year>
    <b:City>Mason</b:City>
    <b:Publisher>Cengage Learning</b:Publisher>
    <b:Author>
      <b:Author>
        <b:NameList>
          <b:Person>
            <b:Last>Hall</b:Last>
            <b:Middle>A.</b:Middle>
            <b:First>James</b:First>
          </b:Person>
        </b:NameList>
      </b:Author>
    </b:Author>
    <b:StateProvince>OH</b:StateProvince>
    <b:CountryRegion>USA</b:CountryRegion>
    <b:StandardNumber>9781439079119</b:StandardNumber>
    <b:Pages>672</b:Pages>
    <b:Edition>3ª</b:Edition>
    <b:RefOrder>3</b:RefOrder>
  </b:Source>
  <b:Source>
    <b:Tag>Gup11</b:Tag>
    <b:SourceType>Book</b:SourceType>
    <b:Guid>{1E86A7E5-0DA6-4FA2-B8D3-3E8FB20BB81E}</b:Guid>
    <b:Title>Management Information System (an Insight)</b:Title>
    <b:Year>2011</b:Year>
    <b:City>New Delhi</b:City>
    <b:Publisher>International Book House PVT. LTD.</b:Publisher>
    <b:Author>
      <b:Author>
        <b:NameList>
          <b:Person>
            <b:Last>Gupta</b:Last>
            <b:First>Hitesh</b:First>
          </b:Person>
        </b:NameList>
      </b:Author>
    </b:Author>
    <b:CountryRegion>India</b:CountryRegion>
    <b:StandardNumber>9789381335055</b:StandardNumber>
    <b:Pages>367</b:Pages>
    <b:Edition>1ª</b:Edition>
    <b:RefOrder>24</b:RefOrder>
  </b:Source>
  <b:Source>
    <b:Tag>Gro09</b:Tag>
    <b:SourceType>Book</b:SourceType>
    <b:Guid>{0EF50571-4723-4FC2-9FD3-FC7E35CF0B5E}</b:Guid>
    <b:Title>The Portable MBA in Finance and Accounting</b:Title>
    <b:Year>2009</b:Year>
    <b:City>Hoboken</b:City>
    <b:Publisher>John Wiley &amp; Sons</b:Publisher>
    <b:Author>
      <b:Author>
        <b:NameList>
          <b:Person>
            <b:Last>Grossman</b:Last>
            <b:First>Theodore</b:First>
          </b:Person>
          <b:Person>
            <b:Last>Livingstone</b:Last>
            <b:Middle>Leslie</b:Middle>
            <b:First>John</b:First>
          </b:Person>
        </b:NameList>
      </b:Author>
    </b:Author>
    <b:StateProvince>New Jersey</b:StateProvince>
    <b:CountryRegion>USA</b:CountryRegion>
    <b:StandardNumber>9780470481301</b:StandardNumber>
    <b:Pages>624</b:Pages>
    <b:Edition>4ª</b:Edition>
    <b:RefOrder>20</b:RefOrder>
  </b:Source>
  <b:Source>
    <b:Tag>Gar96</b:Tag>
    <b:SourceType>Book</b:SourceType>
    <b:Guid>{480D52B3-F87C-4359-8D69-0CC3B0631ECE}</b:Guid>
    <b:Title>Guidelines for the Evaluation of Electronic Data Interchange Products</b:Title>
    <b:Year>1996</b:Year>
    <b:Publisher>DIANE Publishing</b:Publisher>
    <b:Author>
      <b:Author>
        <b:NameList>
          <b:Person>
            <b:Last>Garguilo</b:Last>
            <b:Middle>J.</b:Middle>
            <b:First>John</b:First>
          </b:Person>
          <b:Person>
            <b:Last>Markovitz</b:Last>
            <b:First>Paul</b:First>
          </b:Person>
        </b:NameList>
      </b:Author>
    </b:Author>
    <b:StandardNumber>9780788143410</b:StandardNumber>
    <b:Pages>52</b:Pages>
    <b:Edition>1ª</b:Edition>
    <b:RefOrder>11</b:RefOrder>
  </b:Source>
  <b:Source>
    <b:Tag>Doy01</b:Tag>
    <b:SourceType>Book</b:SourceType>
    <b:Guid>{39CED7EB-D901-406D-8117-08A724405E24}</b:Guid>
    <b:Title>Information Systems for You</b:Title>
    <b:Year>2001</b:Year>
    <b:City>Cheltenham</b:City>
    <b:Publisher>Nelson Thornes</b:Publisher>
    <b:Author>
      <b:Author>
        <b:NameList>
          <b:Person>
            <b:Last>Doyle</b:Last>
            <b:First>Stephen</b:First>
          </b:Person>
        </b:NameList>
      </b:Author>
    </b:Author>
    <b:CountryRegion>UK</b:CountryRegion>
    <b:StandardNumber>9780748763672</b:StandardNumber>
    <b:Pages>320</b:Pages>
    <b:Edition>3ª</b:Edition>
    <b:RefOrder>14</b:RefOrder>
  </b:Source>
  <b:Source>
    <b:Tag>Bec07</b:Tag>
    <b:SourceType>Book</b:SourceType>
    <b:Guid>{F9D04740-0B2C-4931-8E81-993E00C96529}</b:Guid>
    <b:Title>Pro EDI in BizTalk Server 2006 R2: Electronic Document Interchange Solutions</b:Title>
    <b:Year>2007</b:Year>
    <b:City>Berkley</b:City>
    <b:Publisher>Apress</b:Publisher>
    <b:StateProvince>CA</b:StateProvince>
    <b:StandardNumber>9781590599358</b:StandardNumber>
    <b:Pages>185</b:Pages>
    <b:Edition>1ª</b:Edition>
    <b:Author>
      <b:Author>
        <b:NameList>
          <b:Person>
            <b:Last>Beckner</b:Last>
            <b:First>Mark</b:First>
          </b:Person>
        </b:NameList>
      </b:Author>
    </b:Author>
    <b:CountryRegion>USA</b:CountryRegion>
    <b:RefOrder>21</b:RefOrder>
  </b:Source>
  <b:Source>
    <b:Tag>Baj05</b:Tag>
    <b:SourceType>Book</b:SourceType>
    <b:Guid>{F4AFA390-9C42-4DB7-8B8D-FAF88180E36C}</b:Guid>
    <b:Author>
      <b:Author>
        <b:NameList>
          <b:Person>
            <b:Last>Bajaj</b:Last>
            <b:First>Kamlesh</b:First>
            <b:Middle>K.</b:Middle>
          </b:Person>
          <b:Person>
            <b:Last>Nag</b:Last>
            <b:First>Debjani</b:First>
          </b:Person>
        </b:NameList>
      </b:Author>
    </b:Author>
    <b:Title>E-commerce: The Cutting Edge oof Business</b:Title>
    <b:Year>2005</b:Year>
    <b:City>New Delhi</b:City>
    <b:Publisher>Tata McGraw-Hill Education</b:Publisher>
    <b:StandardNumber>9780070585560</b:StandardNumber>
    <b:Pages>597</b:Pages>
    <b:Edition>2ª</b:Edition>
    <b:CountryRegion>India</b:CountryRegion>
    <b:RefOrder>19</b:RefOrder>
  </b:Source>
  <b:Source>
    <b:Tag>ACS00</b:Tag>
    <b:SourceType>InternetSite</b:SourceType>
    <b:Guid>{265662BA-E72B-42C0-AE82-DC18EFA9CFEB}</b:Guid>
    <b:Title>Introduction to Electronic Data Interchange</b:Title>
    <b:InternetSiteTitle>Ginnie Mae</b:InternetSiteTitle>
    <b:Year>2000</b:Year>
    <b:Month>Junho</b:Month>
    <b:YearAccessed>2012</b:YearAccessed>
    <b:MonthAccessed>Agosto</b:MonthAccessed>
    <b:DayAccessed>5</b:DayAccessed>
    <b:URL>http://ginniemae.gov/training/edi101/sld004.htm</b:URL>
    <b:Author>
      <b:Author>
        <b:Corporate>ACS GSG</b:Corporate>
      </b:Author>
    </b:Author>
    <b:RefOrder>8</b:RefOrder>
  </b:Source>
  <b:Source>
    <b:Tag>Sou11</b:Tag>
    <b:SourceType>InternetSite</b:SourceType>
    <b:Guid>{461C91BA-D269-412A-8F9B-30C39E94E939}</b:Guid>
    <b:Title>História</b:Title>
    <b:Year>2011</b:Year>
    <b:Author>
      <b:Author>
        <b:Corporate>Sousacamp SGPS</b:Corporate>
      </b:Author>
    </b:Author>
    <b:InternetSiteTitle>Sousacamp</b:InternetSiteTitle>
    <b:YearAccessed>2012</b:YearAccessed>
    <b:MonthAccessed>Julho</b:MonthAccessed>
    <b:DayAccessed>10</b:DayAccessed>
    <b:URL>http://sousacamp.com/PT/historia.html</b:URL>
    <b:RefOrder>35</b:RefOrder>
  </b:Source>
  <b:Source>
    <b:Tag>Mic11</b:Tag>
    <b:SourceType>InternetSite</b:SourceType>
    <b:Guid>{A4D7D1B0-9AE8-4C69-97DE-EC2AFA38D46E}</b:Guid>
    <b:Author>
      <b:Author>
        <b:Corporate>Microsoft Corporation</b:Corporate>
      </b:Author>
    </b:Author>
    <b:Title>Active Directory Collection</b:Title>
    <b:InternetSiteTitle>Technet Microsoft</b:InternetSiteTitle>
    <b:Year>2011</b:Year>
    <b:Month>Maio</b:Month>
    <b:Day>1</b:Day>
    <b:YearAccessed>2012</b:YearAccessed>
    <b:MonthAccessed>Agosto</b:MonthAccessed>
    <b:DayAccessed>4</b:DayAccessed>
    <b:URL>http://technet.microsoft.com/en-us/library/cc780036(v=ws.10).aspx</b:URL>
    <b:RefOrder>36</b:RefOrder>
  </b:Source>
  <b:Source>
    <b:Tag>Nat93</b:Tag>
    <b:SourceType>ArticleInAPeriodical</b:SourceType>
    <b:Guid>{B33FFF90-9539-4438-AA82-DA54D375529B}</b:Guid>
    <b:Title>ELECTRONIC DATA INTERCHANGE (EDI)</b:Title>
    <b:Year>1996</b:Year>
    <b:Month>Abril</b:Month>
    <b:Day>19</b:Day>
    <b:PeriodicalTitle>Federal Information Processing Standards Publication</b:PeriodicalTitle>
    <b:Author>
      <b:Author>
        <b:NameList>
          <b:Person>
            <b:Last>NIST</b:Last>
          </b:Person>
        </b:NameList>
      </b:Author>
    </b:Author>
    <b:Edition>2</b:Edition>
    <b:Volume>161</b:Volume>
    <b:Publisher>National Institute of Standards and Technology</b:Publisher>
    <b:RefOrder>4</b:RefOrder>
  </b:Source>
  <b:Source>
    <b:Tag>BNS01</b:Tag>
    <b:SourceType>Misc</b:SourceType>
    <b:Guid>{E23BB0AF-1D8B-4B0B-8C06-F475DA726800}</b:Guid>
    <b:Title>Edifact-Grundlagen</b:Title>
    <b:Year>2001</b:Year>
    <b:Author>
      <b:Author>
        <b:Corporate>B&amp;N Software AG</b:Corporate>
      </b:Author>
    </b:Author>
    <b:CountryRegion>Alemanha</b:CountryRegion>
    <b:Publisher>B&amp;N Software AG</b:Publisher>
    <b:RefOrder>12</b:RefOrder>
  </b:Source>
  <b:Source>
    <b:Tag>Cia12</b:Tag>
    <b:SourceType>Book</b:SourceType>
    <b:Guid>{726A2CF0-6C17-4CCB-B4CE-90F98522D19F}</b:Guid>
    <b:Title>Introduction to Healthcare Information Technology</b:Title>
    <b:Year>2012</b:Year>
    <b:CountryRegion>USA</b:CountryRegion>
    <b:Publisher>Course Technology</b:Publisher>
    <b:StandardNumber>9781133787785</b:StandardNumber>
    <b:Pages>324</b:Pages>
    <b:Edition>1ª</b:Edition>
    <b:Author>
      <b:Author>
        <b:NameList>
          <b:Person>
            <b:Last>Ciampa</b:Last>
            <b:First>Mark</b:First>
          </b:Person>
          <b:Person>
            <b:Last>Revels</b:Last>
            <b:First>Mark</b:First>
          </b:Person>
        </b:NameList>
      </b:Author>
    </b:Author>
    <b:RefOrder>7</b:RefOrder>
  </b:Source>
  <b:Source>
    <b:Tag>Bid11</b:Tag>
    <b:SourceType>Book</b:SourceType>
    <b:Guid>{377BD491-76C0-42CD-AFE3-1D1AB55CF697}</b:Guid>
    <b:Title>Mis2</b:Title>
    <b:Year>2011</b:Year>
    <b:City>Stamford</b:City>
    <b:Publisher>Cengage Learning</b:Publisher>
    <b:Author>
      <b:Author>
        <b:NameList>
          <b:Person>
            <b:Last>Bidgoli</b:Last>
            <b:First>Hossein</b:First>
          </b:Person>
        </b:NameList>
      </b:Author>
    </b:Author>
    <b:CountryRegion>USA</b:CountryRegion>
    <b:StandardNumber>9781111533960</b:StandardNumber>
    <b:Pages>320</b:Pages>
    <b:Edition>2ª</b:Edition>
    <b:RefOrder>18</b:RefOrder>
  </b:Source>
  <b:Source>
    <b:Tag>Ber97</b:Tag>
    <b:SourceType>ArticleInAPeriodical</b:SourceType>
    <b:Guid>{25934C11-1403-4B94-B5E8-07EB85E6C170}</b:Guid>
    <b:Title>Managing EDI for corporate advantage</b:Title>
    <b:Year>1997</b:Year>
    <b:PeriodicalTitle>Information and Management</b:PeriodicalTitle>
    <b:Month>Janeiro</b:Month>
    <b:Day>15</b:Day>
    <b:Pages>319-333</b:Pages>
    <b:ConferenceName>Management</b:ConferenceName>
    <b:Edition>6</b:Edition>
    <b:Volume>31</b:Volume>
    <b:Author>
      <b:Author>
        <b:NameList>
          <b:Person>
            <b:Last>Bergeron</b:Last>
            <b:First>F.</b:First>
          </b:Person>
          <b:Person>
            <b:Last>Raymond</b:Last>
            <b:First>L.</b:First>
          </b:Person>
        </b:NameList>
      </b:Author>
    </b:Author>
    <b:RefOrder>26</b:RefOrder>
  </b:Source>
  <b:Source>
    <b:Tag>Agi05</b:Tag>
    <b:SourceType>ArticleInAPeriodical</b:SourceType>
    <b:Guid>{BAB3ED61-2031-452C-85FE-41B146ADDC64}</b:Guid>
    <b:Title>‘‘100% EDI-connected suppliers’’ projects: An empirical investigation of success factors</b:Title>
    <b:PeriodicalTitle>Journal of Purchasing &amp; Supply Management</b:PeriodicalTitle>
    <b:Year>2005</b:Year>
    <b:Pages>107-115</b:Pages>
    <b:Author>
      <b:Author>
        <b:NameList>
          <b:Person>
            <b:Last>Agi</b:Last>
            <b:First>Maher</b:First>
          </b:Person>
          <b:Person>
            <b:Last>Ballot</b:Last>
            <b:First>Eric</b:First>
          </b:Person>
          <b:Person>
            <b:Last>Molet</b:Last>
            <b:First>Hugues</b:First>
          </b:Person>
        </b:NameList>
      </b:Author>
    </b:Author>
    <b:Volume>11</b:Volume>
    <b:RefOrder>2</b:RefOrder>
  </b:Source>
  <b:Source>
    <b:Tag>Dri03</b:Tag>
    <b:SourceType>ArticleInAPeriodical</b:SourceType>
    <b:Guid>{4AE41EBB-9D3C-436F-AAA5-BDD26D38BB12}</b:Guid>
    <b:Title>Long live EDI! Think it's time to abandon your investment in EDI? Think again. The granddaddy of e-commerce protocols has survived XML and the Internet.</b:Title>
    <b:PeriodicalTitle>Industry Week</b:PeriodicalTitle>
    <b:Year>2003</b:Year>
    <b:Month>Abril</b:Month>
    <b:Pages>31(5)</b:Pages>
    <b:Volume>252(4)</b:Volume>
    <b:Author>
      <b:Author>
        <b:NameList>
          <b:Person>
            <b:Last>Drickhamer</b:Last>
            <b:First>David</b:First>
          </b:Person>
        </b:NameList>
      </b:Author>
    </b:Author>
    <b:RefOrder>13</b:RefOrder>
  </b:Source>
  <b:Source>
    <b:Tag>Kor03</b:Tag>
    <b:SourceType>ArticleInAPeriodical</b:SourceType>
    <b:Guid>{6A6CA654-7B30-41BD-B1D9-E1869E9A9079}</b:Guid>
    <b:Title>Visualization of EDI messages: Facing the problems in the use of XML</b:Title>
    <b:Year>2003</b:Year>
    <b:Author>
      <b:Author>
        <b:NameList>
          <b:Person>
            <b:Last>Korhonen</b:Last>
            <b:First>Reija</b:First>
          </b:Person>
          <b:Person>
            <b:Last>Salminen</b:Last>
            <b:First>Airi</b:First>
          </b:Person>
        </b:NameList>
      </b:Author>
    </b:Author>
    <b:City>Pittsburgh, PA</b:City>
    <b:Publisher>ACM</b:Publisher>
    <b:RefOrder>16</b:RefOrder>
  </b:Source>
  <b:Source>
    <b:Tag>Nur08</b:Tag>
    <b:SourceType>ArticleInAPeriodical</b:SourceType>
    <b:Guid>{4578C5D2-3401-4ECA-BC43-3BE08D297512}</b:Guid>
    <b:Title>EDI, XML and e-business frameworks: A survey</b:Title>
    <b:PeriodicalTitle>Computers in Industry</b:PeriodicalTitle>
    <b:Year>2008</b:Year>
    <b:Pages>370-379</b:Pages>
    <b:Author>
      <b:Author>
        <b:NameList>
          <b:Person>
            <b:Last>Nurmilaakso</b:Last>
            <b:First>Juha-Miikka</b:First>
          </b:Person>
        </b:NameList>
      </b:Author>
    </b:Author>
    <b:Volume>59</b:Volume>
    <b:RefOrder>17</b:RefOrder>
  </b:Source>
  <b:Source>
    <b:Tag>Dim01</b:Tag>
    <b:SourceType>Book</b:SourceType>
    <b:Guid>{44DB2872-BB64-463C-BD0F-6D91747C1694}</b:Guid>
    <b:Author>
      <b:Author>
        <b:NameList>
          <b:Person>
            <b:Last>Chorafas</b:Last>
            <b:First>Dimitris</b:First>
            <b:Middle>N.</b:Middle>
          </b:Person>
        </b:NameList>
      </b:Author>
    </b:Author>
    <b:Title>Integrating ERP, CRM, Supply Chain Management, and Smart Materials</b:Title>
    <b:Year>2001</b:Year>
    <b:Publisher>Auerbach</b:Publisher>
    <b:RefOrder>28</b:RefOrder>
  </b:Source>
  <b:Source>
    <b:Tag>Cha09</b:Tag>
    <b:SourceType>Report</b:SourceType>
    <b:Guid>{D018AE1F-852A-4EE5-BA30-66B40785A996}</b:Guid>
    <b:Author>
      <b:Author>
        <b:NameList>
          <b:Person>
            <b:Last>Chappell</b:Last>
            <b:First>David</b:First>
          </b:Person>
        </b:NameList>
      </b:Author>
    </b:Author>
    <b:Title>Creating Business value through Integration</b:Title>
    <b:Year>2009</b:Year>
    <b:RefOrder>29</b:RefOrder>
  </b:Source>
  <b:Source>
    <b:Tag>IEE91</b:Tag>
    <b:SourceType>BookSection</b:SourceType>
    <b:Guid>{90CAC2FD-B900-4EF8-8F7F-7B8E2CC8D940}</b:Guid>
    <b:Author>
      <b:Author>
        <b:NameList>
          <b:Person>
            <b:Last>IEEE</b:Last>
          </b:Person>
        </b:NameList>
      </b:Author>
    </b:Author>
    <b:Title>IEEE Standard Computing Dictionary</b:Title>
    <b:Year>1991</b:Year>
    <b:BookTitle>A compilation of IEEE standard computer glossaries</b:BookTitle>
    <b:RefOrder>30</b:RefOrder>
  </b:Source>
  <b:Source>
    <b:Tag>Rog09</b:Tag>
    <b:SourceType>ConferenceProceedings</b:SourceType>
    <b:Guid>{3822E530-CA92-4FF1-AE56-B6E735C18B32}</b:Guid>
    <b:Author>
      <b:Author>
        <b:NameList>
          <b:Person>
            <b:Last>Rognerud</b:Last>
            <b:First>Heidi</b:First>
            <b:Middle>J.</b:Middle>
          </b:Person>
          <b:Person>
            <b:Last>Hannay</b:Last>
            <b:First>Jo</b:First>
            <b:Middle>E.</b:Middle>
          </b:Person>
        </b:NameList>
      </b:Author>
    </b:Author>
    <b:Title>Challenges in Enterprise Software Integration: An Industrial Study using Repertory Grids</b:Title>
    <b:Year>2009</b:Year>
    <b:Publisher>Third International Symposium on Empirical Software Engineering and Measurement</b:Publisher>
    <b:RefOrder>31</b:RefOrder>
  </b:Source>
  <b:Source>
    <b:Tag>Sch08</b:Tag>
    <b:SourceType>ArticleInAPeriodical</b:SourceType>
    <b:Guid>{2E1F9A78-914E-4065-B4AA-D9E68B196B4E}</b:Guid>
    <b:Author>
      <b:Author>
        <b:NameList>
          <b:Person>
            <b:Last>Schaefer</b:Last>
            <b:First>Robert</b:First>
          </b:Person>
        </b:NameList>
      </b:Author>
    </b:Author>
    <b:Title>A Systems Analysis of Systems Integration</b:Title>
    <b:Year>2008</b:Year>
    <b:Edition>ACM SIGSOFT</b:Edition>
    <b:Volume>33</b:Volume>
    <b:RefOrder>32</b:RefOrder>
  </b:Source>
  <b:Source>
    <b:Tag>Sha05</b:Tag>
    <b:SourceType>ArticleInAPeriodical</b:SourceType>
    <b:Guid>{7C4229AD-15D5-4C6C-96C8-B9D8A2E8E8FC}</b:Guid>
    <b:Author>
      <b:Author>
        <b:NameList>
          <b:Person>
            <b:Last>Shankar</b:Last>
            <b:First>Shrinath</b:First>
          </b:Person>
          <b:Person>
            <b:Last>Kini</b:Last>
            <b:First>Ameet</b:First>
          </b:Person>
          <b:Person>
            <b:Last>DeWitt</b:Last>
            <b:First>David</b:First>
            <b:Middle>J.</b:Middle>
          </b:Person>
          <b:Person>
            <b:Last>Naughton</b:Last>
            <b:First>Jeffrey</b:First>
          </b:Person>
        </b:NameList>
      </b:Author>
    </b:Author>
    <b:Title>Integration database and workflow systems</b:Title>
    <b:Year>2005</b:Year>
    <b:Edition>3</b:Edition>
    <b:Volume>34</b:Volume>
    <b:RefOrder>33</b:RefOrder>
  </b:Source>
  <b:Source>
    <b:Tag>Law99</b:Tag>
    <b:SourceType>ConferenceProceedings</b:SourceType>
    <b:Guid>{CEDA606B-71FB-462E-B305-B66E0054870B}</b:Guid>
    <b:Author>
      <b:Author>
        <b:NameList>
          <b:Person>
            <b:Last>Lawrence</b:Last>
            <b:First>Ramon</b:First>
          </b:Person>
        </b:NameList>
      </b:Author>
    </b:Author>
    <b:Title>Schema Integration Methodologies for Multidatabases and the Relational Integration Model</b:Title>
    <b:Year>1999</b:Year>
    <b:RefOrder>34</b:RefOrder>
  </b:Source>
  <b:Source>
    <b:Tag>Sin07</b:Tag>
    <b:SourceType>ArticleInAPeriodical</b:SourceType>
    <b:Guid>{A2FB2C1B-7B05-43F4-8A0F-C09AF99FEDAA}</b:Guid>
    <b:Title>Intra-organizational perspectives on IT-enabled supply chains</b:Title>
    <b:PeriodicalTitle>Communications of the ACM - The patent holder's dilemma: buy, sell, or troll?</b:PeriodicalTitle>
    <b:Year>2007</b:Year>
    <b:Month>Janeiro</b:Month>
    <b:Pages>59-65</b:Pages>
    <b:Author>
      <b:Author>
        <b:NameList>
          <b:Person>
            <b:Last>Singh</b:Last>
            <b:First>Nitin</b:First>
          </b:Person>
          <b:Person>
            <b:Last>Lai</b:Last>
            <b:First>Kee-hung</b:First>
          </b:Person>
          <b:Person>
            <b:Last>Cheng</b:Last>
            <b:First>T.C.E.</b:First>
          </b:Person>
        </b:NameList>
      </b:Author>
    </b:Author>
    <b:City>NY, USA</b:City>
    <b:Edition>1</b:Edition>
    <b:Volume>50</b:Volume>
    <b:RefOrder>1</b:RefOrder>
  </b:Source>
</b:Sources>
</file>

<file path=customXml/itemProps1.xml><?xml version="1.0" encoding="utf-8"?>
<ds:datastoreItem xmlns:ds="http://schemas.openxmlformats.org/officeDocument/2006/customXml" ds:itemID="{A6AE70F2-7446-4117-87FB-68E9592A0A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280</TotalTime>
  <Pages>41</Pages>
  <Words>3322</Words>
  <Characters>17940</Characters>
  <Application>Microsoft Office Word</Application>
  <DocSecurity>0</DocSecurity>
  <Lines>149</Lines>
  <Paragraphs>4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ousacamp</Company>
  <LinksUpToDate>false</LinksUpToDate>
  <CharactersWithSpaces>212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j</dc:creator>
  <cp:keywords/>
  <dc:description/>
  <cp:lastModifiedBy>PAULINO JONAS</cp:lastModifiedBy>
  <cp:revision>394</cp:revision>
  <cp:lastPrinted>2024-01-07T18:26:00Z</cp:lastPrinted>
  <dcterms:created xsi:type="dcterms:W3CDTF">2020-01-12T23:31:00Z</dcterms:created>
  <dcterms:modified xsi:type="dcterms:W3CDTF">2024-01-11T2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0b1302bd-c07f-39e9-bdf0-5aa5f024fd85</vt:lpwstr>
  </property>
  <property fmtid="{D5CDD505-2E9C-101B-9397-08002B2CF9AE}" pid="25" name="ZOTERO_PREF_1">
    <vt:lpwstr>&lt;data data-version="3" zotero-version="6.0.30"&gt;&lt;session id="aoyT8hmv"/&gt;&lt;style id="http://www.zotero.org/styles/ieee" locale="pt-PT" hasBibliography="1" bibliographyStyleHasBeenSet="1"/&gt;&lt;prefs&gt;&lt;pref name="fieldType" value="Field"/&gt;&lt;/prefs&gt;&lt;/data&gt;</vt:lpwstr>
  </property>
  <property fmtid="{D5CDD505-2E9C-101B-9397-08002B2CF9AE}" pid="26" name="ZOTERO_BREF_3GMgOnCqcuK7_1">
    <vt:lpwstr>ZOTERO_ITEM CSL_CITATION {"citationID":"w3NYRmDb","properties":{"formattedCitation":"(Cruz, 2013)","plainCitation":"(Cruz, 2013)","noteIndex":0},"citationItems":[{"id":8,"uris":["http://zotero.org/users/13351452/items/LXLE7LCL"],"itemData":{"id":8,"type":</vt:lpwstr>
  </property>
  <property fmtid="{D5CDD505-2E9C-101B-9397-08002B2CF9AE}" pid="27" name="ZOTERO_BREF_3GMgOnCqcuK7_2">
    <vt:lpwstr>"book","publisher":"Brasport","source":"Google Scholar","title":"Scrum e PMBOK unidos no Gerenciamento de Projetos","URL":"https://books.google.com/books?hl=pt-PT&amp;lr=&amp;id=SJA37S2QGR0C&amp;oi=fnd&amp;pg=PA1&amp;dq=scrum&amp;ots=lyG-q9xOoA&amp;sig=oNvhMO9aomB4CREb0NnG3kn3IJ4","</vt:lpwstr>
  </property>
  <property fmtid="{D5CDD505-2E9C-101B-9397-08002B2CF9AE}" pid="28" name="ZOTERO_BREF_3GMgOnCqcuK7_3">
    <vt:lpwstr>author":[{"family":"Cruz","given":"Fábio"}],"accessed":{"date-parts":[["2024",1,11]]},"issued":{"date-parts":[["2013"]]}}}],"schema":"https://github.com/citation-style-language/schema/raw/master/csl-citation.json"}</vt:lpwstr>
  </property>
  <property fmtid="{D5CDD505-2E9C-101B-9397-08002B2CF9AE}" pid="29" name="ZOTERO_BREF_ICX5pzJiu78m_1">
    <vt:lpwstr>ZOTERO_ITEM CSL_CITATION {"citationID":"4809ENad","properties":{"formattedCitation":"(Cruz, 2013)","plainCitation":"(Cruz, 2013)","noteIndex":0},"citationItems":[{"id":8,"uris":["http://zotero.org/users/13351452/items/LXLE7LCL"],"itemData":{"id":8,"type":</vt:lpwstr>
  </property>
  <property fmtid="{D5CDD505-2E9C-101B-9397-08002B2CF9AE}" pid="30" name="ZOTERO_BREF_ICX5pzJiu78m_2">
    <vt:lpwstr>"book","publisher":"Brasport","source":"Google Scholar","title":"Scrum e PMBOK unidos no Gerenciamento de Projetos","URL":"https://books.google.com/books?hl=pt-PT&amp;lr=&amp;id=SJA37S2QGR0C&amp;oi=fnd&amp;pg=PA1&amp;dq=scrum&amp;ots=lyG-q9xOoA&amp;sig=oNvhMO9aomB4CREb0NnG3kn3IJ4","</vt:lpwstr>
  </property>
  <property fmtid="{D5CDD505-2E9C-101B-9397-08002B2CF9AE}" pid="31" name="ZOTERO_BREF_ICX5pzJiu78m_3">
    <vt:lpwstr>author":[{"family":"Cruz","given":"Fábio"}],"accessed":{"date-parts":[["2024",1,11]]},"issued":{"date-parts":[["2013"]]}}}],"schema":"https://github.com/citation-style-language/schema/raw/master/csl-citation.json"}</vt:lpwstr>
  </property>
</Properties>
</file>